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7A9" w:rsidRPr="00B063B6" w:rsidRDefault="00F6642C">
      <w:pPr>
        <w:jc w:val="center"/>
        <w:rPr>
          <w:b/>
          <w:sz w:val="32"/>
          <w:szCs w:val="32"/>
          <w:lang w:val="id-ID"/>
        </w:rPr>
      </w:pPr>
      <w:r>
        <w:rPr>
          <w:b/>
          <w:sz w:val="32"/>
          <w:szCs w:val="32"/>
        </w:rPr>
        <w:t xml:space="preserve">DETERMINAN PEMBIAYAAN MURABAHAH DAN NON PERFORMING FINANCING (NPF) STUDI PADA BANK UMUM SYARIAH </w:t>
      </w:r>
      <w:r w:rsidR="00B063B6">
        <w:rPr>
          <w:b/>
          <w:sz w:val="32"/>
          <w:szCs w:val="32"/>
          <w:lang w:val="id-ID"/>
        </w:rPr>
        <w:t>DI INDONESIA</w:t>
      </w:r>
    </w:p>
    <w:p w:rsidR="00A057A9" w:rsidRPr="00EB1517" w:rsidRDefault="006422DF">
      <w:pPr>
        <w:jc w:val="center"/>
        <w:rPr>
          <w:sz w:val="22"/>
          <w:szCs w:val="22"/>
          <w:lang w:val="id-ID"/>
        </w:rPr>
      </w:pPr>
      <w:r>
        <w:rPr>
          <w:b/>
          <w:sz w:val="22"/>
          <w:szCs w:val="22"/>
          <w:lang w:val="id-ID"/>
        </w:rPr>
        <w:t>Sichke Dila Fidya Putri</w:t>
      </w:r>
      <w:r>
        <w:rPr>
          <w:b/>
          <w:sz w:val="22"/>
          <w:szCs w:val="22"/>
          <w:vertAlign w:val="superscript"/>
          <w:lang w:val="id-ID"/>
        </w:rPr>
        <w:t>1</w:t>
      </w:r>
      <w:r>
        <w:rPr>
          <w:b/>
          <w:sz w:val="22"/>
          <w:szCs w:val="22"/>
          <w:lang w:val="id-ID"/>
        </w:rPr>
        <w:t>, Supami Wahyu Setiyowati</w:t>
      </w:r>
      <w:r w:rsidR="00EB1517">
        <w:rPr>
          <w:b/>
          <w:sz w:val="22"/>
          <w:szCs w:val="22"/>
          <w:vertAlign w:val="superscript"/>
          <w:lang w:val="id-ID"/>
        </w:rPr>
        <w:t>2</w:t>
      </w:r>
      <w:r w:rsidR="00F6642C">
        <w:rPr>
          <w:b/>
          <w:sz w:val="22"/>
          <w:szCs w:val="22"/>
        </w:rPr>
        <w:t xml:space="preserve"> </w:t>
      </w:r>
    </w:p>
    <w:p w:rsidR="00A057A9" w:rsidRPr="00EB1517" w:rsidRDefault="00F6642C">
      <w:pPr>
        <w:jc w:val="center"/>
        <w:rPr>
          <w:lang w:val="id-ID"/>
        </w:rPr>
      </w:pPr>
      <w:r w:rsidRPr="00426402">
        <w:rPr>
          <w:sz w:val="20"/>
          <w:szCs w:val="20"/>
        </w:rPr>
        <w:t xml:space="preserve">Fakultas Ekonomi dan Bisnis, Universitas </w:t>
      </w:r>
      <w:r w:rsidR="006422DF" w:rsidRPr="00426402">
        <w:rPr>
          <w:sz w:val="20"/>
          <w:szCs w:val="20"/>
          <w:lang w:val="id-ID"/>
        </w:rPr>
        <w:t>PGRI Kanjuruhan Malang</w:t>
      </w:r>
    </w:p>
    <w:p w:rsidR="00A057A9" w:rsidRPr="00591DAF" w:rsidRDefault="00F6642C">
      <w:pPr>
        <w:jc w:val="center"/>
        <w:rPr>
          <w:sz w:val="22"/>
          <w:szCs w:val="22"/>
          <w:vertAlign w:val="superscript"/>
          <w:lang w:val="id-ID"/>
        </w:rPr>
      </w:pPr>
      <w:r w:rsidRPr="00426402">
        <w:rPr>
          <w:i/>
          <w:sz w:val="20"/>
          <w:szCs w:val="22"/>
        </w:rPr>
        <w:t>e-mail</w:t>
      </w:r>
      <w:r w:rsidRPr="00426402">
        <w:rPr>
          <w:sz w:val="20"/>
          <w:szCs w:val="22"/>
        </w:rPr>
        <w:t xml:space="preserve">: </w:t>
      </w:r>
      <w:hyperlink r:id="rId9" w:history="1">
        <w:r w:rsidR="00591DAF" w:rsidRPr="00053620">
          <w:rPr>
            <w:rStyle w:val="Hyperlink"/>
            <w:sz w:val="20"/>
            <w:szCs w:val="22"/>
            <w:lang w:val="id-ID"/>
          </w:rPr>
          <w:t>sikedila@gmail.com</w:t>
        </w:r>
      </w:hyperlink>
      <w:r w:rsidR="00591DAF">
        <w:rPr>
          <w:sz w:val="20"/>
          <w:szCs w:val="22"/>
          <w:lang w:val="id-ID"/>
        </w:rPr>
        <w:t xml:space="preserve"> </w:t>
      </w:r>
      <w:r w:rsidR="00591DAF">
        <w:rPr>
          <w:sz w:val="20"/>
          <w:szCs w:val="22"/>
          <w:vertAlign w:val="superscript"/>
          <w:lang w:val="id-ID"/>
        </w:rPr>
        <w:t>1</w:t>
      </w:r>
      <w:r w:rsidR="00591DAF">
        <w:rPr>
          <w:sz w:val="20"/>
          <w:szCs w:val="22"/>
          <w:lang w:val="id-ID"/>
        </w:rPr>
        <w:t xml:space="preserve">, </w:t>
      </w:r>
      <w:hyperlink r:id="rId10" w:history="1">
        <w:r w:rsidR="00B063B6" w:rsidRPr="009D3354">
          <w:rPr>
            <w:rStyle w:val="Hyperlink"/>
          </w:rPr>
          <w:t>setiyo@unikama.ac.id</w:t>
        </w:r>
      </w:hyperlink>
      <w:r w:rsidR="00B063B6">
        <w:rPr>
          <w:lang w:val="id-ID"/>
        </w:rPr>
        <w:t xml:space="preserve"> </w:t>
      </w:r>
      <w:r w:rsidR="00591DAF">
        <w:rPr>
          <w:vertAlign w:val="superscript"/>
          <w:lang w:val="id-ID"/>
        </w:rPr>
        <w:t>2</w:t>
      </w:r>
    </w:p>
    <w:p w:rsidR="00A057A9" w:rsidRDefault="00A057A9">
      <w:pPr>
        <w:jc w:val="center"/>
        <w:rPr>
          <w:sz w:val="22"/>
          <w:szCs w:val="22"/>
        </w:rPr>
      </w:pPr>
    </w:p>
    <w:p w:rsidR="00A057A9" w:rsidRPr="00F41F15" w:rsidRDefault="00F41F15">
      <w:pPr>
        <w:ind w:left="540" w:right="535"/>
        <w:jc w:val="both"/>
        <w:rPr>
          <w:sz w:val="22"/>
          <w:szCs w:val="22"/>
          <w:lang w:val="id-ID"/>
        </w:rPr>
      </w:pPr>
      <w:r>
        <w:rPr>
          <w:b/>
          <w:sz w:val="22"/>
          <w:szCs w:val="22"/>
        </w:rPr>
        <w:t>ABSTRACT</w:t>
      </w:r>
    </w:p>
    <w:p w:rsidR="00A057A9" w:rsidRDefault="00EB1517" w:rsidP="00EB1517">
      <w:pPr>
        <w:ind w:left="540" w:right="535" w:firstLine="453"/>
        <w:jc w:val="both"/>
        <w:rPr>
          <w:sz w:val="20"/>
          <w:szCs w:val="20"/>
        </w:rPr>
      </w:pPr>
      <w:r w:rsidRPr="00EB1517">
        <w:rPr>
          <w:i/>
          <w:sz w:val="20"/>
          <w:szCs w:val="20"/>
        </w:rPr>
        <w:t>This study aims to analyze the effect of DPK, FDR, and CAR on Murabahah Financing and also the effect of FDR and CAR on Non-Performing Financing at Islamic Commercial Banks registered with OJK for the 2017-2020 period. Of the 15 BUS, 8 BUS were obtained as research samples using a purposive sampling technique. Partial Least Square is used as a data analysis tool in this study. With the results of the study showing that third party funds have a negative effect on murabahah financing, Financing to Deposit Ratio has a negative effect on murabahah financing, Capital Adequacy Ratio has a positive effect on murabaha financing, Financing to Deposit Ratio has no effect on Non Performing Financing, Capital Adequacy Ratio has a negative effect towards Non-Performing Financing. From the results of the study it can be concluded that in order to increase Murabahah Financing and maintain the stability of the bank's NPF it is necessary to pay attention to third party funds, the Financing to Deposit Ratio and the Capital Adequacy Ratio.</w:t>
      </w:r>
    </w:p>
    <w:p w:rsidR="00A057A9" w:rsidRPr="00EB1517" w:rsidRDefault="00F6642C">
      <w:pPr>
        <w:ind w:left="540" w:right="535"/>
        <w:jc w:val="both"/>
        <w:rPr>
          <w:sz w:val="20"/>
          <w:szCs w:val="20"/>
          <w:lang w:val="id-ID"/>
        </w:rPr>
      </w:pPr>
      <w:r>
        <w:rPr>
          <w:b/>
          <w:i/>
          <w:sz w:val="20"/>
          <w:szCs w:val="20"/>
        </w:rPr>
        <w:t>Keywords:</w:t>
      </w:r>
      <w:r>
        <w:rPr>
          <w:i/>
          <w:sz w:val="20"/>
          <w:szCs w:val="20"/>
        </w:rPr>
        <w:t xml:space="preserve"> </w:t>
      </w:r>
      <w:r w:rsidR="00591DAF" w:rsidRPr="00591DAF">
        <w:rPr>
          <w:i/>
          <w:sz w:val="20"/>
          <w:szCs w:val="20"/>
        </w:rPr>
        <w:t xml:space="preserve">CAR, DPK, FDR, NPF, Pembiayaan Murabahah,  </w:t>
      </w:r>
    </w:p>
    <w:p w:rsidR="00A057A9" w:rsidRDefault="00A057A9">
      <w:pPr>
        <w:ind w:left="540" w:right="535"/>
        <w:jc w:val="both"/>
        <w:rPr>
          <w:sz w:val="20"/>
          <w:szCs w:val="20"/>
        </w:rPr>
      </w:pPr>
    </w:p>
    <w:p w:rsidR="00A057A9" w:rsidRPr="00EB1517" w:rsidRDefault="00EB1517">
      <w:pPr>
        <w:ind w:left="540" w:right="535"/>
        <w:jc w:val="both"/>
        <w:rPr>
          <w:sz w:val="22"/>
          <w:szCs w:val="22"/>
          <w:lang w:val="id-ID"/>
        </w:rPr>
      </w:pPr>
      <w:r>
        <w:rPr>
          <w:b/>
          <w:sz w:val="22"/>
          <w:szCs w:val="22"/>
        </w:rPr>
        <w:t>ABSTRACT</w:t>
      </w:r>
    </w:p>
    <w:p w:rsidR="00A057A9" w:rsidRPr="00C34B91" w:rsidRDefault="00FA4912">
      <w:pPr>
        <w:ind w:left="540" w:right="535" w:firstLine="360"/>
        <w:jc w:val="both"/>
        <w:rPr>
          <w:sz w:val="20"/>
          <w:szCs w:val="20"/>
          <w:lang w:val="id-ID"/>
        </w:rPr>
      </w:pPr>
      <w:r>
        <w:rPr>
          <w:i/>
          <w:sz w:val="20"/>
          <w:szCs w:val="20"/>
          <w:lang w:val="id-ID"/>
        </w:rPr>
        <w:t xml:space="preserve">Penelitian ini bertujuan </w:t>
      </w:r>
      <w:r w:rsidR="00E83B4A">
        <w:rPr>
          <w:i/>
          <w:sz w:val="20"/>
          <w:szCs w:val="20"/>
          <w:lang w:val="id-ID"/>
        </w:rPr>
        <w:t xml:space="preserve">untuk menganalisis pengaruh DPK, FDR, dan CAR terhadap Pembiayaan Murabahah dan juga pengaruh FDR dan CAR terhadap </w:t>
      </w:r>
      <w:r w:rsidR="00E83B4A" w:rsidRPr="00E83B4A">
        <w:rPr>
          <w:i/>
          <w:sz w:val="22"/>
          <w:szCs w:val="22"/>
        </w:rPr>
        <w:t>Non Performing Financing</w:t>
      </w:r>
      <w:r w:rsidR="00E83B4A">
        <w:rPr>
          <w:i/>
          <w:sz w:val="22"/>
          <w:szCs w:val="22"/>
          <w:lang w:val="id-ID"/>
        </w:rPr>
        <w:t xml:space="preserve"> pada Bank Umum Syariah yang terdaftar di OJK periode 2017-202. Dari 15 BUS diperoleh 8 BUS sebagai sampel penelian dengan menggunakan teknik purposive sampling. Partial Least Square digunakan sebagai alat bantu analisis data dalam penelitian ini. Dengan hasil penelitian menunjukkan bahwa </w:t>
      </w:r>
      <w:r w:rsidR="00E83B4A" w:rsidRPr="000A1991">
        <w:rPr>
          <w:i/>
          <w:sz w:val="22"/>
          <w:szCs w:val="22"/>
          <w:lang w:val="id-ID"/>
        </w:rPr>
        <w:t xml:space="preserve">Dana pihak ketiga berpengaruh negatif terhadap pembiayaan murabahah,  Financing to Deposit Ratio berpengatuh negatif terhadap pembiayaan murabahah, Capital Adequancy Ratio berpengaruh positif terhadap pembiayaan murabaha, Financing to Deposit Ratio tidak memiliki pengaruh terhadap Non Performing Financing, Capital Adequancy Ratio berpengaruh negatif terhadap Non Performing Financing. </w:t>
      </w:r>
      <w:r w:rsidR="000A1991" w:rsidRPr="000A1991">
        <w:rPr>
          <w:i/>
          <w:sz w:val="22"/>
          <w:szCs w:val="22"/>
          <w:lang w:val="id-ID"/>
        </w:rPr>
        <w:t xml:space="preserve">Dari hasil penelitian dapat disimpulkan bahwa </w:t>
      </w:r>
      <w:r w:rsidR="00C34B91" w:rsidRPr="00C34B91">
        <w:rPr>
          <w:i/>
          <w:sz w:val="22"/>
          <w:szCs w:val="22"/>
          <w:lang w:val="id-ID"/>
        </w:rPr>
        <w:t>dalam rangka meningkatkan Pembiayaan Murabahah dan menjaga kestabilan NPF bank perlu untuk memperhatikan dana pihak ketiga, Financing to Deposit Ratio dan Capital Adequacy Rationya</w:t>
      </w:r>
      <w:r w:rsidR="00C34B91">
        <w:rPr>
          <w:i/>
          <w:sz w:val="22"/>
          <w:szCs w:val="22"/>
          <w:lang w:val="id-ID"/>
        </w:rPr>
        <w:t>.</w:t>
      </w:r>
    </w:p>
    <w:p w:rsidR="00A057A9" w:rsidRDefault="00A057A9">
      <w:pPr>
        <w:ind w:right="535"/>
        <w:jc w:val="both"/>
        <w:rPr>
          <w:sz w:val="20"/>
          <w:szCs w:val="20"/>
        </w:rPr>
      </w:pPr>
    </w:p>
    <w:p w:rsidR="00A057A9" w:rsidRDefault="00F6642C" w:rsidP="00F41F15">
      <w:pPr>
        <w:ind w:left="540" w:right="535"/>
        <w:rPr>
          <w:i/>
          <w:sz w:val="20"/>
          <w:szCs w:val="20"/>
          <w:lang w:val="id-ID"/>
        </w:rPr>
      </w:pPr>
      <w:r>
        <w:rPr>
          <w:b/>
          <w:i/>
          <w:sz w:val="20"/>
          <w:szCs w:val="20"/>
        </w:rPr>
        <w:t>Kata kunci:</w:t>
      </w:r>
      <w:r>
        <w:rPr>
          <w:i/>
          <w:sz w:val="20"/>
          <w:szCs w:val="20"/>
        </w:rPr>
        <w:t xml:space="preserve"> </w:t>
      </w:r>
      <w:r w:rsidR="00591DAF">
        <w:rPr>
          <w:i/>
          <w:sz w:val="20"/>
          <w:szCs w:val="20"/>
          <w:lang w:val="id-ID"/>
        </w:rPr>
        <w:t>CAR</w:t>
      </w:r>
      <w:r w:rsidR="00591DAF">
        <w:rPr>
          <w:i/>
          <w:sz w:val="20"/>
          <w:szCs w:val="20"/>
          <w:lang w:val="id-ID"/>
        </w:rPr>
        <w:t xml:space="preserve">, </w:t>
      </w:r>
      <w:r w:rsidR="00591DAF">
        <w:rPr>
          <w:i/>
          <w:sz w:val="20"/>
          <w:szCs w:val="20"/>
          <w:lang w:val="id-ID"/>
        </w:rPr>
        <w:t>DPK,</w:t>
      </w:r>
      <w:r w:rsidR="00591DAF">
        <w:rPr>
          <w:i/>
          <w:sz w:val="20"/>
          <w:szCs w:val="20"/>
          <w:lang w:val="id-ID"/>
        </w:rPr>
        <w:t xml:space="preserve"> </w:t>
      </w:r>
      <w:r w:rsidR="00591DAF">
        <w:rPr>
          <w:i/>
          <w:sz w:val="20"/>
          <w:szCs w:val="20"/>
          <w:lang w:val="id-ID"/>
        </w:rPr>
        <w:t xml:space="preserve">FDR, NPF, </w:t>
      </w:r>
      <w:r w:rsidR="00426402">
        <w:rPr>
          <w:i/>
          <w:sz w:val="20"/>
          <w:szCs w:val="20"/>
          <w:lang w:val="id-ID"/>
        </w:rPr>
        <w:t xml:space="preserve">Pembiayaan Murabahah, </w:t>
      </w:r>
    </w:p>
    <w:p w:rsidR="00F41F15" w:rsidRDefault="00F41F15" w:rsidP="00F41F15">
      <w:pPr>
        <w:ind w:left="540" w:right="535"/>
        <w:rPr>
          <w:i/>
          <w:sz w:val="20"/>
          <w:szCs w:val="20"/>
          <w:lang w:val="id-ID"/>
        </w:rPr>
      </w:pPr>
    </w:p>
    <w:p w:rsidR="00F41F15" w:rsidRPr="00426402" w:rsidRDefault="00F41F15" w:rsidP="00F41F15">
      <w:pPr>
        <w:ind w:left="540" w:right="535"/>
        <w:rPr>
          <w:sz w:val="20"/>
          <w:szCs w:val="20"/>
          <w:lang w:val="id-ID"/>
        </w:rPr>
        <w:sectPr w:rsidR="00F41F15" w:rsidRPr="00426402">
          <w:footerReference w:type="even" r:id="rId11"/>
          <w:footerReference w:type="default" r:id="rId12"/>
          <w:pgSz w:w="11907" w:h="16840"/>
          <w:pgMar w:top="1701" w:right="1134" w:bottom="1418" w:left="1418" w:header="709" w:footer="709" w:gutter="0"/>
          <w:pgNumType w:start="1"/>
          <w:cols w:space="720"/>
        </w:sectPr>
      </w:pPr>
    </w:p>
    <w:p w:rsidR="00A057A9" w:rsidRDefault="00F6642C">
      <w:pPr>
        <w:jc w:val="both"/>
      </w:pPr>
      <w:r>
        <w:rPr>
          <w:b/>
        </w:rPr>
        <w:lastRenderedPageBreak/>
        <w:t>PENDAHULUAN</w:t>
      </w:r>
    </w:p>
    <w:p w:rsidR="0053506D" w:rsidRPr="00591DAF" w:rsidRDefault="0053506D" w:rsidP="0053506D">
      <w:pPr>
        <w:ind w:firstLine="360"/>
        <w:jc w:val="both"/>
        <w:rPr>
          <w:sz w:val="22"/>
          <w:szCs w:val="22"/>
          <w:lang w:val="id-ID"/>
        </w:rPr>
      </w:pPr>
      <w:r w:rsidRPr="00591DAF">
        <w:rPr>
          <w:sz w:val="22"/>
          <w:szCs w:val="22"/>
          <w:lang w:val="id-ID"/>
        </w:rPr>
        <w:t xml:space="preserve">Menurut laporan The Royal Islamic Strategic Studies Center (RISSC) mengemukakan bahwa, total populasi muslim yang ada di Indonesia sebesar 237,55 juta jiwa. Hal ini menjadikan Indonesia sebagai negara dengan poulasi muslim terbesar baik dikawasan ASEAN maupun global. Jumlah ini setara dengan 86,7% dari total populasi di Indonesia </w:t>
      </w:r>
      <w:r w:rsidRPr="00591DAF">
        <w:rPr>
          <w:sz w:val="22"/>
          <w:szCs w:val="22"/>
          <w:lang w:val="id-ID"/>
        </w:rPr>
        <w:fldChar w:fldCharType="begin" w:fldLock="1"/>
      </w:r>
      <w:r w:rsidRPr="00591DAF">
        <w:rPr>
          <w:sz w:val="22"/>
          <w:szCs w:val="22"/>
          <w:lang w:val="id-ID"/>
        </w:rPr>
        <w:instrText>ADDIN CSL_CITATION {"citationItems":[{"id":"ITEM-1","itemData":{"URL":"https://databoks.katadata.co.id/datapublish/2023/03/28/ini-jumlah-populasi-muslim-di-kawasan-asean-indonesia-terbanyak","accessed":{"date-parts":[["2023","6","29"]]},"author":[{"dropping-particle":"","family":"Annur","given":"Cindy Mutia","non-dropping-particle":"","parse-names":false,"suffix":""}],"container-title":"Databoks.katadata","id":"ITEM-1","issued":{"date-parts":[["2023"]]},"title":"Ini Jumlah Populasi Muslim di Kawasan ASEAN, Indonesia Terbanyak","type":"webpage"},"uris":["http://www.mendeley.com/documents/?uuid=08ec7650-e47f-4960-84f4-23a411dd9db0"]}],"mendeley":{"formattedCitation":"(Annur, 2023)","plainTextFormattedCitation":"(Annur, 2023)","previouslyFormattedCitation":"(Annur, 2023)"},"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Annur, 2023)</w:t>
      </w:r>
      <w:r w:rsidRPr="00591DAF">
        <w:rPr>
          <w:sz w:val="22"/>
          <w:szCs w:val="22"/>
          <w:lang w:val="id-ID"/>
        </w:rPr>
        <w:fldChar w:fldCharType="end"/>
      </w:r>
      <w:r w:rsidRPr="00591DAF">
        <w:rPr>
          <w:sz w:val="22"/>
          <w:szCs w:val="22"/>
          <w:lang w:val="id-ID"/>
        </w:rPr>
        <w:t xml:space="preserve">. Berdasarkan data </w:t>
      </w:r>
      <w:r w:rsidR="00586C40" w:rsidRPr="00591DAF">
        <w:rPr>
          <w:sz w:val="22"/>
          <w:szCs w:val="22"/>
          <w:lang w:val="id-ID"/>
        </w:rPr>
        <w:t>yang telah dipaparkan</w:t>
      </w:r>
      <w:r w:rsidRPr="00591DAF">
        <w:rPr>
          <w:sz w:val="22"/>
          <w:szCs w:val="22"/>
          <w:lang w:val="id-ID"/>
        </w:rPr>
        <w:t xml:space="preserve"> </w:t>
      </w:r>
      <w:r w:rsidR="00586C40" w:rsidRPr="00591DAF">
        <w:rPr>
          <w:sz w:val="22"/>
          <w:szCs w:val="22"/>
          <w:lang w:val="id-ID"/>
        </w:rPr>
        <w:t>bisa</w:t>
      </w:r>
      <w:r w:rsidRPr="00591DAF">
        <w:rPr>
          <w:sz w:val="22"/>
          <w:szCs w:val="22"/>
          <w:lang w:val="id-ID"/>
        </w:rPr>
        <w:t xml:space="preserve"> dilihat bahwa </w:t>
      </w:r>
      <w:r w:rsidR="00586C40" w:rsidRPr="00591DAF">
        <w:rPr>
          <w:sz w:val="22"/>
          <w:szCs w:val="22"/>
          <w:lang w:val="id-ID"/>
        </w:rPr>
        <w:t>bank</w:t>
      </w:r>
      <w:r w:rsidRPr="00591DAF">
        <w:rPr>
          <w:sz w:val="22"/>
          <w:szCs w:val="22"/>
          <w:lang w:val="id-ID"/>
        </w:rPr>
        <w:t xml:space="preserve"> syariah di Indonesia </w:t>
      </w:r>
      <w:r w:rsidR="00586C40" w:rsidRPr="00591DAF">
        <w:rPr>
          <w:sz w:val="22"/>
          <w:szCs w:val="22"/>
          <w:lang w:val="id-ID"/>
        </w:rPr>
        <w:t>mempunyai peluang</w:t>
      </w:r>
      <w:r w:rsidRPr="00591DAF">
        <w:rPr>
          <w:sz w:val="22"/>
          <w:szCs w:val="22"/>
          <w:lang w:val="id-ID"/>
        </w:rPr>
        <w:t xml:space="preserve"> yang sangat besar. </w:t>
      </w:r>
    </w:p>
    <w:p w:rsidR="003030ED" w:rsidRPr="00591DAF" w:rsidRDefault="003030ED" w:rsidP="003030ED">
      <w:pPr>
        <w:ind w:firstLine="360"/>
        <w:jc w:val="both"/>
        <w:rPr>
          <w:sz w:val="22"/>
          <w:szCs w:val="22"/>
          <w:lang w:val="id-ID"/>
        </w:rPr>
      </w:pPr>
      <w:r w:rsidRPr="00591DAF">
        <w:rPr>
          <w:sz w:val="22"/>
          <w:szCs w:val="22"/>
          <w:lang w:val="id-ID"/>
        </w:rPr>
        <w:t xml:space="preserve">Ada banyak faktor yang menyebabkan meluasnya kebutuhan bank di Indonesia, namun satu-satunya faktor yang paling penting adalah keyakinan. Umat Islam membutuhkan segala sesuatu yang diperbolehkan hukum syariah dalam </w:t>
      </w:r>
      <w:r w:rsidRPr="00591DAF">
        <w:rPr>
          <w:sz w:val="22"/>
          <w:szCs w:val="22"/>
          <w:lang w:val="id-ID"/>
        </w:rPr>
        <w:lastRenderedPageBreak/>
        <w:t xml:space="preserve">ekonomi </w:t>
      </w:r>
      <w:r w:rsidR="000451E6" w:rsidRPr="00591DAF">
        <w:rPr>
          <w:sz w:val="22"/>
          <w:szCs w:val="22"/>
          <w:lang w:val="id-ID"/>
        </w:rPr>
        <w:t>Islam</w:t>
      </w:r>
      <w:r w:rsidRPr="00591DAF">
        <w:rPr>
          <w:sz w:val="22"/>
          <w:szCs w:val="22"/>
          <w:lang w:val="id-ID"/>
        </w:rPr>
        <w:t xml:space="preserve">. Oleh karena itu, interaksi antara perekonomian masyarakat dan lembaga perbankan yang berfungsi baik sebagai penyalur dana masyarakat maupun nasabah tidak selalu berjalan mulus </w:t>
      </w:r>
      <w:r w:rsidRPr="00591DAF">
        <w:rPr>
          <w:sz w:val="22"/>
          <w:szCs w:val="22"/>
          <w:lang w:val="id-ID"/>
        </w:rPr>
        <w:fldChar w:fldCharType="begin" w:fldLock="1"/>
      </w:r>
      <w:r w:rsidR="00C35C74" w:rsidRPr="00591DAF">
        <w:rPr>
          <w:sz w:val="22"/>
          <w:szCs w:val="22"/>
          <w:lang w:val="id-ID"/>
        </w:rPr>
        <w:instrText>ADDIN CSL_CITATION {"citationItems":[{"id":"ITEM-1","itemData":{"DOI":"10.47435/asy-syarikah.v3i2.686","ISSN":"2656-6117","abstract":"Penelitian ini berjudul Peran Bank Syariah Indonesia dalam Pembangunan Ekonomi Nasional. Penelitian ini bertujuan untuk mengetahui secara mendalam mengenai eksistensi, kinerja serta perkembangan Bank Syariah dalam tatanan perbankan nasional. Adapun jenis penelitian ini adalah Jenis penelitian pustaka (libraryresearch) dengan Pendekatan penelitian yang digunakan meliputi pendekatan teologis normatif, yuridis dan sistem ekonomi Islam. Hasil interpretasi menunjukkan bahwa: Perkembangan Bank Syariah Di Indonesia, menjadikan terlaksananya 3 marger bank syariah yang di sebut BSI. Bank Syariah Indoneisa yang di singkat BSI merupakan bank syariah terbesar di indonesia hasil penggabungan tiga Bank Syariah diantaranya PT Bank BRI Syariah, PT Bank Syariah Mandiri, dan PT BNI Syariah. Bank Syariah memegang peran yang sangat penting dalam mendorong laju pertumbuhan ekonomi indonesia, hal ini dapat dilakukan dengan menumbuhkan sektor investasi melalui dana pihak ketiga dan menumbuhkan pembiayaan melalui pembiayaan yang diberikan kepada Masyarakat. Bank Syariah Indonesia juga berperanan penting dalam pengembangan perekonomian umat secara nasional hal ini karena bank Syariah mengusung konsep yaitu mengharamkan Praktek Riba dan menjalankan prinsip sistem Mudharabah, musyarakah, murabahah, dan ijarah dalam penerapan sistemnya, selanjutnya keberadaan BSI mendapat respon yang positif dari berbagai aspek kalangan Masyarakat secara mnyeluruh baik lokal, nasional bahkan internasional, khususnya di Indonesia dengan potensi penduduk yang mayoritas muslim terbesar seasia bahkan sedunia terlebih juga Pemerintah daerah dan pusat sangat mendukung terhadap adanya pendirian Bank Syariah Indonesia.","author":[{"dropping-particle":"","family":"Dianita","given":"Ilfa","non-dropping-particle":"","parse-names":false,"suffix":""},{"dropping-particle":"","family":"Irawan","given":"Heri","non-dropping-particle":"","parse-names":false,"suffix":""},{"dropping-particle":"","family":"Salsabila Mulya","given":"Andi Deah","non-dropping-particle":"","parse-names":false,"suffix":""}],"container-title":"Jurnal Asy-Syarikah: Jurnal Lembaga Keuangan, Ekonomi dan Bisnis Islam","id":"ITEM-1","issue":"2","issued":{"date-parts":[["2021"]]},"page":"147-158","title":"Peran Bank Syariah Indonesia Dalam Pembangunan Ekonomi Nasional","type":"article-journal","volume":"3"},"uris":["http://www.mendeley.com/documents/?uuid=4fd085d0-fb56-4afd-8a1d-75833e71eb68"]}],"mendeley":{"formattedCitation":"(Dianita et al., 2021)","plainTextFormattedCitation":"(Dianita et al., 2021)","previouslyFormattedCitation":"(Dianita et al., 2021)"},"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Dianita et al., 2021)</w:t>
      </w:r>
      <w:r w:rsidRPr="00591DAF">
        <w:rPr>
          <w:sz w:val="22"/>
          <w:szCs w:val="22"/>
          <w:lang w:val="id-ID"/>
        </w:rPr>
        <w:fldChar w:fldCharType="end"/>
      </w:r>
      <w:r w:rsidR="000451E6" w:rsidRPr="00591DAF">
        <w:rPr>
          <w:sz w:val="22"/>
          <w:szCs w:val="22"/>
          <w:lang w:val="id-ID"/>
        </w:rPr>
        <w:t>.</w:t>
      </w:r>
      <w:r w:rsidRPr="00591DAF">
        <w:rPr>
          <w:sz w:val="22"/>
          <w:szCs w:val="22"/>
          <w:lang w:val="id-ID"/>
        </w:rPr>
        <w:t xml:space="preserve">. </w:t>
      </w:r>
    </w:p>
    <w:p w:rsidR="0053506D" w:rsidRPr="00591DAF" w:rsidRDefault="000451E6" w:rsidP="003030ED">
      <w:pPr>
        <w:ind w:firstLine="360"/>
        <w:jc w:val="both"/>
        <w:rPr>
          <w:sz w:val="22"/>
          <w:szCs w:val="22"/>
          <w:lang w:val="id-ID"/>
        </w:rPr>
      </w:pPr>
      <w:r w:rsidRPr="00591DAF">
        <w:rPr>
          <w:sz w:val="22"/>
          <w:szCs w:val="22"/>
          <w:lang w:val="id-ID"/>
        </w:rPr>
        <w:t>Saat ini</w:t>
      </w:r>
      <w:r w:rsidR="003030ED" w:rsidRPr="00591DAF">
        <w:rPr>
          <w:sz w:val="22"/>
          <w:szCs w:val="22"/>
          <w:lang w:val="id-ID"/>
        </w:rPr>
        <w:t>, jumlah bank syari</w:t>
      </w:r>
      <w:r w:rsidRPr="00591DAF">
        <w:rPr>
          <w:sz w:val="22"/>
          <w:szCs w:val="22"/>
          <w:lang w:val="id-ID"/>
        </w:rPr>
        <w:t>ah di Indonesia terus bertambah</w:t>
      </w:r>
      <w:r w:rsidR="003030ED" w:rsidRPr="00591DAF">
        <w:rPr>
          <w:sz w:val="22"/>
          <w:szCs w:val="22"/>
          <w:lang w:val="id-ID"/>
        </w:rPr>
        <w:t xml:space="preserve">. </w:t>
      </w:r>
      <w:r w:rsidRPr="00591DAF">
        <w:rPr>
          <w:sz w:val="22"/>
          <w:szCs w:val="22"/>
          <w:lang w:val="id-ID"/>
        </w:rPr>
        <w:t>l</w:t>
      </w:r>
      <w:r w:rsidR="003030ED" w:rsidRPr="00591DAF">
        <w:rPr>
          <w:sz w:val="22"/>
          <w:szCs w:val="22"/>
          <w:lang w:val="id-ID"/>
        </w:rPr>
        <w:t xml:space="preserve">ni berkaitan dengan _sejumlah orang yang memahami bahwa suku bunga dan pengembalian yang telah ditentukan sebelumnya dapat diklasifikasikan sebagai riba , yang bertentangan dengan hukum Islam . Berdasarkan padapemahaman ini , semakin banyak cendikiawan Muslim dan ahli teori pemahaman ini ,Islam yang mengadvokasi pendirian bank bebas bunga . _ _semakin banyak cendikiawan Muslim dan ahli teori ekonomi Islam menganjurkan pendirian bank </w:t>
      </w:r>
      <w:r w:rsidR="003030ED" w:rsidRPr="00591DAF">
        <w:rPr>
          <w:sz w:val="22"/>
          <w:szCs w:val="22"/>
          <w:lang w:val="id-ID"/>
        </w:rPr>
        <w:lastRenderedPageBreak/>
        <w:t xml:space="preserve">bebas bunga </w:t>
      </w:r>
      <w:r w:rsidR="0053506D" w:rsidRPr="00591DAF">
        <w:rPr>
          <w:sz w:val="22"/>
          <w:szCs w:val="22"/>
          <w:lang w:val="id-ID"/>
        </w:rPr>
        <w:fldChar w:fldCharType="begin" w:fldLock="1"/>
      </w:r>
      <w:r w:rsidR="00E851E3" w:rsidRPr="00591DAF">
        <w:rPr>
          <w:sz w:val="22"/>
          <w:szCs w:val="22"/>
          <w:lang w:val="id-ID"/>
        </w:rPr>
        <w:instrText>ADDIN CSL_CITATION {"citationItems":[{"id":"ITEM-1","itemData":{"URL":"http://iaiglobal.or.id/v03/files/modul/usas/ATKES/files/basic-html/page40.html","accessed":{"date-parts":[["2023","2","8"]]},"author":[{"dropping-particle":"","family":"Ikatan Akuntan Indonesia","given":"","non-dropping-particle":"","parse-names":false,"suffix":""}],"container-title":"IKATAN AKUNTAN INDONESIA","id":"ITEM-1","issued":{"date-parts":[["2020"]]},"page":"40","title":"Modul Akad, Tata Kelola Dan Etika Syariah","type":"webpage"},"uris":["http://www.mendeley.com/documents/?uuid=15b3a2ea-432e-3bfd-befb-24bf54bfbbea"]}],"mendeley":{"formattedCitation":"(Ikatan Akuntan Indonesia, 2020)","plainTextFormattedCitation":"(Ikatan Akuntan Indonesia, 2020)","previouslyFormattedCitation":"(Ikatan Akuntan Indonesia, 2020)"},"properties":{"noteIndex":0},"schema":"https://github.com/citation-style-language/schema/raw/master/csl-citation.json"}</w:instrText>
      </w:r>
      <w:r w:rsidR="0053506D" w:rsidRPr="00591DAF">
        <w:rPr>
          <w:sz w:val="22"/>
          <w:szCs w:val="22"/>
          <w:lang w:val="id-ID"/>
        </w:rPr>
        <w:fldChar w:fldCharType="separate"/>
      </w:r>
      <w:r w:rsidR="0053506D" w:rsidRPr="00591DAF">
        <w:rPr>
          <w:noProof/>
          <w:sz w:val="22"/>
          <w:szCs w:val="22"/>
          <w:lang w:val="id-ID"/>
        </w:rPr>
        <w:t>(Ikatan Akuntan Indonesia, 2020)</w:t>
      </w:r>
      <w:r w:rsidR="0053506D" w:rsidRPr="00591DAF">
        <w:rPr>
          <w:sz w:val="22"/>
          <w:szCs w:val="22"/>
          <w:lang w:val="id-ID"/>
        </w:rPr>
        <w:fldChar w:fldCharType="end"/>
      </w:r>
      <w:r w:rsidR="0053506D" w:rsidRPr="00591DAF">
        <w:rPr>
          <w:sz w:val="22"/>
          <w:szCs w:val="22"/>
          <w:lang w:val="id-ID"/>
        </w:rPr>
        <w:t>. Menurut Banjaran Surya Indrastomo yang dikutip dalam detik.com pertumbuhan perbankan syariah pada 2023 diprediksi mengalami pertumbuhan diatas rata rata perbankan nasional. Hal ini diikuti oleh pertumbuhan pembiayaan perbankan syariah sebesar 9,31% YoY, yang lebih tinggi jika dibandingkan dengan kredit perbankan nasional sebesar 8,18% YoY (Harbani, 2023).</w:t>
      </w:r>
    </w:p>
    <w:p w:rsidR="00CE2D1E" w:rsidRPr="00591DAF" w:rsidRDefault="006E5C3A" w:rsidP="00BF282F">
      <w:pPr>
        <w:ind w:firstLine="360"/>
        <w:jc w:val="both"/>
        <w:rPr>
          <w:sz w:val="22"/>
          <w:szCs w:val="22"/>
          <w:lang w:val="id-ID"/>
        </w:rPr>
      </w:pPr>
      <w:r w:rsidRPr="00591DAF">
        <w:rPr>
          <w:sz w:val="22"/>
          <w:szCs w:val="22"/>
          <w:lang w:val="id-ID"/>
        </w:rPr>
        <w:t xml:space="preserve">Bank syariah yang menganut prinsip-prinsip hukum islam dan memberikan layanan sesuai prinsip tersebut. </w:t>
      </w:r>
      <w:r w:rsidRPr="00591DAF">
        <w:rPr>
          <w:i/>
          <w:sz w:val="22"/>
          <w:szCs w:val="22"/>
          <w:lang w:val="id-ID"/>
        </w:rPr>
        <w:t>Wadiah</w:t>
      </w:r>
      <w:r w:rsidRPr="00591DAF">
        <w:rPr>
          <w:sz w:val="22"/>
          <w:szCs w:val="22"/>
          <w:lang w:val="id-ID"/>
        </w:rPr>
        <w:t xml:space="preserve"> (akad titipan) dan </w:t>
      </w:r>
      <w:r w:rsidRPr="00591DAF">
        <w:rPr>
          <w:i/>
          <w:sz w:val="22"/>
          <w:szCs w:val="22"/>
          <w:lang w:val="id-ID"/>
        </w:rPr>
        <w:t>mudharabah</w:t>
      </w:r>
      <w:r w:rsidRPr="00591DAF">
        <w:rPr>
          <w:sz w:val="22"/>
          <w:szCs w:val="22"/>
          <w:lang w:val="id-ID"/>
        </w:rPr>
        <w:t xml:space="preserve"> (investasi) digunakan digunakan dalam proses menghinnpun dana. Sedangkan </w:t>
      </w:r>
      <w:r w:rsidRPr="00591DAF">
        <w:rPr>
          <w:i/>
          <w:sz w:val="22"/>
          <w:szCs w:val="22"/>
          <w:lang w:val="id-ID"/>
        </w:rPr>
        <w:t>murabahah, mudharabah, musyarakah, qardh</w:t>
      </w:r>
      <w:r w:rsidRPr="00591DAF">
        <w:rPr>
          <w:sz w:val="22"/>
          <w:szCs w:val="22"/>
          <w:lang w:val="id-ID"/>
        </w:rPr>
        <w:t xml:space="preserve"> dan </w:t>
      </w:r>
      <w:r w:rsidR="00BF282F" w:rsidRPr="00591DAF">
        <w:rPr>
          <w:i/>
          <w:sz w:val="22"/>
          <w:szCs w:val="22"/>
          <w:lang w:val="id-ID"/>
        </w:rPr>
        <w:t>istisna</w:t>
      </w:r>
      <w:r w:rsidR="00BF282F" w:rsidRPr="00591DAF">
        <w:rPr>
          <w:sz w:val="22"/>
          <w:szCs w:val="22"/>
          <w:lang w:val="id-ID"/>
        </w:rPr>
        <w:t xml:space="preserve"> adalah proses penyaluran dana pada bank syariah. Dari seluruh layanan/produk tersebut yang berhubungan dengan kegiatan bisnis bank syariah lenih dikena dengan nama pembiayaan </w:t>
      </w:r>
      <w:r w:rsidR="00E851E3" w:rsidRPr="00591DAF">
        <w:rPr>
          <w:sz w:val="22"/>
          <w:szCs w:val="22"/>
          <w:lang w:val="id-ID"/>
        </w:rPr>
        <w:fldChar w:fldCharType="begin" w:fldLock="1"/>
      </w:r>
      <w:r w:rsidR="00CE2D1E" w:rsidRPr="00591DAF">
        <w:rPr>
          <w:sz w:val="22"/>
          <w:szCs w:val="22"/>
          <w:lang w:val="id-ID"/>
        </w:rPr>
        <w:instrText>ADDIN CSL_CITATION {"citationItems":[{"id":"ITEM-1","itemData":{"DOI":"10.21043/malia.v3i1.5665","ISSN":"2654-8577","abstract":"&lt;p&gt;This study aims to determine the Non Performing Financing (NPF), Net&lt;br /&gt;Operating Margin (NOM) and Financing to Deposit Ratio (FDR) on Murabahah&lt;br /&gt;Financing with Third Party Funds (TPF) as the Moderating Variable. The&lt;br /&gt;population in this study are Islamic Banks that publishes their financial&lt;br /&gt;statements to Otoritas Jasa Keuangan (OJK) and each website of Islamic Banks&lt;br /&gt;for the period 2013 to 2017, with a sampling technique that is purposive&lt;br /&gt;sampling, the samples taken were 8 Islamic Banks in Indonesia obtained were&lt;br /&gt;analyzed by moderating regression analysis technique. The results of this study&lt;br /&gt;indicate that: (1) Non Performing Financing (NPF) does not negatively affect&lt;br /&gt;murabahah financing at Islamic Banks; (2) Net Operating Margin (NOM) has&lt;br /&gt;a positive effect on murabahah financing at Islamic Banks; (3) Financing to&lt;br /&gt;Deposit Ratio (FDR) has a positive effect on murabahah financing at Islamic&lt;br /&gt;Banks; (4) Third Party Funds (DPK) do not moderate the negative influence of&lt;br /&gt;NPF on murabahah financing at Islamic Banks; (5) Third Party Funds (DPK)&lt;br /&gt;strengthen the positive influence of NOM on murabahah financing at Islamic&lt;br /&gt;Banks; (6) Third Party Funds (DPK) strengthen the positive influence of FDR&lt;br /&gt;on murabahah financing at Islamic Banks. The implication of this research is&lt;br /&gt;the result of this study can be used as an effort to increase murabahah&lt;br /&gt;financing. To increase the amount of murabahah financing, managerial in&lt;br /&gt;Islamic Banks in Indonesia need to prioritize policies related to Net Operating&lt;br /&gt;Margin (NOM), Financing to Deposit Ratio (FDR) and Third Party Funds&lt;br /&gt;(DPK).&lt;/p&gt;","author":[{"dropping-particle":"","family":"Farianti","given":"Rizki","non-dropping-particle":"","parse-names":false,"suffix":""},{"dropping-particle":"","family":"Pramuka","given":"Bambang Agus","non-dropping-particle":"","parse-names":false,"suffix":""},{"dropping-particle":"","family":"Purwati","given":"Atiek Sri","non-dropping-particle":"","parse-names":false,"suffix":""}],"container-title":"MALIA: Journal of Islamic Banking and Finance","id":"ITEM-1","issue":"1","issued":{"date-parts":[["2020"]]},"page":"17","title":"Pengaruh NPF, NOM dan FDR Terhadap Pembiayaan Murabahah dengan DPK Sebagai Variabel Moderating","type":"article-journal","volume":"3"},"uris":["http://www.mendeley.com/documents/?uuid=743c243e-b710-4f6b-9390-6fe8821efcd4"]}],"mendeley":{"formattedCitation":"(Farianti et al., 2020)","plainTextFormattedCitation":"(Farianti et al., 2020)","previouslyFormattedCitation":"(Farianti et al., 2020)"},"properties":{"noteIndex":0},"schema":"https://github.com/citation-style-language/schema/raw/master/csl-citation.json"}</w:instrText>
      </w:r>
      <w:r w:rsidR="00E851E3" w:rsidRPr="00591DAF">
        <w:rPr>
          <w:sz w:val="22"/>
          <w:szCs w:val="22"/>
          <w:lang w:val="id-ID"/>
        </w:rPr>
        <w:fldChar w:fldCharType="separate"/>
      </w:r>
      <w:r w:rsidR="00E851E3" w:rsidRPr="00591DAF">
        <w:rPr>
          <w:noProof/>
          <w:sz w:val="22"/>
          <w:szCs w:val="22"/>
          <w:lang w:val="id-ID"/>
        </w:rPr>
        <w:t>(Farianti et al., 2020)</w:t>
      </w:r>
      <w:r w:rsidR="00E851E3" w:rsidRPr="00591DAF">
        <w:rPr>
          <w:sz w:val="22"/>
          <w:szCs w:val="22"/>
          <w:lang w:val="id-ID"/>
        </w:rPr>
        <w:fldChar w:fldCharType="end"/>
      </w:r>
      <w:r w:rsidR="00E851E3" w:rsidRPr="00591DAF">
        <w:rPr>
          <w:sz w:val="22"/>
          <w:szCs w:val="22"/>
          <w:lang w:val="id-ID"/>
        </w:rPr>
        <w:t xml:space="preserve">. </w:t>
      </w:r>
      <w:r w:rsidR="00BF282F" w:rsidRPr="00591DAF">
        <w:rPr>
          <w:sz w:val="22"/>
          <w:szCs w:val="22"/>
          <w:lang w:val="id-ID"/>
        </w:rPr>
        <w:t>Pembiayaan</w:t>
      </w:r>
      <w:r w:rsidR="00605C4B" w:rsidRPr="00591DAF">
        <w:rPr>
          <w:sz w:val="22"/>
          <w:szCs w:val="22"/>
          <w:lang w:val="id-ID"/>
        </w:rPr>
        <w:t xml:space="preserve"> paling populer ialah</w:t>
      </w:r>
      <w:r w:rsidR="00BF282F" w:rsidRPr="00591DAF">
        <w:rPr>
          <w:sz w:val="22"/>
          <w:szCs w:val="22"/>
          <w:lang w:val="id-ID"/>
        </w:rPr>
        <w:t xml:space="preserve"> </w:t>
      </w:r>
      <w:r w:rsidR="00605C4B" w:rsidRPr="00591DAF">
        <w:rPr>
          <w:sz w:val="22"/>
          <w:szCs w:val="22"/>
          <w:lang w:val="id-ID"/>
        </w:rPr>
        <w:t xml:space="preserve">pembiayaan </w:t>
      </w:r>
      <w:r w:rsidR="00BF282F" w:rsidRPr="00591DAF">
        <w:rPr>
          <w:i/>
          <w:sz w:val="22"/>
          <w:szCs w:val="22"/>
          <w:lang w:val="id-ID"/>
        </w:rPr>
        <w:t>murabahah</w:t>
      </w:r>
      <w:r w:rsidR="00BF282F" w:rsidRPr="00591DAF">
        <w:rPr>
          <w:sz w:val="22"/>
          <w:szCs w:val="22"/>
          <w:lang w:val="id-ID"/>
        </w:rPr>
        <w:t xml:space="preserve"> </w:t>
      </w:r>
      <w:r w:rsidR="00605C4B" w:rsidRPr="00591DAF">
        <w:rPr>
          <w:sz w:val="22"/>
          <w:szCs w:val="22"/>
          <w:lang w:val="id-ID"/>
        </w:rPr>
        <w:t>daripada</w:t>
      </w:r>
      <w:r w:rsidR="00BF282F" w:rsidRPr="00591DAF">
        <w:rPr>
          <w:sz w:val="22"/>
          <w:szCs w:val="22"/>
          <w:lang w:val="id-ID"/>
        </w:rPr>
        <w:t xml:space="preserve"> pembiayaan yang ada di bank syariah </w:t>
      </w:r>
      <w:r w:rsidR="00CE2D1E" w:rsidRPr="00591DAF">
        <w:rPr>
          <w:sz w:val="22"/>
          <w:szCs w:val="22"/>
          <w:lang w:val="id-ID"/>
        </w:rPr>
        <w:fldChar w:fldCharType="begin" w:fldLock="1"/>
      </w:r>
      <w:r w:rsidR="00CE2D1E" w:rsidRPr="00591DAF">
        <w:rPr>
          <w:sz w:val="22"/>
          <w:szCs w:val="22"/>
          <w:lang w:val="id-ID"/>
        </w:rPr>
        <w:instrText>ADDIN CSL_CITATION {"citationItems":[{"id":"ITEM-1","itemData":{"DOI":"10.53088/jadfi.v1i3.176","abstract":"This study aims to determine the effect of third-party funds, capital adequacy ratio, and return on assets on murabahah financing with non-performing financing as moderating variables. This type of research is a quantitative research using secondary data. The population in this study amounted to 14 Islamic commercial banks. The sample of this study was determined by the purposive sampling method with the criteria determined by the researcher to obtain 60 samples from 12 Islamic commercial banks in the 2016-2020 period. The results showed that the third-party funds and capital adequacy ratio variables positively and significantly affected murabahah financing. In contrast, the return on assets variable had a positive but not significant effect. The moderated regression analysis (MRA) test shows that the non-performing financing interaction can moderate the effect of third-party funds, capital adequacy ratio, and return on assets on murabahah financing.","author":[{"dropping-particle":"","family":"Nauval","given":"Amiratun","non-dropping-particle":"","parse-names":false,"suffix":""},{"dropping-particle":"","family":"Rahman","given":"Taufikur","non-dropping-particle":"","parse-names":false,"suffix":""}],"container-title":"Journal of Accounting and Digital Finance","id":"ITEM-1","issue":"3","issued":{"date-parts":[["2021"]]},"page":"265-277","title":"Determinan pembiayaan murabahah dengan non-performing financing sebagai variabel moderating","type":"article-journal","volume":"1"},"uris":["http://www.mendeley.com/documents/?uuid=588cb520-9a77-4837-a672-47dbbc449f36"]}],"mendeley":{"formattedCitation":"(Nauval &amp; Rahman, 2021)","plainTextFormattedCitation":"(Nauval &amp; Rahman, 2021)","previouslyFormattedCitation":"(Nauval &amp; Rahman, 2021)"},"properties":{"noteIndex":0},"schema":"https://github.com/citation-style-language/schema/raw/master/csl-citation.json"}</w:instrText>
      </w:r>
      <w:r w:rsidR="00CE2D1E" w:rsidRPr="00591DAF">
        <w:rPr>
          <w:sz w:val="22"/>
          <w:szCs w:val="22"/>
          <w:lang w:val="id-ID"/>
        </w:rPr>
        <w:fldChar w:fldCharType="separate"/>
      </w:r>
      <w:r w:rsidR="00CE2D1E" w:rsidRPr="00591DAF">
        <w:rPr>
          <w:noProof/>
          <w:sz w:val="22"/>
          <w:szCs w:val="22"/>
          <w:lang w:val="id-ID"/>
        </w:rPr>
        <w:t>(Nauval &amp; Rahman, 2021)</w:t>
      </w:r>
      <w:r w:rsidR="00CE2D1E" w:rsidRPr="00591DAF">
        <w:rPr>
          <w:sz w:val="22"/>
          <w:szCs w:val="22"/>
          <w:lang w:val="id-ID"/>
        </w:rPr>
        <w:fldChar w:fldCharType="end"/>
      </w:r>
      <w:r w:rsidR="0053506D" w:rsidRPr="00591DAF">
        <w:rPr>
          <w:sz w:val="22"/>
          <w:szCs w:val="22"/>
          <w:lang w:val="id-ID"/>
        </w:rPr>
        <w:t xml:space="preserve">. </w:t>
      </w:r>
    </w:p>
    <w:p w:rsidR="00CE2D1E" w:rsidRPr="00F41F15" w:rsidRDefault="00E851E3" w:rsidP="00BF282F">
      <w:pPr>
        <w:ind w:firstLine="360"/>
        <w:jc w:val="center"/>
        <w:rPr>
          <w:b/>
          <w:sz w:val="22"/>
          <w:szCs w:val="22"/>
          <w:lang w:val="id-ID"/>
        </w:rPr>
      </w:pPr>
      <w:r w:rsidRPr="00F41F15">
        <w:rPr>
          <w:b/>
          <w:sz w:val="22"/>
          <w:szCs w:val="22"/>
          <w:lang w:val="id-ID"/>
        </w:rPr>
        <w:t>Table I</w:t>
      </w:r>
    </w:p>
    <w:p w:rsidR="00CE2D1E" w:rsidRPr="00F41F15" w:rsidRDefault="0053506D" w:rsidP="00BF282F">
      <w:pPr>
        <w:ind w:firstLine="360"/>
        <w:jc w:val="center"/>
        <w:rPr>
          <w:b/>
          <w:sz w:val="22"/>
          <w:szCs w:val="22"/>
          <w:lang w:val="id-ID"/>
        </w:rPr>
      </w:pPr>
      <w:r w:rsidRPr="00F41F15">
        <w:rPr>
          <w:b/>
          <w:sz w:val="22"/>
          <w:szCs w:val="22"/>
          <w:lang w:val="id-ID"/>
        </w:rPr>
        <w:t>Pembiayaan</w:t>
      </w:r>
      <w:r w:rsidR="00BF282F" w:rsidRPr="00F41F15">
        <w:rPr>
          <w:b/>
          <w:sz w:val="22"/>
          <w:szCs w:val="22"/>
          <w:lang w:val="id-ID"/>
        </w:rPr>
        <w:t xml:space="preserve"> di Bank Umum Syariah </w:t>
      </w:r>
      <w:r w:rsidRPr="00F41F15">
        <w:rPr>
          <w:b/>
          <w:sz w:val="22"/>
          <w:szCs w:val="22"/>
          <w:lang w:val="id-ID"/>
        </w:rPr>
        <w:t xml:space="preserve">Berdasarkan Jenis Akad </w:t>
      </w:r>
      <w:r w:rsidR="00BF282F" w:rsidRPr="00F41F15">
        <w:rPr>
          <w:b/>
          <w:sz w:val="22"/>
          <w:szCs w:val="22"/>
          <w:lang w:val="id-ID"/>
        </w:rPr>
        <w:t>Tahun</w:t>
      </w:r>
      <w:r w:rsidRPr="00F41F15">
        <w:rPr>
          <w:b/>
          <w:sz w:val="22"/>
          <w:szCs w:val="22"/>
          <w:lang w:val="id-ID"/>
        </w:rPr>
        <w:t xml:space="preserve"> 2017-2021</w:t>
      </w:r>
    </w:p>
    <w:p w:rsidR="00CE2D1E" w:rsidRPr="00591DAF" w:rsidRDefault="0053506D" w:rsidP="00BF282F">
      <w:pPr>
        <w:ind w:firstLine="360"/>
        <w:jc w:val="center"/>
        <w:rPr>
          <w:sz w:val="22"/>
          <w:szCs w:val="22"/>
          <w:lang w:val="id-ID"/>
        </w:rPr>
      </w:pPr>
      <w:r w:rsidRPr="00F41F15">
        <w:rPr>
          <w:b/>
          <w:sz w:val="22"/>
          <w:szCs w:val="22"/>
          <w:lang w:val="id-ID"/>
        </w:rPr>
        <w:t>(</w:t>
      </w:r>
      <w:r w:rsidR="00BF282F" w:rsidRPr="00F41F15">
        <w:rPr>
          <w:b/>
          <w:sz w:val="22"/>
          <w:szCs w:val="22"/>
          <w:lang w:val="id-ID"/>
        </w:rPr>
        <w:t>milliar</w:t>
      </w:r>
      <w:r w:rsidRPr="00F41F15">
        <w:rPr>
          <w:b/>
          <w:sz w:val="22"/>
          <w:szCs w:val="22"/>
          <w:lang w:val="id-ID"/>
        </w:rPr>
        <w:t xml:space="preserve"> IDR)</w:t>
      </w:r>
      <w:bookmarkStart w:id="0" w:name="_GoBack"/>
      <w:bookmarkEnd w:id="0"/>
    </w:p>
    <w:p w:rsidR="00207663" w:rsidRPr="00591DAF" w:rsidRDefault="00207663" w:rsidP="00207663">
      <w:pPr>
        <w:jc w:val="both"/>
        <w:rPr>
          <w:sz w:val="22"/>
          <w:szCs w:val="22"/>
          <w:lang w:val="id-ID"/>
        </w:rPr>
      </w:pPr>
      <w:r w:rsidRPr="00591DAF">
        <w:rPr>
          <w:noProof/>
          <w:sz w:val="22"/>
          <w:szCs w:val="22"/>
          <w:lang w:val="en-US"/>
        </w:rPr>
        <w:drawing>
          <wp:inline distT="0" distB="0" distL="0" distR="0" wp14:anchorId="2B89CB3A" wp14:editId="60463022">
            <wp:extent cx="2846567" cy="117452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51614" cy="1176606"/>
                    </a:xfrm>
                    <a:prstGeom prst="rect">
                      <a:avLst/>
                    </a:prstGeom>
                  </pic:spPr>
                </pic:pic>
              </a:graphicData>
            </a:graphic>
          </wp:inline>
        </w:drawing>
      </w:r>
    </w:p>
    <w:p w:rsidR="00207663" w:rsidRPr="00591DAF" w:rsidRDefault="00207663" w:rsidP="00207663">
      <w:pPr>
        <w:jc w:val="both"/>
        <w:rPr>
          <w:sz w:val="22"/>
          <w:szCs w:val="22"/>
          <w:lang w:val="id-ID"/>
        </w:rPr>
      </w:pPr>
      <w:r w:rsidRPr="00591DAF">
        <w:rPr>
          <w:sz w:val="22"/>
          <w:szCs w:val="22"/>
          <w:lang w:val="id-ID"/>
        </w:rPr>
        <w:t>Sumber : Statistik OJK, 2023</w:t>
      </w:r>
    </w:p>
    <w:p w:rsidR="00CE2D1E" w:rsidRPr="00591DAF" w:rsidRDefault="00CE2D1E" w:rsidP="00CE2D1E">
      <w:pPr>
        <w:ind w:firstLine="360"/>
        <w:jc w:val="both"/>
        <w:rPr>
          <w:sz w:val="22"/>
          <w:szCs w:val="22"/>
          <w:lang w:val="id-ID"/>
        </w:rPr>
      </w:pPr>
    </w:p>
    <w:p w:rsidR="000A52F6" w:rsidRPr="00591DAF" w:rsidRDefault="00BF282F" w:rsidP="000A52F6">
      <w:pPr>
        <w:ind w:firstLine="360"/>
        <w:jc w:val="both"/>
        <w:rPr>
          <w:sz w:val="22"/>
          <w:szCs w:val="22"/>
          <w:lang w:val="id-ID"/>
        </w:rPr>
      </w:pPr>
      <w:r w:rsidRPr="00591DAF">
        <w:rPr>
          <w:sz w:val="22"/>
          <w:szCs w:val="22"/>
          <w:lang w:val="id-ID"/>
        </w:rPr>
        <w:t xml:space="preserve">Dari data dapat dilihat bahwa pembiayaan </w:t>
      </w:r>
      <w:r w:rsidRPr="00591DAF">
        <w:rPr>
          <w:i/>
          <w:sz w:val="22"/>
          <w:szCs w:val="22"/>
          <w:lang w:val="id-ID"/>
        </w:rPr>
        <w:t>murabahah</w:t>
      </w:r>
      <w:r w:rsidRPr="00591DAF">
        <w:rPr>
          <w:sz w:val="22"/>
          <w:szCs w:val="22"/>
          <w:lang w:val="id-ID"/>
        </w:rPr>
        <w:t xml:space="preserve"> me</w:t>
      </w:r>
      <w:r w:rsidR="000A52F6" w:rsidRPr="00591DAF">
        <w:rPr>
          <w:sz w:val="22"/>
          <w:szCs w:val="22"/>
          <w:lang w:val="id-ID"/>
        </w:rPr>
        <w:t xml:space="preserve">ngalami kenaikan </w:t>
      </w:r>
      <w:r w:rsidR="00605C4B" w:rsidRPr="00591DAF">
        <w:rPr>
          <w:sz w:val="22"/>
          <w:szCs w:val="22"/>
          <w:lang w:val="id-ID"/>
        </w:rPr>
        <w:t xml:space="preserve">setiap tahunnya </w:t>
      </w:r>
      <w:r w:rsidR="000A52F6" w:rsidRPr="00591DAF">
        <w:rPr>
          <w:sz w:val="22"/>
          <w:szCs w:val="22"/>
          <w:lang w:val="id-ID"/>
        </w:rPr>
        <w:t>yang stabil,</w:t>
      </w:r>
      <w:r w:rsidR="00CE2D1E" w:rsidRPr="00591DAF">
        <w:rPr>
          <w:sz w:val="22"/>
          <w:szCs w:val="22"/>
          <w:lang w:val="id-ID"/>
        </w:rPr>
        <w:t xml:space="preserve"> jika dibandingkan dengan pembiayaan </w:t>
      </w:r>
      <w:r w:rsidR="00CE2D1E" w:rsidRPr="00591DAF">
        <w:rPr>
          <w:i/>
          <w:sz w:val="22"/>
          <w:szCs w:val="22"/>
          <w:lang w:val="id-ID"/>
        </w:rPr>
        <w:t>Mudharabah</w:t>
      </w:r>
      <w:r w:rsidR="00CE2D1E" w:rsidRPr="00591DAF">
        <w:rPr>
          <w:sz w:val="22"/>
          <w:szCs w:val="22"/>
          <w:lang w:val="id-ID"/>
        </w:rPr>
        <w:t xml:space="preserve"> dan </w:t>
      </w:r>
      <w:r w:rsidR="00CE2D1E" w:rsidRPr="00591DAF">
        <w:rPr>
          <w:i/>
          <w:sz w:val="22"/>
          <w:szCs w:val="22"/>
          <w:lang w:val="id-ID"/>
        </w:rPr>
        <w:t>Istishna</w:t>
      </w:r>
      <w:r w:rsidR="00CE2D1E" w:rsidRPr="00591DAF">
        <w:rPr>
          <w:sz w:val="22"/>
          <w:szCs w:val="22"/>
          <w:lang w:val="id-ID"/>
        </w:rPr>
        <w:t xml:space="preserve"> yang mengalami penurunan pada tiap tahummya tetapi juga tidak </w:t>
      </w:r>
      <w:r w:rsidR="000A52F6" w:rsidRPr="00591DAF">
        <w:rPr>
          <w:sz w:val="22"/>
          <w:szCs w:val="22"/>
          <w:lang w:val="id-ID"/>
        </w:rPr>
        <w:t>ada</w:t>
      </w:r>
      <w:r w:rsidR="00CE2D1E" w:rsidRPr="00591DAF">
        <w:rPr>
          <w:sz w:val="22"/>
          <w:szCs w:val="22"/>
          <w:lang w:val="id-ID"/>
        </w:rPr>
        <w:t xml:space="preserve"> peningkatan yang </w:t>
      </w:r>
      <w:r w:rsidR="000A52F6" w:rsidRPr="00591DAF">
        <w:rPr>
          <w:sz w:val="22"/>
          <w:szCs w:val="22"/>
          <w:lang w:val="id-ID"/>
        </w:rPr>
        <w:t>substansial</w:t>
      </w:r>
      <w:r w:rsidR="00CE2D1E" w:rsidRPr="00591DAF">
        <w:rPr>
          <w:sz w:val="22"/>
          <w:szCs w:val="22"/>
          <w:lang w:val="id-ID"/>
        </w:rPr>
        <w:t xml:space="preserve"> seperti pada pembiayaan </w:t>
      </w:r>
      <w:r w:rsidR="00CE2D1E" w:rsidRPr="00591DAF">
        <w:rPr>
          <w:i/>
          <w:sz w:val="22"/>
          <w:szCs w:val="22"/>
          <w:lang w:val="id-ID"/>
        </w:rPr>
        <w:t>Musyarakah</w:t>
      </w:r>
      <w:r w:rsidR="00CE2D1E" w:rsidRPr="00591DAF">
        <w:rPr>
          <w:sz w:val="22"/>
          <w:szCs w:val="22"/>
          <w:lang w:val="id-ID"/>
        </w:rPr>
        <w:t xml:space="preserve">. </w:t>
      </w:r>
      <w:r w:rsidR="000A52F6" w:rsidRPr="00591DAF">
        <w:rPr>
          <w:sz w:val="22"/>
          <w:szCs w:val="22"/>
          <w:lang w:val="id-ID"/>
        </w:rPr>
        <w:t xml:space="preserve">Hal tersebut disebabkan 0leh </w:t>
      </w:r>
      <w:r w:rsidR="00CE2D1E" w:rsidRPr="00591DAF">
        <w:rPr>
          <w:sz w:val="22"/>
          <w:szCs w:val="22"/>
          <w:lang w:val="id-ID"/>
        </w:rPr>
        <w:t xml:space="preserve">akad </w:t>
      </w:r>
      <w:r w:rsidR="00CE2D1E" w:rsidRPr="00591DAF">
        <w:rPr>
          <w:i/>
          <w:sz w:val="22"/>
          <w:szCs w:val="22"/>
          <w:lang w:val="id-ID"/>
        </w:rPr>
        <w:t>murabahah</w:t>
      </w:r>
      <w:r w:rsidR="00CE2D1E" w:rsidRPr="00591DAF">
        <w:rPr>
          <w:sz w:val="22"/>
          <w:szCs w:val="22"/>
          <w:lang w:val="id-ID"/>
        </w:rPr>
        <w:t xml:space="preserve"> dinilai berisiko kecil, </w:t>
      </w:r>
      <w:r w:rsidR="000A52F6" w:rsidRPr="00591DAF">
        <w:rPr>
          <w:sz w:val="22"/>
          <w:szCs w:val="22"/>
          <w:lang w:val="id-ID"/>
        </w:rPr>
        <w:t>analisis yang diperlukan tidak rumit</w:t>
      </w:r>
      <w:r w:rsidR="00966827" w:rsidRPr="00591DAF">
        <w:rPr>
          <w:sz w:val="22"/>
          <w:szCs w:val="22"/>
          <w:lang w:val="id-ID"/>
        </w:rPr>
        <w:t xml:space="preserve"> serta kedua belah pihak lebih diuntungkan. </w:t>
      </w:r>
    </w:p>
    <w:p w:rsidR="00372CF8" w:rsidRPr="00591DAF" w:rsidRDefault="00CE2D1E" w:rsidP="00CE2D1E">
      <w:pPr>
        <w:ind w:firstLine="360"/>
        <w:jc w:val="both"/>
        <w:rPr>
          <w:sz w:val="22"/>
          <w:szCs w:val="22"/>
          <w:lang w:val="id-ID"/>
        </w:rPr>
      </w:pPr>
      <w:r w:rsidRPr="00591DAF">
        <w:rPr>
          <w:sz w:val="22"/>
          <w:szCs w:val="22"/>
          <w:lang w:val="id-ID"/>
        </w:rPr>
        <w:t xml:space="preserve">Data ini </w:t>
      </w:r>
      <w:r w:rsidR="00966827" w:rsidRPr="00591DAF">
        <w:rPr>
          <w:sz w:val="22"/>
          <w:szCs w:val="22"/>
          <w:lang w:val="id-ID"/>
        </w:rPr>
        <w:t>tidak sesuai dengan teori yang paparkan</w:t>
      </w:r>
      <w:r w:rsidRPr="00591DAF">
        <w:rPr>
          <w:sz w:val="22"/>
          <w:szCs w:val="22"/>
          <w:lang w:val="id-ID"/>
        </w:rPr>
        <w:t xml:space="preserve"> oleh </w:t>
      </w:r>
      <w:r w:rsidRPr="00591DAF">
        <w:rPr>
          <w:sz w:val="22"/>
          <w:szCs w:val="22"/>
          <w:lang w:val="id-ID"/>
        </w:rPr>
        <w:fldChar w:fldCharType="begin" w:fldLock="1"/>
      </w:r>
      <w:r w:rsidR="00E43EC9" w:rsidRPr="00591DAF">
        <w:rPr>
          <w:sz w:val="22"/>
          <w:szCs w:val="22"/>
          <w:lang w:val="id-ID"/>
        </w:rPr>
        <w:instrText>ADDIN CSL_CITATION {"citationItems":[{"id":"ITEM-1","itemData":{"DOI":"10.46367/jps.v2i1.287","ISSN":"27216241","abstract":"The beginning of the presence of the first Islamic bank in Indonesia was known as a bank with a profit and loss sharing concept. But in reality, profit and loss sharing financing is no longer dominant in Islamic banks, because non-profit sharing financing is more dominant, especially financing with the buying and selling model. The purpose of this research is to determine the development of financing in Islamic banks, as well as to determine the need to dominate profit-sharing financing in Islamic banks. This research is a qualitative descriptive which shows the development of Islamic bank financing products and the need to restore the concept of profit and loss sharing to be dominant in Islamic banks. The results of this study indicate that the growth of period financing is quite good. Then there are three reasons for the need to dominate profit and loss sharing financing in Islamic banks, namely restoring the identity of the Islamic bank as a profit-sharing bank, being the main differentiator between conventional and Islamic banks, and the opportunity to grow the real sector with greater income.","author":[{"dropping-particle":"","family":"Trimulato","given":"Trimulato","non-dropping-particle":"","parse-names":false,"suffix":""}],"container-title":"JPS (Jurnal Perbankan Syariah)","id":"ITEM-1","issue":"1","issued":{"date-parts":[["2021"]]},"page":"29-41","title":"Eksistensi Perbankan Syariah Melalui Dominasi Pembiayaan Profit And Loss Sharing","type":"article-journal","volume":"2"},"uris":["http://www.mendeley.com/documents/?uuid=fdbe7b07-7d0a-4034-8a33-1a949be4590d"]}],"mendeley":{"formattedCitation":"(Trimulato, 2021)","plainTextFormattedCitation":"(Trimulato, 2021)","previouslyFormattedCitation":"(Trimulato, 2021)"},"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Trimulato, 2021)</w:t>
      </w:r>
      <w:r w:rsidRPr="00591DAF">
        <w:rPr>
          <w:sz w:val="22"/>
          <w:szCs w:val="22"/>
          <w:lang w:val="id-ID"/>
        </w:rPr>
        <w:fldChar w:fldCharType="end"/>
      </w:r>
      <w:r w:rsidRPr="00591DAF">
        <w:rPr>
          <w:sz w:val="22"/>
          <w:szCs w:val="22"/>
          <w:lang w:val="id-ID"/>
        </w:rPr>
        <w:t xml:space="preserve"> </w:t>
      </w:r>
      <w:r w:rsidR="00966827" w:rsidRPr="00591DAF">
        <w:rPr>
          <w:sz w:val="22"/>
          <w:szCs w:val="22"/>
          <w:lang w:val="id-ID"/>
        </w:rPr>
        <w:t xml:space="preserve">selain sebagai pembeda utama antara bank konvensional dan bank syariah </w:t>
      </w:r>
      <w:r w:rsidRPr="00591DAF">
        <w:rPr>
          <w:sz w:val="22"/>
          <w:szCs w:val="22"/>
          <w:lang w:val="id-ID"/>
        </w:rPr>
        <w:t xml:space="preserve">Konsep </w:t>
      </w:r>
      <w:r w:rsidR="00966827" w:rsidRPr="00591DAF">
        <w:rPr>
          <w:i/>
          <w:sz w:val="22"/>
          <w:szCs w:val="22"/>
          <w:lang w:val="id-ID"/>
        </w:rPr>
        <w:t xml:space="preserve">profit and loss sharing </w:t>
      </w:r>
      <w:r w:rsidRPr="00591DAF">
        <w:rPr>
          <w:sz w:val="22"/>
          <w:szCs w:val="22"/>
          <w:lang w:val="id-ID"/>
        </w:rPr>
        <w:t>(</w:t>
      </w:r>
      <w:r w:rsidR="00966827" w:rsidRPr="00591DAF">
        <w:rPr>
          <w:sz w:val="22"/>
          <w:szCs w:val="22"/>
          <w:lang w:val="id-ID"/>
        </w:rPr>
        <w:t>bagi hasil</w:t>
      </w:r>
      <w:r w:rsidRPr="00591DAF">
        <w:rPr>
          <w:sz w:val="22"/>
          <w:szCs w:val="22"/>
          <w:lang w:val="id-ID"/>
        </w:rPr>
        <w:t>)</w:t>
      </w:r>
      <w:r w:rsidR="00966827" w:rsidRPr="00591DAF">
        <w:rPr>
          <w:sz w:val="22"/>
          <w:szCs w:val="22"/>
          <w:lang w:val="id-ID"/>
        </w:rPr>
        <w:t xml:space="preserve"> juga menjadi jia bank syariah. Pada bank konvensional pendapatan nasabah dan bank bersi</w:t>
      </w:r>
      <w:r w:rsidR="00FD2846" w:rsidRPr="00591DAF">
        <w:rPr>
          <w:sz w:val="22"/>
          <w:szCs w:val="22"/>
          <w:lang w:val="id-ID"/>
        </w:rPr>
        <w:t xml:space="preserve">fat pasti, sedangkan bank syariah dengan konsep bagi hasilnya tidak bisa memberikan pendapatan secara pasti. Pendapatan yang diterima akan berubah-ubah sesuai dengan produktivitas dan kinerja dari usaha maupun kegiatan ekonomi yang dilakukan. </w:t>
      </w:r>
      <w:r w:rsidR="00372CF8" w:rsidRPr="00591DAF">
        <w:rPr>
          <w:sz w:val="22"/>
          <w:szCs w:val="22"/>
          <w:lang w:val="id-ID"/>
        </w:rPr>
        <w:t xml:space="preserve">Namun saat ini bank syariah kebanyakan menggunakan produk </w:t>
      </w:r>
      <w:r w:rsidR="00372CF8" w:rsidRPr="00591DAF">
        <w:rPr>
          <w:i/>
          <w:sz w:val="22"/>
          <w:szCs w:val="22"/>
          <w:lang w:val="id-ID"/>
        </w:rPr>
        <w:t>mudharabah</w:t>
      </w:r>
      <w:r w:rsidR="00372CF8" w:rsidRPr="00591DAF">
        <w:rPr>
          <w:sz w:val="22"/>
          <w:szCs w:val="22"/>
          <w:lang w:val="id-ID"/>
        </w:rPr>
        <w:t>(bagi hasil). Akibatnya konsep bank syariah tidak jauh berbeda dengan konvensional</w:t>
      </w:r>
    </w:p>
    <w:p w:rsidR="00E43EC9" w:rsidRPr="00591DAF" w:rsidRDefault="00372CF8" w:rsidP="00C97DDA">
      <w:pPr>
        <w:ind w:firstLine="360"/>
        <w:jc w:val="both"/>
        <w:rPr>
          <w:sz w:val="22"/>
          <w:szCs w:val="22"/>
          <w:lang w:val="id-ID"/>
        </w:rPr>
      </w:pPr>
      <w:r w:rsidRPr="00591DAF">
        <w:rPr>
          <w:sz w:val="22"/>
          <w:szCs w:val="22"/>
          <w:lang w:val="id-ID"/>
        </w:rPr>
        <w:t>Pembiayaan syariah berhasil mengungguli perbankan konvensional.</w:t>
      </w:r>
      <w:r w:rsidR="00E43EC9" w:rsidRPr="00591DAF">
        <w:rPr>
          <w:sz w:val="22"/>
          <w:szCs w:val="22"/>
          <w:lang w:val="id-ID"/>
        </w:rPr>
        <w:t xml:space="preserve">. Namun jika dibandingkan dengan Malaysia pertumbuhan perbankan syariah terbilang lambat. </w:t>
      </w:r>
      <w:r w:rsidR="00FD2846" w:rsidRPr="00591DAF">
        <w:rPr>
          <w:sz w:val="22"/>
          <w:szCs w:val="22"/>
          <w:lang w:val="id-ID"/>
        </w:rPr>
        <w:t>Tingkat kompetitif  adalah s</w:t>
      </w:r>
      <w:r w:rsidR="00E43EC9" w:rsidRPr="00591DAF">
        <w:rPr>
          <w:sz w:val="22"/>
          <w:szCs w:val="22"/>
          <w:lang w:val="id-ID"/>
        </w:rPr>
        <w:t xml:space="preserve">alah satu tantangan perbankan syariah Indonesia. </w:t>
      </w:r>
      <w:r w:rsidR="00C97DDA" w:rsidRPr="00591DAF">
        <w:rPr>
          <w:sz w:val="22"/>
          <w:szCs w:val="22"/>
          <w:lang w:val="id-ID"/>
        </w:rPr>
        <w:t>Jika dibandingkan antara T</w:t>
      </w:r>
      <w:r w:rsidR="00E43EC9" w:rsidRPr="00591DAF">
        <w:rPr>
          <w:sz w:val="22"/>
          <w:szCs w:val="22"/>
          <w:lang w:val="id-ID"/>
        </w:rPr>
        <w:t xml:space="preserve">otal pembiayaan </w:t>
      </w:r>
      <w:r w:rsidR="00E43EC9" w:rsidRPr="00591DAF">
        <w:rPr>
          <w:i/>
          <w:sz w:val="22"/>
          <w:szCs w:val="22"/>
          <w:lang w:val="id-ID"/>
        </w:rPr>
        <w:t>Murabahah</w:t>
      </w:r>
      <w:r w:rsidR="00E43EC9" w:rsidRPr="00591DAF">
        <w:rPr>
          <w:sz w:val="22"/>
          <w:szCs w:val="22"/>
          <w:lang w:val="id-ID"/>
        </w:rPr>
        <w:t xml:space="preserve"> di Indonesia dengan akad komoditi </w:t>
      </w:r>
      <w:r w:rsidR="00E43EC9" w:rsidRPr="00591DAF">
        <w:rPr>
          <w:i/>
          <w:sz w:val="22"/>
          <w:szCs w:val="22"/>
          <w:lang w:val="id-ID"/>
        </w:rPr>
        <w:t>murabahah</w:t>
      </w:r>
      <w:r w:rsidR="00E43EC9" w:rsidRPr="00591DAF">
        <w:rPr>
          <w:sz w:val="22"/>
          <w:szCs w:val="22"/>
          <w:lang w:val="id-ID"/>
        </w:rPr>
        <w:t xml:space="preserve"> di Malaysia, </w:t>
      </w:r>
      <w:r w:rsidR="00C97DDA" w:rsidRPr="00591DAF">
        <w:rPr>
          <w:sz w:val="22"/>
          <w:szCs w:val="22"/>
          <w:lang w:val="id-ID"/>
        </w:rPr>
        <w:t xml:space="preserve">angkanya hanya </w:t>
      </w:r>
      <w:r w:rsidR="00E43EC9" w:rsidRPr="00591DAF">
        <w:rPr>
          <w:sz w:val="22"/>
          <w:szCs w:val="22"/>
          <w:lang w:val="id-ID"/>
        </w:rPr>
        <w:t xml:space="preserve"> mencapai kurang dari satu persen Menanggapi fenomena tersebut DSN-MUI </w:t>
      </w:r>
      <w:r w:rsidR="00C97DDA" w:rsidRPr="00591DAF">
        <w:rPr>
          <w:sz w:val="22"/>
          <w:szCs w:val="22"/>
          <w:lang w:val="id-ID"/>
        </w:rPr>
        <w:t xml:space="preserve">mengeluarkan amanat guna menanggapi perkembangan inovasi produk pada pasar global dengan menggunakan komoditi </w:t>
      </w:r>
      <w:r w:rsidR="00C97DDA" w:rsidRPr="00591DAF">
        <w:rPr>
          <w:i/>
          <w:sz w:val="22"/>
          <w:szCs w:val="22"/>
          <w:lang w:val="id-ID"/>
        </w:rPr>
        <w:t>murabahah</w:t>
      </w:r>
      <w:r w:rsidR="00C97DDA" w:rsidRPr="00591DAF">
        <w:rPr>
          <w:sz w:val="22"/>
          <w:szCs w:val="22"/>
          <w:lang w:val="id-ID"/>
        </w:rPr>
        <w:t>. Harapannya bank syariah bisa tumbuh pesat dalam persaingan dengan bank konvemsional dan pasar global</w:t>
      </w:r>
      <w:r w:rsidR="00D1263E" w:rsidRPr="00591DAF">
        <w:rPr>
          <w:sz w:val="22"/>
          <w:szCs w:val="22"/>
          <w:lang w:val="id-ID"/>
        </w:rPr>
        <w:fldChar w:fldCharType="begin" w:fldLock="1"/>
      </w:r>
      <w:r w:rsidR="00D1263E" w:rsidRPr="00591DAF">
        <w:rPr>
          <w:sz w:val="22"/>
          <w:szCs w:val="22"/>
          <w:lang w:val="id-ID"/>
        </w:rPr>
        <w:instrText>ADDIN CSL_CITATION {"citationItems":[{"id":"ITEM-1","itemData":{"author":[{"dropping-particle":"","family":"Bratadharma","given":"Angga","non-dropping-particle":"","parse-names":false,"suffix":""}],"container-title":"Medcom.id","id":"ITEM-1","issued":{"date-parts":[["2023"]]},"publisher-place":"Jakarta","title":"Pengumuman, Kini Bursa Komoditi Layani Pembiayaan Syariah!","type":"article-magazine"},"uris":["http://www.mendeley.com/documents/?uuid=92c92e4f-59c1-3101-a5c1-aee34e344c03"]}],"mendeley":{"formattedCitation":"(Bratadharma, 2023)","plainTextFormattedCitation":"(Bratadharma, 2023)","previouslyFormattedCitation":"(Bratadharma, 2023)"},"properties":{"noteIndex":0},"schema":"https://github.com/citation-style-language/schema/raw/master/csl-citation.json"}</w:instrText>
      </w:r>
      <w:r w:rsidR="00D1263E" w:rsidRPr="00591DAF">
        <w:rPr>
          <w:sz w:val="22"/>
          <w:szCs w:val="22"/>
          <w:lang w:val="id-ID"/>
        </w:rPr>
        <w:fldChar w:fldCharType="separate"/>
      </w:r>
      <w:r w:rsidR="00D1263E" w:rsidRPr="00591DAF">
        <w:rPr>
          <w:noProof/>
          <w:sz w:val="22"/>
          <w:szCs w:val="22"/>
          <w:lang w:val="id-ID"/>
        </w:rPr>
        <w:t>(Bratadharma, 2023)</w:t>
      </w:r>
      <w:r w:rsidR="00D1263E" w:rsidRPr="00591DAF">
        <w:rPr>
          <w:sz w:val="22"/>
          <w:szCs w:val="22"/>
          <w:lang w:val="id-ID"/>
        </w:rPr>
        <w:fldChar w:fldCharType="end"/>
      </w:r>
      <w:r w:rsidR="00D1263E" w:rsidRPr="00591DAF">
        <w:rPr>
          <w:sz w:val="22"/>
          <w:szCs w:val="22"/>
          <w:lang w:val="id-ID"/>
        </w:rPr>
        <w:t xml:space="preserve">. </w:t>
      </w:r>
    </w:p>
    <w:p w:rsidR="00E43EC9" w:rsidRPr="00591DAF" w:rsidRDefault="00E43EC9" w:rsidP="00A177EB">
      <w:pPr>
        <w:ind w:firstLine="360"/>
        <w:jc w:val="both"/>
        <w:rPr>
          <w:sz w:val="22"/>
          <w:szCs w:val="22"/>
          <w:lang w:val="id-ID"/>
        </w:rPr>
      </w:pPr>
      <w:r w:rsidRPr="00591DAF">
        <w:rPr>
          <w:sz w:val="22"/>
          <w:szCs w:val="22"/>
          <w:lang w:val="id-ID"/>
        </w:rPr>
        <w:t xml:space="preserve">Menurut Fatwa No. 04/DSN-MUI/IV/2000 tentang </w:t>
      </w:r>
      <w:r w:rsidRPr="00591DAF">
        <w:rPr>
          <w:i/>
          <w:sz w:val="22"/>
          <w:szCs w:val="22"/>
          <w:lang w:val="id-ID"/>
        </w:rPr>
        <w:t>Murabahah</w:t>
      </w:r>
      <w:r w:rsidR="00D1263E" w:rsidRPr="00591DAF">
        <w:rPr>
          <w:i/>
          <w:sz w:val="22"/>
          <w:szCs w:val="22"/>
          <w:lang w:val="id-ID"/>
        </w:rPr>
        <w:t>,</w:t>
      </w:r>
      <w:r w:rsidRPr="00591DAF">
        <w:rPr>
          <w:sz w:val="22"/>
          <w:szCs w:val="22"/>
          <w:lang w:val="id-ID"/>
        </w:rPr>
        <w:t xml:space="preserve"> </w:t>
      </w:r>
      <w:r w:rsidR="00C97DDA" w:rsidRPr="00591DAF">
        <w:rPr>
          <w:sz w:val="22"/>
          <w:szCs w:val="22"/>
          <w:lang w:val="id-ID"/>
        </w:rPr>
        <w:t>atas</w:t>
      </w:r>
      <w:r w:rsidR="009E2641" w:rsidRPr="00591DAF">
        <w:rPr>
          <w:sz w:val="22"/>
          <w:szCs w:val="22"/>
          <w:lang w:val="id-ID"/>
        </w:rPr>
        <w:t xml:space="preserve"> </w:t>
      </w:r>
      <w:r w:rsidR="00C97DDA" w:rsidRPr="00591DAF">
        <w:rPr>
          <w:sz w:val="22"/>
          <w:szCs w:val="22"/>
          <w:lang w:val="id-ID"/>
        </w:rPr>
        <w:t>nama bank, bank membeli barang yang diinginkan oleh nasabah secara sah serta bebas riba.</w:t>
      </w:r>
      <w:r w:rsidRPr="00591DAF">
        <w:rPr>
          <w:sz w:val="22"/>
          <w:szCs w:val="22"/>
          <w:lang w:val="id-ID"/>
        </w:rPr>
        <w:t xml:space="preserve">. Sedangkan dalam PSAK 102 pembiayaan </w:t>
      </w:r>
      <w:r w:rsidRPr="00591DAF">
        <w:rPr>
          <w:i/>
          <w:sz w:val="22"/>
          <w:szCs w:val="22"/>
          <w:lang w:val="id-ID"/>
        </w:rPr>
        <w:t>Murabahah</w:t>
      </w:r>
      <w:r w:rsidRPr="00591DAF">
        <w:rPr>
          <w:sz w:val="22"/>
          <w:szCs w:val="22"/>
          <w:lang w:val="id-ID"/>
        </w:rPr>
        <w:t xml:space="preserve"> merupakan akad  </w:t>
      </w:r>
      <w:r w:rsidR="00C97DDA" w:rsidRPr="00591DAF">
        <w:rPr>
          <w:sz w:val="22"/>
          <w:szCs w:val="22"/>
          <w:lang w:val="id-ID"/>
        </w:rPr>
        <w:t>penjualan dan pembelian</w:t>
      </w:r>
      <w:r w:rsidRPr="00591DAF">
        <w:rPr>
          <w:sz w:val="22"/>
          <w:szCs w:val="22"/>
          <w:lang w:val="id-ID"/>
        </w:rPr>
        <w:t xml:space="preserve"> barang dengan harga </w:t>
      </w:r>
      <w:r w:rsidR="00372CF8" w:rsidRPr="00591DAF">
        <w:rPr>
          <w:sz w:val="22"/>
          <w:szCs w:val="22"/>
          <w:lang w:val="id-ID"/>
        </w:rPr>
        <w:t>penjualan</w:t>
      </w:r>
      <w:r w:rsidRPr="00591DAF">
        <w:rPr>
          <w:sz w:val="22"/>
          <w:szCs w:val="22"/>
          <w:lang w:val="id-ID"/>
        </w:rPr>
        <w:t xml:space="preserve"> </w:t>
      </w:r>
      <w:r w:rsidR="00C97DDA" w:rsidRPr="00591DAF">
        <w:rPr>
          <w:sz w:val="22"/>
          <w:szCs w:val="22"/>
          <w:lang w:val="id-ID"/>
        </w:rPr>
        <w:t>senilai</w:t>
      </w:r>
      <w:r w:rsidRPr="00591DAF">
        <w:rPr>
          <w:sz w:val="22"/>
          <w:szCs w:val="22"/>
          <w:lang w:val="id-ID"/>
        </w:rPr>
        <w:t xml:space="preserve"> harga perolehan ditambah keuntuangan (margin) yang telah </w:t>
      </w:r>
      <w:r w:rsidR="00C97DDA" w:rsidRPr="00591DAF">
        <w:rPr>
          <w:sz w:val="22"/>
          <w:szCs w:val="22"/>
          <w:lang w:val="id-ID"/>
        </w:rPr>
        <w:t xml:space="preserve">ditunjukkan pada pembeli serta diperoleh sebuah kesepakatan </w:t>
      </w:r>
      <w:r w:rsidR="00D1263E" w:rsidRPr="00591DAF">
        <w:rPr>
          <w:sz w:val="22"/>
          <w:szCs w:val="22"/>
          <w:lang w:val="id-ID"/>
        </w:rPr>
        <w:fldChar w:fldCharType="begin" w:fldLock="1"/>
      </w:r>
      <w:r w:rsidR="00D1263E" w:rsidRPr="00591DAF">
        <w:rPr>
          <w:sz w:val="22"/>
          <w:szCs w:val="22"/>
          <w:lang w:val="id-ID"/>
        </w:rPr>
        <w:instrText>ADDIN CSL_CITATION {"citationItems":[{"id":"ITEM-1","itemData":{"DOI":"10.32332/adzkiya.v9i02.4558","ISSN":"2528-0872","abstract":"Murabahah merupakan sebuah akad jual beli barang dengan menyatakan harga perolehan dan keuntungan yang disepakati oleh penjual dan pembeli. Seiring berkembangnya perbankan syariah pada saat ini sangat memerlukan regulasi yang berkaitan dengan kesesuaian operasional lembaga keuangan syariah dengan prinsip-prinsip syariah. Bank syariah merupakan bank yang menggunakan prinsip syariah dalam menjalankan kegiatan usahanya dimana landasan hukum dijalankannya sesuai dengan prinsip syariah ini mengacu kepada AL-quran dan AL-hadits. Adapun beberapa peraturan lainnya terkait dengan kegiatan usaha bank syariah sebagai financial intermediary yakni menghimpun dan menyalurkan dana kepada masyarakat terutama dalam kegiatan penyaluran kepada masyarakat ini ada beberapa pembiayaan yang dijalankan dalam prinsip syariah diantaranya adalah pembiayaan jual beli atau biasa kita kenal dengan akad murabahah. Murabahah meruapakan salah atu jenis kontrak yang paling umum diterapkan daklam aktivitas pembiayaan perbankan syariah. Murabahah diterapkan melalui mekanisme jual beli barang dengan penambahan margin sebagai keuntungan yang diperoleh oleh bank.","author":[{"dropping-particle":"","family":"Istiqomah","given":"May Lailatul","non-dropping-particle":"","parse-names":false,"suffix":""}],"container-title":"Adzkiya : Jurnal Hukum dan Ekonomi Syariah","id":"ITEM-1","issue":"02","issued":{"date-parts":[["2022"]]},"page":"199","title":"Penerapan Fatwa DSN MUI NO: 04/DSN-MUI/IV/2000 Tentang Pembiayaan Murabahah Dilingkungan Perbankan Syariah Perspektif Maqasyid Syariah Jaseer Auda","type":"article-journal","volume":"9"},"uris":["http://www.mendeley.com/documents/?uuid=111b6111-9d1d-4b20-b55f-bfdcd3e520ff"]}],"mendeley":{"formattedCitation":"(Istiqomah, 2022)","plainTextFormattedCitation":"(Istiqomah, 2022)","previouslyFormattedCitation":"(Istiqomah, 2022)"},"properties":{"noteIndex":0},"schema":"https://github.com/citation-style-language/schema/raw/master/csl-citation.json"}</w:instrText>
      </w:r>
      <w:r w:rsidR="00D1263E" w:rsidRPr="00591DAF">
        <w:rPr>
          <w:sz w:val="22"/>
          <w:szCs w:val="22"/>
          <w:lang w:val="id-ID"/>
        </w:rPr>
        <w:fldChar w:fldCharType="separate"/>
      </w:r>
      <w:r w:rsidR="00D1263E" w:rsidRPr="00591DAF">
        <w:rPr>
          <w:noProof/>
          <w:sz w:val="22"/>
          <w:szCs w:val="22"/>
          <w:lang w:val="id-ID"/>
        </w:rPr>
        <w:t>(Istiqomah, 2022)</w:t>
      </w:r>
      <w:r w:rsidR="00D1263E" w:rsidRPr="00591DAF">
        <w:rPr>
          <w:sz w:val="22"/>
          <w:szCs w:val="22"/>
          <w:lang w:val="id-ID"/>
        </w:rPr>
        <w:fldChar w:fldCharType="end"/>
      </w:r>
      <w:r w:rsidRPr="00591DAF">
        <w:rPr>
          <w:sz w:val="22"/>
          <w:szCs w:val="22"/>
          <w:lang w:val="id-ID"/>
        </w:rPr>
        <w:t xml:space="preserve">. </w:t>
      </w:r>
      <w:r w:rsidR="009E2641" w:rsidRPr="00591DAF">
        <w:rPr>
          <w:sz w:val="22"/>
          <w:szCs w:val="22"/>
          <w:lang w:val="id-ID"/>
        </w:rPr>
        <w:t>Alasan pembiayaan murabahah mendominasi pembiayaan syariah yaitu,</w:t>
      </w:r>
      <w:r w:rsidRPr="00591DAF">
        <w:rPr>
          <w:sz w:val="22"/>
          <w:szCs w:val="22"/>
          <w:lang w:val="id-ID"/>
        </w:rPr>
        <w:t xml:space="preserve"> akad ini</w:t>
      </w:r>
      <w:r w:rsidR="00C97DDA" w:rsidRPr="00591DAF">
        <w:rPr>
          <w:sz w:val="22"/>
          <w:szCs w:val="22"/>
          <w:lang w:val="id-ID"/>
        </w:rPr>
        <w:t xml:space="preserve"> nilai keuntungannya diisyaratkansesuai dengan kesepakatan </w:t>
      </w:r>
      <w:r w:rsidR="00C97DDA" w:rsidRPr="00591DAF">
        <w:rPr>
          <w:i/>
          <w:sz w:val="22"/>
          <w:szCs w:val="22"/>
          <w:lang w:val="id-ID"/>
        </w:rPr>
        <w:t>margin</w:t>
      </w:r>
      <w:r w:rsidR="00C97DDA" w:rsidRPr="00591DAF">
        <w:rPr>
          <w:sz w:val="22"/>
          <w:szCs w:val="22"/>
          <w:lang w:val="id-ID"/>
        </w:rPr>
        <w:t xml:space="preserve">.  </w:t>
      </w:r>
      <w:r w:rsidRPr="00591DAF">
        <w:rPr>
          <w:sz w:val="22"/>
          <w:szCs w:val="22"/>
          <w:lang w:val="id-ID"/>
        </w:rPr>
        <w:t xml:space="preserve">Selain itu pembiayaan akad </w:t>
      </w:r>
      <w:r w:rsidRPr="00591DAF">
        <w:rPr>
          <w:i/>
          <w:sz w:val="22"/>
          <w:szCs w:val="22"/>
          <w:lang w:val="id-ID"/>
        </w:rPr>
        <w:t>Murabahah</w:t>
      </w:r>
      <w:r w:rsidR="00A177EB" w:rsidRPr="00591DAF">
        <w:rPr>
          <w:sz w:val="22"/>
          <w:szCs w:val="22"/>
          <w:lang w:val="id-ID"/>
        </w:rPr>
        <w:t xml:space="preserve"> ini mempunyai re</w:t>
      </w:r>
      <w:r w:rsidRPr="00591DAF">
        <w:rPr>
          <w:sz w:val="22"/>
          <w:szCs w:val="22"/>
          <w:lang w:val="id-ID"/>
        </w:rPr>
        <w:t xml:space="preserve">siko yang paling rendah </w:t>
      </w:r>
      <w:r w:rsidR="00A177EB" w:rsidRPr="00591DAF">
        <w:rPr>
          <w:sz w:val="22"/>
          <w:szCs w:val="22"/>
          <w:lang w:val="id-ID"/>
        </w:rPr>
        <w:t>dibandingkan</w:t>
      </w:r>
      <w:r w:rsidRPr="00591DAF">
        <w:rPr>
          <w:sz w:val="22"/>
          <w:szCs w:val="22"/>
          <w:lang w:val="id-ID"/>
        </w:rPr>
        <w:t xml:space="preserve"> pembiayaan lainnya. Sehingga praktik Murabahah </w:t>
      </w:r>
      <w:r w:rsidR="00D1263E" w:rsidRPr="00591DAF">
        <w:rPr>
          <w:sz w:val="22"/>
          <w:szCs w:val="22"/>
          <w:lang w:val="id-ID"/>
        </w:rPr>
        <w:t xml:space="preserve">jika dibandingkan dengan </w:t>
      </w:r>
      <w:r w:rsidR="00D1263E" w:rsidRPr="00591DAF">
        <w:rPr>
          <w:i/>
          <w:sz w:val="22"/>
          <w:szCs w:val="22"/>
          <w:lang w:val="id-ID"/>
        </w:rPr>
        <w:t>musyarakah</w:t>
      </w:r>
      <w:r w:rsidR="00D1263E" w:rsidRPr="00591DAF">
        <w:rPr>
          <w:sz w:val="22"/>
          <w:szCs w:val="22"/>
          <w:lang w:val="id-ID"/>
        </w:rPr>
        <w:t xml:space="preserve"> serta </w:t>
      </w:r>
      <w:r w:rsidR="00D1263E" w:rsidRPr="00591DAF">
        <w:rPr>
          <w:i/>
          <w:sz w:val="22"/>
          <w:szCs w:val="22"/>
          <w:lang w:val="id-ID"/>
        </w:rPr>
        <w:t xml:space="preserve">mudharabah </w:t>
      </w:r>
      <w:r w:rsidR="00D1263E" w:rsidRPr="00591DAF">
        <w:rPr>
          <w:sz w:val="22"/>
          <w:szCs w:val="22"/>
          <w:lang w:val="id-ID"/>
        </w:rPr>
        <w:t>memiliki k</w:t>
      </w:r>
      <w:r w:rsidRPr="00591DAF">
        <w:rPr>
          <w:sz w:val="22"/>
          <w:szCs w:val="22"/>
          <w:lang w:val="id-ID"/>
        </w:rPr>
        <w:t>ontribusi yang lebih tinggi</w:t>
      </w:r>
      <w:r w:rsidR="00D1263E" w:rsidRPr="00591DAF">
        <w:rPr>
          <w:sz w:val="22"/>
          <w:szCs w:val="22"/>
          <w:lang w:val="id-ID"/>
        </w:rPr>
        <w:t xml:space="preserve"> </w:t>
      </w:r>
      <w:r w:rsidR="00D1263E" w:rsidRPr="00591DAF">
        <w:rPr>
          <w:sz w:val="22"/>
          <w:szCs w:val="22"/>
          <w:lang w:val="id-ID"/>
        </w:rPr>
        <w:fldChar w:fldCharType="begin" w:fldLock="1"/>
      </w:r>
      <w:r w:rsidR="00E42751" w:rsidRPr="00591DAF">
        <w:rPr>
          <w:sz w:val="22"/>
          <w:szCs w:val="22"/>
          <w:lang w:val="id-ID"/>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e89b047f-023f-4d83-b521-407aff793aaa"]}],"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D1263E" w:rsidRPr="00591DAF">
        <w:rPr>
          <w:sz w:val="22"/>
          <w:szCs w:val="22"/>
          <w:lang w:val="id-ID"/>
        </w:rPr>
        <w:fldChar w:fldCharType="separate"/>
      </w:r>
      <w:r w:rsidR="00D1263E" w:rsidRPr="00591DAF">
        <w:rPr>
          <w:noProof/>
          <w:sz w:val="22"/>
          <w:szCs w:val="22"/>
          <w:lang w:val="id-ID"/>
        </w:rPr>
        <w:t>(Anisa &amp; Tripuspitorini, 2019)</w:t>
      </w:r>
      <w:r w:rsidR="00D1263E" w:rsidRPr="00591DAF">
        <w:rPr>
          <w:sz w:val="22"/>
          <w:szCs w:val="22"/>
          <w:lang w:val="id-ID"/>
        </w:rPr>
        <w:fldChar w:fldCharType="end"/>
      </w:r>
      <w:r w:rsidR="00D1263E" w:rsidRPr="00591DAF">
        <w:rPr>
          <w:sz w:val="22"/>
          <w:szCs w:val="22"/>
          <w:lang w:val="id-ID"/>
        </w:rPr>
        <w:t>.</w:t>
      </w:r>
    </w:p>
    <w:p w:rsidR="00E42751" w:rsidRPr="00591DAF" w:rsidRDefault="00E42751" w:rsidP="00E43EC9">
      <w:pPr>
        <w:ind w:firstLine="360"/>
        <w:jc w:val="both"/>
        <w:rPr>
          <w:sz w:val="22"/>
          <w:szCs w:val="22"/>
          <w:lang w:val="id-ID"/>
        </w:rPr>
      </w:pPr>
      <w:r w:rsidRPr="00591DAF">
        <w:rPr>
          <w:sz w:val="22"/>
          <w:szCs w:val="22"/>
          <w:lang w:val="id-ID"/>
        </w:rPr>
        <w:t xml:space="preserve">Riaiko pada pembiayaan </w:t>
      </w:r>
      <w:r w:rsidRPr="00591DAF">
        <w:rPr>
          <w:i/>
          <w:sz w:val="22"/>
          <w:szCs w:val="22"/>
          <w:lang w:val="id-ID"/>
        </w:rPr>
        <w:t>murabahah</w:t>
      </w:r>
      <w:r w:rsidRPr="00591DAF">
        <w:rPr>
          <w:sz w:val="22"/>
          <w:szCs w:val="22"/>
          <w:lang w:val="id-ID"/>
        </w:rPr>
        <w:t xml:space="preserve"> tidak bisa dihindari ataupun juga diprediksi secara akutat. Ada dua kemungkinan yang terjadi pada proses pembiayaan ini yaitu untung dan rugi. Untuk itu bank dituntut untuk mempersiapkan segala strategi antisipasi untuk mengatasi kemungkinan terburuk yang akan terjadi. Ada beberapa faktor penyebab pembiayaan bermasalah diantaranya dipihak nasabah terjadi kerugian sehingga tidak dapat membayar kewajibannya, atau nasabah yang dengan sengaja tidak membayar kewajibannya </w:t>
      </w:r>
      <w:r w:rsidRPr="00591DAF">
        <w:rPr>
          <w:sz w:val="22"/>
          <w:szCs w:val="22"/>
          <w:lang w:val="id-ID"/>
        </w:rPr>
        <w:fldChar w:fldCharType="begin" w:fldLock="1"/>
      </w:r>
      <w:r w:rsidR="00060125" w:rsidRPr="00591DAF">
        <w:rPr>
          <w:sz w:val="22"/>
          <w:szCs w:val="22"/>
          <w:lang w:val="id-ID"/>
        </w:rPr>
        <w:instrText>ADDIN CSL_CITATION {"citationItems":[{"id":"ITEM-1","itemData":{"abstract":"Pembiayaan murabahah menjadi produk yang banyak diminati oleh masyarakat menengah ke bawah karena prosesnya sangat sederhana dengan menggunakan akad jual beli dengan jaminan atau agunan. Tujuan penelitian ini adalah untuk mengetahui faktor-faktor penyebab terjadinya Non Performing Finance (NPF) di BMT beserta strategi penanganannya. Penelitian ini menggunakan pendekatan kualitatif. Metode pengumpulan data dengan wawancara, observasi dan dokumentasi. Teknik analisis data menggunakan data reduksi, tampilan data, dan penarikan kesimpulan/verifikasi. Berdasarkan hasil penelitian dapat disimpulkan bahwa faktor yang menyebabkan terjadinya Non Performing Finance (NPF) di BMT disebabkan karena kesalahan dari petugas dari BMT kurang teliti dalam analisa awal dan survei sebelum pemberian pembiayaan hal ini menyebabkan Non performing finance (NPF) di BMT. Strategi penyelesaian yang dilakukan BMT dalam menyelesaikan Non Performing Finance (NPF) ialah strategi pendekatan kekeluargaan, revitalisasi dengan rescheduling, bantuan manajemen, collection agent, penyelesaian melalui jaminan.","author":[{"dropping-particle":"","family":"Sa'diyah","given":"Mahmudatus","non-dropping-particle":"","parse-names":false,"suffix":""}],"container-title":"Conference on Islamic Management Accounting and Economics","id":"ITEM-1","issued":{"date-parts":[["2019"]]},"page":"185","title":"Strategi Penanganan Non-Performing Finance (NPF) Pada Pembiayaan Murabahah Di BMT [Strategy for Handling Non-Performing Finance (NPF) in Murabahah Financing at BMT]","type":"article-journal","volume":"2"},"uris":["http://www.mendeley.com/documents/?uuid=0d801850-6cf6-4d98-a3c4-8fe5ffa8b99f"]}],"mendeley":{"formattedCitation":"(Mahmudatus Sa’diyah, 2019)","plainTextFormattedCitation":"(Mahmudatus Sa’diyah, 2019)","previouslyFormattedCitation":"(Mahmudatus Sa’diyah, 2019)"},"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Mahmudatus Sa’diyah, 2019)</w:t>
      </w:r>
      <w:r w:rsidRPr="00591DAF">
        <w:rPr>
          <w:sz w:val="22"/>
          <w:szCs w:val="22"/>
          <w:lang w:val="id-ID"/>
        </w:rPr>
        <w:fldChar w:fldCharType="end"/>
      </w:r>
      <w:r w:rsidRPr="00591DAF">
        <w:rPr>
          <w:sz w:val="22"/>
          <w:szCs w:val="22"/>
          <w:lang w:val="id-ID"/>
        </w:rPr>
        <w:t>.</w:t>
      </w:r>
    </w:p>
    <w:p w:rsidR="00060125" w:rsidRPr="00591DAF" w:rsidRDefault="00060125" w:rsidP="00A177EB">
      <w:pPr>
        <w:ind w:firstLine="360"/>
        <w:jc w:val="both"/>
        <w:rPr>
          <w:sz w:val="22"/>
          <w:szCs w:val="22"/>
          <w:lang w:val="id-ID"/>
        </w:rPr>
      </w:pPr>
      <w:r w:rsidRPr="00591DAF">
        <w:rPr>
          <w:sz w:val="22"/>
          <w:szCs w:val="22"/>
          <w:lang w:val="id-ID"/>
        </w:rPr>
        <w:t xml:space="preserve">Untuk memperoleh keuntungan bank akan menyaurkan pembiayaan menggunakan dana yang telah dihimpunnya. Akan tetapi pada kenyataannya bank tidak selalu mendapat keuntungan tetapi juga berisiko </w:t>
      </w:r>
      <w:r w:rsidR="00A177EB" w:rsidRPr="00591DAF">
        <w:rPr>
          <w:sz w:val="22"/>
          <w:szCs w:val="22"/>
          <w:lang w:val="id-ID"/>
        </w:rPr>
        <w:t xml:space="preserve">menghadapi pembiayaan bermasalah atau </w:t>
      </w:r>
      <w:r w:rsidRPr="00591DAF">
        <w:rPr>
          <w:i/>
          <w:sz w:val="22"/>
          <w:szCs w:val="22"/>
          <w:lang w:val="id-ID"/>
        </w:rPr>
        <w:t>Non Performing Financing</w:t>
      </w:r>
      <w:r w:rsidRPr="00591DAF">
        <w:rPr>
          <w:sz w:val="22"/>
          <w:szCs w:val="22"/>
          <w:lang w:val="id-ID"/>
        </w:rPr>
        <w:t>.</w:t>
      </w:r>
      <w:r w:rsidR="00A177EB" w:rsidRPr="00591DAF">
        <w:rPr>
          <w:sz w:val="22"/>
          <w:szCs w:val="22"/>
          <w:lang w:val="id-ID"/>
        </w:rPr>
        <w:t xml:space="preserve"> Bagi bank</w:t>
      </w:r>
      <w:r w:rsidRPr="00591DAF">
        <w:rPr>
          <w:sz w:val="22"/>
          <w:szCs w:val="22"/>
          <w:lang w:val="id-ID"/>
        </w:rPr>
        <w:t xml:space="preserve"> NPF </w:t>
      </w:r>
      <w:r w:rsidR="00A177EB" w:rsidRPr="00591DAF">
        <w:rPr>
          <w:sz w:val="22"/>
          <w:szCs w:val="22"/>
          <w:lang w:val="id-ID"/>
        </w:rPr>
        <w:t xml:space="preserve">berdampak buruk, misalnya gilangnya peluang bank da;am memperoleh keuntungan dari pembiayaan yang disalurkan pada nasabah </w:t>
      </w:r>
      <w:r w:rsidRPr="00591DAF">
        <w:rPr>
          <w:sz w:val="22"/>
          <w:szCs w:val="22"/>
          <w:lang w:val="id-ID"/>
        </w:rPr>
        <w:fldChar w:fldCharType="begin" w:fldLock="1"/>
      </w:r>
      <w:r w:rsidR="00B87F64" w:rsidRPr="00591DAF">
        <w:rPr>
          <w:sz w:val="22"/>
          <w:szCs w:val="22"/>
          <w:lang w:val="id-ID"/>
        </w:rPr>
        <w:instrText>ADDIN CSL_CITATION {"citationItems":[{"id":"ITEM-1","itemData":{"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9767e84e-a4d3-45cc-b85f-63f1e9c7cba5"]}],"mendeley":{"formattedCitation":"(Yulyani &amp; Diana, 2021)","plainTextFormattedCitation":"(Yulyani &amp; Diana, 2021)","previouslyFormattedCitation":"(Yulyani &amp; Diana, 2021)"},"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Yulyani &amp; Diana, 2021)</w:t>
      </w:r>
      <w:r w:rsidRPr="00591DAF">
        <w:rPr>
          <w:sz w:val="22"/>
          <w:szCs w:val="22"/>
          <w:lang w:val="id-ID"/>
        </w:rPr>
        <w:fldChar w:fldCharType="end"/>
      </w:r>
      <w:r w:rsidRPr="00591DAF">
        <w:rPr>
          <w:sz w:val="22"/>
          <w:szCs w:val="22"/>
          <w:lang w:val="id-ID"/>
        </w:rPr>
        <w:t xml:space="preserve">. NPF </w:t>
      </w:r>
      <w:r w:rsidR="00A177EB" w:rsidRPr="00591DAF">
        <w:rPr>
          <w:sz w:val="22"/>
          <w:szCs w:val="22"/>
          <w:lang w:val="id-ID"/>
        </w:rPr>
        <w:t>lalah</w:t>
      </w:r>
      <w:r w:rsidRPr="00591DAF">
        <w:rPr>
          <w:sz w:val="22"/>
          <w:szCs w:val="22"/>
          <w:lang w:val="id-ID"/>
        </w:rPr>
        <w:t xml:space="preserve"> rasio yang bisa digunakan dalam </w:t>
      </w:r>
      <w:r w:rsidR="00A177EB" w:rsidRPr="00591DAF">
        <w:rPr>
          <w:sz w:val="22"/>
          <w:szCs w:val="22"/>
          <w:lang w:val="id-ID"/>
        </w:rPr>
        <w:t>menghitung</w:t>
      </w:r>
      <w:r w:rsidRPr="00591DAF">
        <w:rPr>
          <w:sz w:val="22"/>
          <w:szCs w:val="22"/>
          <w:lang w:val="id-ID"/>
        </w:rPr>
        <w:t xml:space="preserve"> risiko pembiayaan bank syariah, sehingga </w:t>
      </w:r>
      <w:r w:rsidR="00A177EB" w:rsidRPr="00591DAF">
        <w:rPr>
          <w:sz w:val="22"/>
          <w:szCs w:val="22"/>
          <w:lang w:val="id-ID"/>
        </w:rPr>
        <w:t xml:space="preserve"> rasio NPF yang kevil berarti risiko pembiayaan yang akan dibebankan oleh bank juga kecil </w:t>
      </w:r>
      <w:r w:rsidR="00B87F64" w:rsidRPr="00591DAF">
        <w:rPr>
          <w:sz w:val="22"/>
          <w:szCs w:val="22"/>
          <w:lang w:val="id-ID"/>
        </w:rPr>
        <w:fldChar w:fldCharType="begin" w:fldLock="1"/>
      </w:r>
      <w:r w:rsidR="00C578C3" w:rsidRPr="00591DAF">
        <w:rPr>
          <w:sz w:val="22"/>
          <w:szCs w:val="22"/>
          <w:lang w:val="id-ID"/>
        </w:rPr>
        <w:instrText>ADDIN CSL_CITATION {"citationItems":[{"id":"ITEM-1","itemData":{"abstract":"… “Pengaruh FDR, CAR, NPF Dan Inflasi Terhadap Pembiayaan Murabahah Dengan Dana Pihak Ketiga (DPK) Sebagai Variabel Moderasi Pada Perbankan Syariah Periode 2015-2019.…","author":[{"dropping-particle":"","family":"Setiawan","given":"Deny","non-dropping-particle":"","parse-names":false,"suffix":""},{"dropping-particle":"","family":"Febriansyah","given":"Muhammad","non-dropping-particle":"","parse-names":false,"suffix":""},{"dropping-particle":"","family":"Ardian","given":"","non-dropping-particle":"","parse-names":false,"suffix":""}],"container-title":"IKONOMIKA: Jurnal Ekonomi dan Bisnis Islam","id":"ITEM-1","issue":"1","issued":{"date-parts":[["2022"]]},"page":"1-24","title":"The Influence of NPF , CAR , and FDR on Financing Murabahah- Based with Third Party Fund as Moderator in Sharia Commercial","type":"article-journal","volume":"7"},"uris":["http://www.mendeley.com/documents/?uuid=19aefe01-2b58-4867-927b-3bb743c1f260"]}],"mendeley":{"formattedCitation":"(Setiawan et al., 2022)","plainTextFormattedCitation":"(Setiawan et al., 2022)","previouslyFormattedCitation":"(Setiawan et al., 2022)"},"properties":{"noteIndex":0},"schema":"https://github.com/citation-style-language/schema/raw/master/csl-citation.json"}</w:instrText>
      </w:r>
      <w:r w:rsidR="00B87F64" w:rsidRPr="00591DAF">
        <w:rPr>
          <w:sz w:val="22"/>
          <w:szCs w:val="22"/>
          <w:lang w:val="id-ID"/>
        </w:rPr>
        <w:fldChar w:fldCharType="separate"/>
      </w:r>
      <w:r w:rsidR="00B87F64" w:rsidRPr="00591DAF">
        <w:rPr>
          <w:noProof/>
          <w:sz w:val="22"/>
          <w:szCs w:val="22"/>
          <w:lang w:val="id-ID"/>
        </w:rPr>
        <w:t>(Setiawan et al., 2022)</w:t>
      </w:r>
      <w:r w:rsidR="00B87F64" w:rsidRPr="00591DAF">
        <w:rPr>
          <w:sz w:val="22"/>
          <w:szCs w:val="22"/>
          <w:lang w:val="id-ID"/>
        </w:rPr>
        <w:fldChar w:fldCharType="end"/>
      </w:r>
      <w:r w:rsidR="00B87F64" w:rsidRPr="00591DAF">
        <w:rPr>
          <w:sz w:val="22"/>
          <w:szCs w:val="22"/>
          <w:lang w:val="id-ID"/>
        </w:rPr>
        <w:t xml:space="preserve">. </w:t>
      </w:r>
      <w:r w:rsidRPr="00591DAF">
        <w:rPr>
          <w:sz w:val="22"/>
          <w:szCs w:val="22"/>
          <w:lang w:val="id-ID"/>
        </w:rPr>
        <w:t xml:space="preserve"> </w:t>
      </w:r>
    </w:p>
    <w:p w:rsidR="00060125" w:rsidRPr="00591DAF" w:rsidRDefault="00060125" w:rsidP="00060125">
      <w:pPr>
        <w:ind w:firstLine="360"/>
        <w:jc w:val="both"/>
        <w:rPr>
          <w:sz w:val="22"/>
          <w:szCs w:val="22"/>
          <w:lang w:val="id-ID"/>
        </w:rPr>
      </w:pPr>
      <w:r w:rsidRPr="00591DAF">
        <w:rPr>
          <w:sz w:val="22"/>
          <w:szCs w:val="22"/>
          <w:lang w:val="id-ID"/>
        </w:rPr>
        <w:t>Perkembangan NPF Murabahah BUS Tahun 2017-2021</w:t>
      </w:r>
    </w:p>
    <w:p w:rsidR="00060125" w:rsidRPr="00591DAF" w:rsidRDefault="00207663" w:rsidP="00F52B8F">
      <w:pPr>
        <w:jc w:val="both"/>
        <w:rPr>
          <w:sz w:val="22"/>
          <w:szCs w:val="22"/>
          <w:lang w:val="id-ID"/>
        </w:rPr>
      </w:pPr>
      <w:r w:rsidRPr="00591DAF">
        <w:rPr>
          <w:noProof/>
          <w:sz w:val="22"/>
          <w:szCs w:val="22"/>
          <w:lang w:val="en-US"/>
        </w:rPr>
        <w:drawing>
          <wp:inline distT="0" distB="0" distL="0" distR="0" wp14:anchorId="7FB16DCD" wp14:editId="54CE4F6D">
            <wp:extent cx="2687541" cy="12483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745" t="3681" b="-88"/>
                    <a:stretch/>
                  </pic:blipFill>
                  <pic:spPr bwMode="auto">
                    <a:xfrm>
                      <a:off x="0" y="0"/>
                      <a:ext cx="2693482" cy="1251114"/>
                    </a:xfrm>
                    <a:prstGeom prst="rect">
                      <a:avLst/>
                    </a:prstGeom>
                    <a:ln>
                      <a:noFill/>
                    </a:ln>
                    <a:extLst>
                      <a:ext uri="{53640926-AAD7-44D8-BBD7-CCE9431645EC}">
                        <a14:shadowObscured xmlns:a14="http://schemas.microsoft.com/office/drawing/2010/main"/>
                      </a:ext>
                    </a:extLst>
                  </pic:spPr>
                </pic:pic>
              </a:graphicData>
            </a:graphic>
          </wp:inline>
        </w:drawing>
      </w:r>
    </w:p>
    <w:p w:rsidR="00060125" w:rsidRPr="00591DAF" w:rsidRDefault="00060125" w:rsidP="00060125">
      <w:pPr>
        <w:ind w:firstLine="360"/>
        <w:jc w:val="both"/>
        <w:rPr>
          <w:sz w:val="22"/>
          <w:szCs w:val="22"/>
          <w:lang w:val="id-ID"/>
        </w:rPr>
      </w:pPr>
      <w:r w:rsidRPr="00591DAF">
        <w:rPr>
          <w:sz w:val="22"/>
          <w:szCs w:val="22"/>
          <w:lang w:val="id-ID"/>
        </w:rPr>
        <w:t xml:space="preserve">Sumber : </w:t>
      </w:r>
      <w:r w:rsidR="009E2641" w:rsidRPr="00591DAF">
        <w:rPr>
          <w:sz w:val="22"/>
          <w:szCs w:val="22"/>
          <w:lang w:val="id-ID"/>
        </w:rPr>
        <w:t>www.ojk.go.id</w:t>
      </w:r>
    </w:p>
    <w:p w:rsidR="00D1263E" w:rsidRPr="00591DAF" w:rsidRDefault="00060125" w:rsidP="009E2641">
      <w:pPr>
        <w:jc w:val="center"/>
        <w:rPr>
          <w:sz w:val="22"/>
          <w:szCs w:val="22"/>
          <w:lang w:val="id-ID"/>
        </w:rPr>
      </w:pPr>
      <w:r w:rsidRPr="00591DAF">
        <w:rPr>
          <w:sz w:val="22"/>
          <w:szCs w:val="22"/>
          <w:lang w:val="id-ID"/>
        </w:rPr>
        <w:t xml:space="preserve">Grafik </w:t>
      </w:r>
      <w:r w:rsidR="00591DAF">
        <w:rPr>
          <w:sz w:val="22"/>
          <w:szCs w:val="22"/>
          <w:lang w:val="id-ID"/>
        </w:rPr>
        <w:t>1 : P</w:t>
      </w:r>
      <w:r w:rsidRPr="00591DAF">
        <w:rPr>
          <w:sz w:val="22"/>
          <w:szCs w:val="22"/>
          <w:lang w:val="id-ID"/>
        </w:rPr>
        <w:t>ertumbuhan NPF pada BUS Tahun 2017-2021</w:t>
      </w:r>
    </w:p>
    <w:p w:rsidR="00060125" w:rsidRPr="00591DAF" w:rsidRDefault="00801DF6" w:rsidP="006B717C">
      <w:pPr>
        <w:ind w:firstLine="360"/>
        <w:jc w:val="both"/>
        <w:rPr>
          <w:sz w:val="22"/>
          <w:szCs w:val="22"/>
          <w:lang w:val="id-ID"/>
        </w:rPr>
      </w:pPr>
      <w:r w:rsidRPr="00591DAF">
        <w:rPr>
          <w:sz w:val="22"/>
          <w:szCs w:val="22"/>
          <w:lang w:val="id-ID"/>
        </w:rPr>
        <w:t xml:space="preserve">Dari grfik tersebut dapat dilihat bahwa NPF bank syariah mengalami penurunan setiap tahunnya. </w:t>
      </w:r>
      <w:r w:rsidR="00EB39BB" w:rsidRPr="00591DAF">
        <w:rPr>
          <w:sz w:val="22"/>
          <w:szCs w:val="22"/>
          <w:lang w:val="id-ID"/>
        </w:rPr>
        <w:t xml:space="preserve">Hingga pada tahun 2021 NPF </w:t>
      </w:r>
      <w:r w:rsidR="006B717C" w:rsidRPr="00591DAF">
        <w:rPr>
          <w:sz w:val="22"/>
          <w:szCs w:val="22"/>
          <w:lang w:val="id-ID"/>
        </w:rPr>
        <w:t xml:space="preserve">berbankan syariah sebesar 2,59%. Dalam aturan bank lndonesia NPF dibawah 5% adalah baik </w:t>
      </w:r>
      <w:r w:rsidR="00C578C3" w:rsidRPr="00591DAF">
        <w:rPr>
          <w:sz w:val="22"/>
          <w:szCs w:val="22"/>
          <w:lang w:val="id-ID"/>
        </w:rPr>
        <w:fldChar w:fldCharType="begin" w:fldLock="1"/>
      </w:r>
      <w:r w:rsidR="00C578C3" w:rsidRPr="00591DAF">
        <w:rPr>
          <w:sz w:val="22"/>
          <w:szCs w:val="22"/>
          <w:lang w:val="id-ID"/>
        </w:rPr>
        <w:instrText>ADDIN CSL_CITATION {"citationItems":[{"id":"ITEM-1","itemData":{"DOI":"10.21043/malia.v3i1.5665","ISSN":"2654-8577","abstract":"&lt;p&gt;This study aims to determine the Non Performing Financing (NPF), Net&lt;br /&gt;Operating Margin (NOM) and Financing to Deposit Ratio (FDR) on Murabahah&lt;br /&gt;Financing with Third Party Funds (TPF) as the Moderating Variable. The&lt;br /&gt;population in this study are Islamic Banks that publishes their financial&lt;br /&gt;statements to Otoritas Jasa Keuangan (OJK) and each website of Islamic Banks&lt;br /&gt;for the period 2013 to 2017, with a sampling technique that is purposive&lt;br /&gt;sampling, the samples taken were 8 Islamic Banks in Indonesia obtained were&lt;br /&gt;analyzed by moderating regression analysis technique. The results of this study&lt;br /&gt;indicate that: (1) Non Performing Financing (NPF) does not negatively affect&lt;br /&gt;murabahah financing at Islamic Banks; (2) Net Operating Margin (NOM) has&lt;br /&gt;a positive effect on murabahah financing at Islamic Banks; (3) Financing to&lt;br /&gt;Deposit Ratio (FDR) has a positive effect on murabahah financing at Islamic&lt;br /&gt;Banks; (4) Third Party Funds (DPK) do not moderate the negative influence of&lt;br /&gt;NPF on murabahah financing at Islamic Banks; (5) Third Party Funds (DPK)&lt;br /&gt;strengthen the positive influence of NOM on murabahah financing at Islamic&lt;br /&gt;Banks; (6) Third Party Funds (DPK) strengthen the positive influence of FDR&lt;br /&gt;on murabahah financing at Islamic Banks. The implication of this research is&lt;br /&gt;the result of this study can be used as an effort to increase murabahah&lt;br /&gt;financing. To increase the amount of murabahah financing, managerial in&lt;br /&gt;Islamic Banks in Indonesia need to prioritize policies related to Net Operating&lt;br /&gt;Margin (NOM), Financing to Deposit Ratio (FDR) and Third Party Funds&lt;br /&gt;(DPK).&lt;/p&gt;","author":[{"dropping-particle":"","family":"Farianti","given":"Rizki","non-dropping-particle":"","parse-names":false,"suffix":""},{"dropping-particle":"","family":"Pramuka","given":"Bambang Agus","non-dropping-particle":"","parse-names":false,"suffix":""},{"dropping-particle":"","family":"Purwati","given":"Atiek Sri","non-dropping-particle":"","parse-names":false,"suffix":""}],"container-title":"MALIA: Journal of Islamic Banking and Finance","id":"ITEM-1","issue":"1","issued":{"date-parts":[["2020"]]},"page":"17","title":"Pengaruh NPF, NOM dan FDR Terhadap Pembiayaan Murabahah dengan DPK Sebagai Variabel Moderating","type":"article-journal","volume":"3"},"uris":["http://www.mendeley.com/documents/?uuid=743c243e-b710-4f6b-9390-6fe8821efcd4"]}],"mendeley":{"formattedCitation":"(Farianti et al., 2020)","plainTextFormattedCitation":"(Farianti et al., 2020)","previouslyFormattedCitation":"(Farianti et al., 2020)"},"properties":{"noteIndex":0},"schema":"https://github.com/citation-style-language/schema/raw/master/csl-citation.json"}</w:instrText>
      </w:r>
      <w:r w:rsidR="00C578C3" w:rsidRPr="00591DAF">
        <w:rPr>
          <w:sz w:val="22"/>
          <w:szCs w:val="22"/>
          <w:lang w:val="id-ID"/>
        </w:rPr>
        <w:fldChar w:fldCharType="separate"/>
      </w:r>
      <w:r w:rsidR="00C578C3" w:rsidRPr="00591DAF">
        <w:rPr>
          <w:noProof/>
          <w:sz w:val="22"/>
          <w:szCs w:val="22"/>
          <w:lang w:val="id-ID"/>
        </w:rPr>
        <w:t>(Farianti et al., 2020)</w:t>
      </w:r>
      <w:r w:rsidR="00C578C3" w:rsidRPr="00591DAF">
        <w:rPr>
          <w:sz w:val="22"/>
          <w:szCs w:val="22"/>
          <w:lang w:val="id-ID"/>
        </w:rPr>
        <w:fldChar w:fldCharType="end"/>
      </w:r>
      <w:r w:rsidR="00C578C3" w:rsidRPr="00591DAF">
        <w:rPr>
          <w:sz w:val="22"/>
          <w:szCs w:val="22"/>
          <w:lang w:val="id-ID"/>
        </w:rPr>
        <w:t xml:space="preserve">. </w:t>
      </w:r>
    </w:p>
    <w:p w:rsidR="00E43EC9" w:rsidRPr="00591DAF" w:rsidRDefault="009E2641" w:rsidP="009E2641">
      <w:pPr>
        <w:ind w:firstLine="360"/>
        <w:jc w:val="both"/>
        <w:rPr>
          <w:sz w:val="22"/>
          <w:szCs w:val="22"/>
          <w:lang w:val="id-ID"/>
        </w:rPr>
      </w:pPr>
      <w:r w:rsidRPr="00591DAF">
        <w:rPr>
          <w:sz w:val="22"/>
          <w:szCs w:val="22"/>
          <w:lang w:val="id-ID"/>
        </w:rPr>
        <w:t xml:space="preserve">Berdasarkan fenomena itu peneliti tertarik dengan faktor yang bisa mempengaruhi </w:t>
      </w:r>
      <w:r w:rsidR="00E43EC9" w:rsidRPr="00591DAF">
        <w:rPr>
          <w:sz w:val="22"/>
          <w:szCs w:val="22"/>
          <w:lang w:val="id-ID"/>
        </w:rPr>
        <w:t xml:space="preserve">pembiayaan </w:t>
      </w:r>
      <w:r w:rsidR="00E43EC9" w:rsidRPr="00591DAF">
        <w:rPr>
          <w:i/>
          <w:sz w:val="22"/>
          <w:szCs w:val="22"/>
          <w:lang w:val="id-ID"/>
        </w:rPr>
        <w:t>Murabahah</w:t>
      </w:r>
      <w:r w:rsidR="00C578C3" w:rsidRPr="00591DAF">
        <w:rPr>
          <w:sz w:val="22"/>
          <w:szCs w:val="22"/>
          <w:lang w:val="id-ID"/>
        </w:rPr>
        <w:t xml:space="preserve"> dan </w:t>
      </w:r>
      <w:r w:rsidR="00C578C3" w:rsidRPr="00591DAF">
        <w:rPr>
          <w:i/>
          <w:sz w:val="22"/>
          <w:szCs w:val="22"/>
          <w:lang w:val="id-ID"/>
        </w:rPr>
        <w:t>Non Performing Financing</w:t>
      </w:r>
      <w:r w:rsidR="00C578C3" w:rsidRPr="00591DAF">
        <w:rPr>
          <w:sz w:val="22"/>
          <w:szCs w:val="22"/>
          <w:lang w:val="id-ID"/>
        </w:rPr>
        <w:t xml:space="preserve"> (NPF)</w:t>
      </w:r>
      <w:r w:rsidR="00E43EC9" w:rsidRPr="00591DAF">
        <w:rPr>
          <w:sz w:val="22"/>
          <w:szCs w:val="22"/>
          <w:lang w:val="id-ID"/>
        </w:rPr>
        <w:t xml:space="preserve">. Ada banyak faktor yang </w:t>
      </w:r>
      <w:r w:rsidR="006C2E8C" w:rsidRPr="00591DAF">
        <w:rPr>
          <w:sz w:val="22"/>
          <w:szCs w:val="22"/>
          <w:lang w:val="id-ID"/>
        </w:rPr>
        <w:t>bisa</w:t>
      </w:r>
      <w:r w:rsidR="00E43EC9" w:rsidRPr="00591DAF">
        <w:rPr>
          <w:sz w:val="22"/>
          <w:szCs w:val="22"/>
          <w:lang w:val="id-ID"/>
        </w:rPr>
        <w:t xml:space="preserve"> mempengaruhi </w:t>
      </w:r>
      <w:r w:rsidR="006C2E8C" w:rsidRPr="00591DAF">
        <w:rPr>
          <w:sz w:val="22"/>
          <w:szCs w:val="22"/>
          <w:lang w:val="id-ID"/>
        </w:rPr>
        <w:t>BUS</w:t>
      </w:r>
      <w:r w:rsidR="00E43EC9" w:rsidRPr="00591DAF">
        <w:rPr>
          <w:sz w:val="22"/>
          <w:szCs w:val="22"/>
          <w:lang w:val="id-ID"/>
        </w:rPr>
        <w:t xml:space="preserve"> </w:t>
      </w:r>
      <w:r w:rsidR="006C2E8C" w:rsidRPr="00591DAF">
        <w:rPr>
          <w:sz w:val="22"/>
          <w:szCs w:val="22"/>
          <w:lang w:val="id-ID"/>
        </w:rPr>
        <w:t>di</w:t>
      </w:r>
      <w:r w:rsidR="00E43EC9" w:rsidRPr="00591DAF">
        <w:rPr>
          <w:sz w:val="22"/>
          <w:szCs w:val="22"/>
          <w:lang w:val="id-ID"/>
        </w:rPr>
        <w:t xml:space="preserve">dalam </w:t>
      </w:r>
      <w:r w:rsidR="006C2E8C" w:rsidRPr="00591DAF">
        <w:rPr>
          <w:sz w:val="22"/>
          <w:szCs w:val="22"/>
          <w:lang w:val="id-ID"/>
        </w:rPr>
        <w:t>penyaluran</w:t>
      </w:r>
      <w:r w:rsidR="00E43EC9" w:rsidRPr="00591DAF">
        <w:rPr>
          <w:sz w:val="22"/>
          <w:szCs w:val="22"/>
          <w:lang w:val="id-ID"/>
        </w:rPr>
        <w:t xml:space="preserve"> pembiayaan </w:t>
      </w:r>
      <w:r w:rsidR="00E43EC9" w:rsidRPr="00591DAF">
        <w:rPr>
          <w:i/>
          <w:sz w:val="22"/>
          <w:szCs w:val="22"/>
          <w:lang w:val="id-ID"/>
        </w:rPr>
        <w:t>Murabahah</w:t>
      </w:r>
      <w:r w:rsidR="00C578C3" w:rsidRPr="00591DAF">
        <w:rPr>
          <w:i/>
          <w:sz w:val="22"/>
          <w:szCs w:val="22"/>
          <w:lang w:val="id-ID"/>
        </w:rPr>
        <w:t xml:space="preserve"> dan Non Performing Financing (NPF)</w:t>
      </w:r>
      <w:r w:rsidR="00E43EC9" w:rsidRPr="00591DAF">
        <w:rPr>
          <w:sz w:val="22"/>
          <w:szCs w:val="22"/>
          <w:lang w:val="id-ID"/>
        </w:rPr>
        <w:t xml:space="preserve">. </w:t>
      </w:r>
      <w:r w:rsidRPr="00591DAF">
        <w:rPr>
          <w:sz w:val="22"/>
          <w:szCs w:val="22"/>
          <w:lang w:val="id-ID"/>
        </w:rPr>
        <w:t>Baik itu faktor internal/</w:t>
      </w:r>
      <w:r w:rsidR="002A3AAC" w:rsidRPr="00591DAF">
        <w:rPr>
          <w:sz w:val="22"/>
          <w:szCs w:val="22"/>
          <w:lang w:val="id-ID"/>
        </w:rPr>
        <w:t xml:space="preserve">faktor eksternal. Faktor internal </w:t>
      </w:r>
      <w:r w:rsidRPr="00591DAF">
        <w:rPr>
          <w:sz w:val="22"/>
          <w:szCs w:val="22"/>
          <w:lang w:val="id-ID"/>
        </w:rPr>
        <w:t>ialah</w:t>
      </w:r>
      <w:r w:rsidR="002A3AAC" w:rsidRPr="00591DAF">
        <w:rPr>
          <w:sz w:val="22"/>
          <w:szCs w:val="22"/>
          <w:lang w:val="id-ID"/>
        </w:rPr>
        <w:t xml:space="preserve"> salah satu yang dapat dikelola oleh suatu organisasi , maka kapasitas manajerial dalam suatu organisasi merupakan indikator kunci dari faktor ini .  Selain itu juga faktor eksternal</w:t>
      </w:r>
      <w:r w:rsidRPr="00591DAF">
        <w:rPr>
          <w:sz w:val="22"/>
          <w:szCs w:val="22"/>
          <w:lang w:val="id-ID"/>
        </w:rPr>
        <w:t xml:space="preserve"> mengambil peran dalam mempengaruhinya</w:t>
      </w:r>
      <w:r w:rsidR="002A3AAC" w:rsidRPr="00591DAF">
        <w:rPr>
          <w:sz w:val="22"/>
          <w:szCs w:val="22"/>
          <w:lang w:val="id-ID"/>
        </w:rPr>
        <w:t>. Jika suatu faktor</w:t>
      </w:r>
      <w:r w:rsidRPr="00591DAF">
        <w:rPr>
          <w:sz w:val="22"/>
          <w:szCs w:val="22"/>
          <w:lang w:val="id-ID"/>
        </w:rPr>
        <w:t xml:space="preserve"> internal</w:t>
      </w:r>
      <w:r w:rsidR="002A3AAC" w:rsidRPr="00591DAF">
        <w:rPr>
          <w:sz w:val="22"/>
          <w:szCs w:val="22"/>
          <w:lang w:val="id-ID"/>
        </w:rPr>
        <w:t xml:space="preserve"> </w:t>
      </w:r>
      <w:r w:rsidRPr="00591DAF">
        <w:rPr>
          <w:sz w:val="22"/>
          <w:szCs w:val="22"/>
          <w:lang w:val="id-ID"/>
        </w:rPr>
        <w:t>bisa</w:t>
      </w:r>
      <w:r w:rsidR="002A3AAC" w:rsidRPr="00591DAF">
        <w:rPr>
          <w:sz w:val="22"/>
          <w:szCs w:val="22"/>
          <w:lang w:val="id-ID"/>
        </w:rPr>
        <w:t xml:space="preserve"> ditentukan sec</w:t>
      </w:r>
      <w:r w:rsidRPr="00591DAF">
        <w:rPr>
          <w:sz w:val="22"/>
          <w:szCs w:val="22"/>
          <w:lang w:val="id-ID"/>
        </w:rPr>
        <w:t>ara independen oleh organisasi,sedangkan</w:t>
      </w:r>
      <w:r w:rsidR="002A3AAC" w:rsidRPr="00591DAF">
        <w:rPr>
          <w:sz w:val="22"/>
          <w:szCs w:val="22"/>
          <w:lang w:val="id-ID"/>
        </w:rPr>
        <w:t xml:space="preserve"> faktor eksternal tidak dapat diprediksi atau ditentukan . </w:t>
      </w:r>
      <w:r w:rsidR="00FD0CAA" w:rsidRPr="00591DAF">
        <w:rPr>
          <w:sz w:val="22"/>
          <w:szCs w:val="22"/>
          <w:lang w:val="id-ID"/>
        </w:rPr>
        <w:t xml:space="preserve">penelitian ini lebih fokus pada </w:t>
      </w:r>
      <w:r w:rsidR="00E43EC9" w:rsidRPr="00591DAF">
        <w:rPr>
          <w:sz w:val="22"/>
          <w:szCs w:val="22"/>
          <w:lang w:val="id-ID"/>
        </w:rPr>
        <w:t>faktor internal yang mempengaruhi pembiayaan Murabahah</w:t>
      </w:r>
      <w:r w:rsidR="00C578C3" w:rsidRPr="00591DAF">
        <w:rPr>
          <w:sz w:val="22"/>
          <w:szCs w:val="22"/>
          <w:lang w:val="id-ID"/>
        </w:rPr>
        <w:t xml:space="preserve"> dan </w:t>
      </w:r>
      <w:r w:rsidR="00C578C3" w:rsidRPr="00591DAF">
        <w:rPr>
          <w:i/>
          <w:sz w:val="22"/>
          <w:szCs w:val="22"/>
          <w:lang w:val="id-ID"/>
        </w:rPr>
        <w:t>Non Performing Financing (NPF)</w:t>
      </w:r>
      <w:r w:rsidR="00E43EC9" w:rsidRPr="00591DAF">
        <w:rPr>
          <w:i/>
          <w:sz w:val="22"/>
          <w:szCs w:val="22"/>
          <w:lang w:val="id-ID"/>
        </w:rPr>
        <w:t>.</w:t>
      </w:r>
      <w:r w:rsidR="00C578C3" w:rsidRPr="00591DAF">
        <w:rPr>
          <w:sz w:val="22"/>
          <w:szCs w:val="22"/>
          <w:lang w:val="id-ID"/>
        </w:rPr>
        <w:t xml:space="preserve"> </w:t>
      </w:r>
    </w:p>
    <w:p w:rsidR="00C578C3" w:rsidRPr="00591DAF" w:rsidRDefault="00FD0CAA" w:rsidP="00D1263E">
      <w:pPr>
        <w:ind w:firstLine="360"/>
        <w:jc w:val="both"/>
        <w:rPr>
          <w:sz w:val="22"/>
          <w:szCs w:val="22"/>
          <w:lang w:val="id-ID"/>
        </w:rPr>
      </w:pPr>
      <w:r w:rsidRPr="00591DAF">
        <w:rPr>
          <w:sz w:val="22"/>
          <w:szCs w:val="22"/>
          <w:lang w:val="id-ID"/>
        </w:rPr>
        <w:t xml:space="preserve">Menurut </w:t>
      </w:r>
      <w:r w:rsidR="00C578C3" w:rsidRPr="00591DAF">
        <w:rPr>
          <w:sz w:val="22"/>
          <w:szCs w:val="22"/>
          <w:lang w:val="id-ID"/>
        </w:rPr>
        <w:fldChar w:fldCharType="begin" w:fldLock="1"/>
      </w:r>
      <w:r w:rsidR="006D5366" w:rsidRPr="00591DAF">
        <w:rPr>
          <w:sz w:val="22"/>
          <w:szCs w:val="22"/>
          <w:lang w:val="id-ID"/>
        </w:rPr>
        <w:instrText>ADDIN CSL_CITATION {"citationItems":[{"id":"ITEM-1","itemData":{"author":[{"dropping-particle":"","family":"Riyadi","given":"Selamet;","non-dropping-particle":"","parse-names":false,"suffix":""},{"dropping-particle":"","family":"Rafii","given":"Rais Muhcamad","non-dropping-particle":"","parse-names":false,"suffix":""}],"container-title":"Perbanas","id":"ITEM-1","issue":"2","issued":{"date-parts":[["2018"]]},"page":"65-82","title":"Pengaruh Dana Pihak Ketiga, Capital Adequacy Ratio, Bi Rate, Dan Financing To Deposit Ratio Terhadap Pembiayaan Murabahah Pada Bank Syariah Di Indonesia","type":"article-journal","volume":"3"},"uris":["http://www.mendeley.com/documents/?uuid=12e9c07f-73fa-4452-8e47-883908280030"]}],"mendeley":{"formattedCitation":"(Riyadi &amp; Rafii, 2018)","plainTextFormattedCitation":"(Riyadi &amp; Rafii, 2018)","previouslyFormattedCitation":"(Riyadi &amp; Rafii, 2018)"},"properties":{"noteIndex":0},"schema":"https://github.com/citation-style-language/schema/raw/master/csl-citation.json"}</w:instrText>
      </w:r>
      <w:r w:rsidR="00C578C3" w:rsidRPr="00591DAF">
        <w:rPr>
          <w:sz w:val="22"/>
          <w:szCs w:val="22"/>
          <w:lang w:val="id-ID"/>
        </w:rPr>
        <w:fldChar w:fldCharType="separate"/>
      </w:r>
      <w:r w:rsidR="00C578C3" w:rsidRPr="00591DAF">
        <w:rPr>
          <w:noProof/>
          <w:sz w:val="22"/>
          <w:szCs w:val="22"/>
          <w:lang w:val="id-ID"/>
        </w:rPr>
        <w:t>(Riyadi &amp; Rafii, 2018)</w:t>
      </w:r>
      <w:r w:rsidR="00C578C3" w:rsidRPr="00591DAF">
        <w:rPr>
          <w:sz w:val="22"/>
          <w:szCs w:val="22"/>
          <w:lang w:val="id-ID"/>
        </w:rPr>
        <w:fldChar w:fldCharType="end"/>
      </w:r>
      <w:r w:rsidR="00C578C3" w:rsidRPr="00591DAF">
        <w:rPr>
          <w:sz w:val="22"/>
          <w:szCs w:val="22"/>
          <w:lang w:val="id-ID"/>
        </w:rPr>
        <w:t xml:space="preserve"> menyebutkan bahwa </w:t>
      </w:r>
      <w:r w:rsidR="006D5366" w:rsidRPr="00591DAF">
        <w:rPr>
          <w:sz w:val="22"/>
          <w:szCs w:val="22"/>
          <w:lang w:val="en-GB"/>
        </w:rPr>
        <w:t>D</w:t>
      </w:r>
      <w:r w:rsidR="002A3AAC" w:rsidRPr="00591DAF">
        <w:rPr>
          <w:sz w:val="22"/>
          <w:szCs w:val="22"/>
          <w:lang w:val="id-ID"/>
        </w:rPr>
        <w:t>PK</w:t>
      </w:r>
      <w:r w:rsidR="006D5366" w:rsidRPr="00591DAF">
        <w:rPr>
          <w:sz w:val="22"/>
          <w:szCs w:val="22"/>
          <w:lang w:val="en-GB"/>
        </w:rPr>
        <w:t xml:space="preserve">, </w:t>
      </w:r>
      <w:r w:rsidR="002A3AAC" w:rsidRPr="00591DAF">
        <w:rPr>
          <w:sz w:val="22"/>
          <w:szCs w:val="22"/>
          <w:lang w:val="id-ID"/>
        </w:rPr>
        <w:t>CAR</w:t>
      </w:r>
      <w:r w:rsidR="006D5366" w:rsidRPr="00591DAF">
        <w:rPr>
          <w:i/>
          <w:sz w:val="22"/>
          <w:szCs w:val="22"/>
          <w:lang w:val="en-GB"/>
        </w:rPr>
        <w:t>, Bi Rate</w:t>
      </w:r>
      <w:r w:rsidR="00996598" w:rsidRPr="00591DAF">
        <w:rPr>
          <w:sz w:val="22"/>
          <w:szCs w:val="22"/>
          <w:lang w:val="en-GB"/>
        </w:rPr>
        <w:t>,</w:t>
      </w:r>
      <w:r w:rsidR="00996598" w:rsidRPr="00591DAF">
        <w:rPr>
          <w:sz w:val="22"/>
          <w:szCs w:val="22"/>
          <w:lang w:val="id-ID"/>
        </w:rPr>
        <w:t xml:space="preserve"> D</w:t>
      </w:r>
      <w:r w:rsidR="006D5366" w:rsidRPr="00591DAF">
        <w:rPr>
          <w:sz w:val="22"/>
          <w:szCs w:val="22"/>
          <w:lang w:val="en-GB"/>
        </w:rPr>
        <w:t xml:space="preserve">an </w:t>
      </w:r>
      <w:r w:rsidR="002A3AAC" w:rsidRPr="00591DAF">
        <w:rPr>
          <w:sz w:val="22"/>
          <w:szCs w:val="22"/>
          <w:lang w:val="id-ID"/>
        </w:rPr>
        <w:t>FDR</w:t>
      </w:r>
      <w:r w:rsidR="006D5366" w:rsidRPr="00591DAF">
        <w:rPr>
          <w:sz w:val="22"/>
          <w:szCs w:val="22"/>
          <w:lang w:val="en-GB"/>
        </w:rPr>
        <w:t xml:space="preserve"> </w:t>
      </w:r>
      <w:r w:rsidR="006D5366" w:rsidRPr="00591DAF">
        <w:rPr>
          <w:sz w:val="22"/>
          <w:szCs w:val="22"/>
          <w:lang w:val="id-ID"/>
        </w:rPr>
        <w:t>merupakan faktor yang mempengaruhi</w:t>
      </w:r>
      <w:r w:rsidR="006D5366" w:rsidRPr="00591DAF">
        <w:rPr>
          <w:sz w:val="22"/>
          <w:szCs w:val="22"/>
          <w:lang w:val="en-GB"/>
        </w:rPr>
        <w:t xml:space="preserve"> Pembiayaan </w:t>
      </w:r>
      <w:r w:rsidR="006D5366" w:rsidRPr="00591DAF">
        <w:rPr>
          <w:i/>
          <w:sz w:val="22"/>
          <w:szCs w:val="22"/>
          <w:lang w:val="en-GB"/>
        </w:rPr>
        <w:t>Murabaha</w:t>
      </w:r>
      <w:r w:rsidR="006D5366" w:rsidRPr="00591DAF">
        <w:rPr>
          <w:i/>
          <w:sz w:val="22"/>
          <w:szCs w:val="22"/>
          <w:lang w:val="id-ID"/>
        </w:rPr>
        <w:t xml:space="preserve">h. </w:t>
      </w:r>
      <w:r w:rsidR="006D5366" w:rsidRPr="00591DAF">
        <w:rPr>
          <w:sz w:val="22"/>
          <w:szCs w:val="22"/>
          <w:lang w:val="id-ID"/>
        </w:rPr>
        <w:t xml:space="preserve">Sedangkan </w:t>
      </w:r>
      <w:r w:rsidRPr="00591DAF">
        <w:rPr>
          <w:sz w:val="22"/>
          <w:szCs w:val="22"/>
          <w:lang w:val="id-ID"/>
        </w:rPr>
        <w:t>dalam penelitian</w:t>
      </w:r>
      <w:r w:rsidR="006D5366" w:rsidRPr="00591DAF">
        <w:rPr>
          <w:sz w:val="22"/>
          <w:szCs w:val="22"/>
          <w:lang w:val="id-ID"/>
        </w:rPr>
        <w:t xml:space="preserve"> </w:t>
      </w:r>
      <w:r w:rsidR="006D5366" w:rsidRPr="00591DAF">
        <w:rPr>
          <w:sz w:val="22"/>
          <w:szCs w:val="22"/>
          <w:lang w:val="id-ID"/>
        </w:rPr>
        <w:fldChar w:fldCharType="begin" w:fldLock="1"/>
      </w:r>
      <w:r w:rsidR="004F0ADD" w:rsidRPr="00591DAF">
        <w:rPr>
          <w:sz w:val="22"/>
          <w:szCs w:val="22"/>
          <w:lang w:val="id-ID"/>
        </w:rPr>
        <w:instrText>ADDIN CSL_CITATION {"citationItems":[{"id":"ITEM-1","itemData":{"ISSN":"2746-6213","abstract":"Islamic banking at the moment is one of the most important things in the economy in Indonesia. Non Performing Financing (NPF) is one of the ratio that is considered by Islamic banking. NPF is an indicator that shows the risk of payment failure in the financing provided by Islamic banking. This study aims to analyze the influence of internal factors and external factors on Non-Performing Financing. The study was conducted at Islamic Commercial Banks in Indonesia for the 2014-2018 period. The internal variables used are the Capital Adequacy Ratio (CAR) and the Financing to Deposit Ratio (FDR) and the external variables used are the inflation rate, Gross Domestic Product (GDP) and the BI Rate. The results of the research shown by the t test show that partially the CAR and BI Rate variables have a negative effect on NPF meanwhile FDR, inflation and GDP variables have no effect on NPF.","author":[{"dropping-particle":"","family":"Rahmah","given":"Framesa Januari","non-dropping-particle":"","parse-names":false,"suffix":""},{"dropping-particle":"","family":"Pratiwi","given":"Leni Nur","non-dropping-particle":"","parse-names":false,"suffix":""},{"dropping-particle":"","family":"Setiawan","given":"Iwan","non-dropping-particle":"","parse-names":false,"suffix":""}],"container-title":"Journal of Applied Islamic Economics and Finance","id":"ITEM-1","issue":"3","issued":{"date-parts":[["2021"]]},"page":"661-676","title":"Analisis Pengaruh Faktor Internal dan Faktor Eksternal Terhadap Non-Performing Financing pada Bank Umum Syariah Analysis iof ithe iinfluence iof iinternal iand iexternal ifactors ion inon-performing ifinancing iin iIslamic icommercial ibanks Framesa iJanu","type":"article-journal","volume":"1"},"uris":["http://www.mendeley.com/documents/?uuid=4d8666ba-c4d8-41ee-84e7-02609c56efab"]}],"mendeley":{"formattedCitation":"(Rahmah et al., 2021)","plainTextFormattedCitation":"(Rahmah et al., 2021)","previouslyFormattedCitation":"(Rahmah et al., 2021)"},"properties":{"noteIndex":0},"schema":"https://github.com/citation-style-language/schema/raw/master/csl-citation.json"}</w:instrText>
      </w:r>
      <w:r w:rsidR="006D5366" w:rsidRPr="00591DAF">
        <w:rPr>
          <w:sz w:val="22"/>
          <w:szCs w:val="22"/>
          <w:lang w:val="id-ID"/>
        </w:rPr>
        <w:fldChar w:fldCharType="separate"/>
      </w:r>
      <w:r w:rsidR="006D5366" w:rsidRPr="00591DAF">
        <w:rPr>
          <w:noProof/>
          <w:sz w:val="22"/>
          <w:szCs w:val="22"/>
          <w:lang w:val="id-ID"/>
        </w:rPr>
        <w:t>(Rahmah et al., 2021)</w:t>
      </w:r>
      <w:r w:rsidR="006D5366" w:rsidRPr="00591DAF">
        <w:rPr>
          <w:sz w:val="22"/>
          <w:szCs w:val="22"/>
          <w:lang w:val="id-ID"/>
        </w:rPr>
        <w:fldChar w:fldCharType="end"/>
      </w:r>
      <w:r w:rsidR="006D5366" w:rsidRPr="00591DAF">
        <w:rPr>
          <w:sz w:val="22"/>
          <w:szCs w:val="22"/>
          <w:lang w:val="id-ID"/>
        </w:rPr>
        <w:t xml:space="preserve"> menyebutkan bahwa </w:t>
      </w:r>
      <w:r w:rsidR="00996598" w:rsidRPr="00591DAF">
        <w:rPr>
          <w:i/>
          <w:sz w:val="22"/>
          <w:szCs w:val="22"/>
          <w:lang w:val="id-ID"/>
        </w:rPr>
        <w:t>CAR</w:t>
      </w:r>
      <w:r w:rsidR="006D5366" w:rsidRPr="00591DAF">
        <w:rPr>
          <w:i/>
          <w:sz w:val="22"/>
          <w:szCs w:val="22"/>
          <w:lang w:val="en-GB"/>
        </w:rPr>
        <w:t xml:space="preserve">, </w:t>
      </w:r>
      <w:r w:rsidR="00996598" w:rsidRPr="00591DAF">
        <w:rPr>
          <w:i/>
          <w:sz w:val="22"/>
          <w:szCs w:val="22"/>
          <w:lang w:val="id-ID"/>
        </w:rPr>
        <w:t>FDR</w:t>
      </w:r>
      <w:r w:rsidR="006D5366" w:rsidRPr="00591DAF">
        <w:rPr>
          <w:i/>
          <w:sz w:val="22"/>
          <w:szCs w:val="22"/>
          <w:lang w:val="id-ID"/>
        </w:rPr>
        <w:t xml:space="preserve">, </w:t>
      </w:r>
      <w:r w:rsidR="006D5366" w:rsidRPr="00591DAF">
        <w:rPr>
          <w:sz w:val="22"/>
          <w:szCs w:val="22"/>
          <w:lang w:val="en-GB"/>
        </w:rPr>
        <w:t xml:space="preserve"> </w:t>
      </w:r>
      <w:r w:rsidR="006D5366" w:rsidRPr="00591DAF">
        <w:rPr>
          <w:i/>
          <w:sz w:val="22"/>
          <w:szCs w:val="22"/>
          <w:lang w:val="en-GB"/>
        </w:rPr>
        <w:t>Bi Rate</w:t>
      </w:r>
      <w:r w:rsidR="006D5366" w:rsidRPr="00591DAF">
        <w:rPr>
          <w:sz w:val="22"/>
          <w:szCs w:val="22"/>
          <w:lang w:val="en-GB"/>
        </w:rPr>
        <w:t xml:space="preserve">, </w:t>
      </w:r>
      <w:r w:rsidR="006D5366" w:rsidRPr="00591DAF">
        <w:rPr>
          <w:sz w:val="22"/>
          <w:szCs w:val="22"/>
          <w:lang w:val="id-ID"/>
        </w:rPr>
        <w:t xml:space="preserve">inflasi dan GDP merupakan faktor yang mempengaruhi NPF. Dari kedua penelitian tersebut dapat dilihat bahwa </w:t>
      </w:r>
      <w:r w:rsidR="00996598" w:rsidRPr="00591DAF">
        <w:rPr>
          <w:sz w:val="22"/>
          <w:szCs w:val="22"/>
          <w:lang w:val="id-ID"/>
        </w:rPr>
        <w:t>DPK</w:t>
      </w:r>
      <w:r w:rsidR="006D5366" w:rsidRPr="00591DAF">
        <w:rPr>
          <w:sz w:val="22"/>
          <w:szCs w:val="22"/>
          <w:lang w:val="en-GB"/>
        </w:rPr>
        <w:t xml:space="preserve">, </w:t>
      </w:r>
      <w:r w:rsidR="00996598" w:rsidRPr="00591DAF">
        <w:rPr>
          <w:i/>
          <w:sz w:val="22"/>
          <w:szCs w:val="22"/>
          <w:lang w:val="id-ID"/>
        </w:rPr>
        <w:t>FDR</w:t>
      </w:r>
      <w:r w:rsidR="006D5366" w:rsidRPr="00591DAF">
        <w:rPr>
          <w:i/>
          <w:sz w:val="22"/>
          <w:szCs w:val="22"/>
          <w:lang w:val="en-GB"/>
        </w:rPr>
        <w:t xml:space="preserve">, </w:t>
      </w:r>
      <w:r w:rsidR="006D5366" w:rsidRPr="00591DAF">
        <w:rPr>
          <w:i/>
          <w:sz w:val="22"/>
          <w:szCs w:val="22"/>
          <w:lang w:val="id-ID"/>
        </w:rPr>
        <w:t xml:space="preserve">dan </w:t>
      </w:r>
      <w:r w:rsidR="006D5366" w:rsidRPr="00591DAF">
        <w:rPr>
          <w:sz w:val="22"/>
          <w:szCs w:val="22"/>
          <w:lang w:val="en-GB"/>
        </w:rPr>
        <w:t xml:space="preserve"> </w:t>
      </w:r>
      <w:r w:rsidR="00996598" w:rsidRPr="00591DAF">
        <w:rPr>
          <w:i/>
          <w:sz w:val="22"/>
          <w:szCs w:val="22"/>
          <w:lang w:val="id-ID"/>
        </w:rPr>
        <w:t>CAR</w:t>
      </w:r>
      <w:r w:rsidR="006D5366" w:rsidRPr="00591DAF">
        <w:rPr>
          <w:i/>
          <w:sz w:val="22"/>
          <w:szCs w:val="22"/>
          <w:lang w:val="en-GB"/>
        </w:rPr>
        <w:t xml:space="preserve"> </w:t>
      </w:r>
      <w:r w:rsidR="006D5366" w:rsidRPr="00591DAF">
        <w:rPr>
          <w:sz w:val="22"/>
          <w:szCs w:val="22"/>
          <w:lang w:val="id-ID"/>
        </w:rPr>
        <w:t xml:space="preserve">merupakan faktor yang mempengaruhi </w:t>
      </w:r>
      <w:r w:rsidR="006D5366" w:rsidRPr="00591DAF">
        <w:rPr>
          <w:sz w:val="22"/>
          <w:szCs w:val="22"/>
          <w:lang w:val="en-GB"/>
        </w:rPr>
        <w:t xml:space="preserve"> Pembiayaan </w:t>
      </w:r>
      <w:r w:rsidR="006D5366" w:rsidRPr="00591DAF">
        <w:rPr>
          <w:i/>
          <w:sz w:val="22"/>
          <w:szCs w:val="22"/>
          <w:lang w:val="en-GB"/>
        </w:rPr>
        <w:t>Murabahah</w:t>
      </w:r>
      <w:r w:rsidR="007732E4" w:rsidRPr="00591DAF">
        <w:rPr>
          <w:i/>
          <w:sz w:val="22"/>
          <w:szCs w:val="22"/>
          <w:lang w:val="id-ID"/>
        </w:rPr>
        <w:t xml:space="preserve"> </w:t>
      </w:r>
      <w:r w:rsidR="007732E4" w:rsidRPr="00591DAF">
        <w:rPr>
          <w:sz w:val="22"/>
          <w:szCs w:val="22"/>
          <w:lang w:val="id-ID"/>
        </w:rPr>
        <w:t>dan</w:t>
      </w:r>
      <w:r w:rsidR="007732E4" w:rsidRPr="00591DAF">
        <w:rPr>
          <w:i/>
          <w:sz w:val="22"/>
          <w:szCs w:val="22"/>
          <w:lang w:val="id-ID"/>
        </w:rPr>
        <w:t xml:space="preserve"> </w:t>
      </w:r>
      <w:r w:rsidR="00996598" w:rsidRPr="00591DAF">
        <w:rPr>
          <w:sz w:val="22"/>
          <w:szCs w:val="22"/>
          <w:lang w:val="id-ID"/>
        </w:rPr>
        <w:t>NPF</w:t>
      </w:r>
      <w:r w:rsidR="007732E4" w:rsidRPr="00591DAF">
        <w:rPr>
          <w:sz w:val="22"/>
          <w:szCs w:val="22"/>
          <w:lang w:val="id-ID"/>
        </w:rPr>
        <w:t>.</w:t>
      </w:r>
    </w:p>
    <w:p w:rsidR="00290871" w:rsidRPr="00591DAF" w:rsidRDefault="00290871" w:rsidP="00076912">
      <w:pPr>
        <w:tabs>
          <w:tab w:val="left" w:pos="426"/>
        </w:tabs>
        <w:ind w:firstLine="426"/>
        <w:jc w:val="both"/>
        <w:rPr>
          <w:sz w:val="22"/>
          <w:szCs w:val="22"/>
          <w:lang w:val="id-ID"/>
        </w:rPr>
      </w:pPr>
      <w:r w:rsidRPr="00591DAF">
        <w:rPr>
          <w:sz w:val="22"/>
          <w:szCs w:val="22"/>
          <w:lang w:val="id-ID"/>
        </w:rPr>
        <w:t xml:space="preserve">Sumber dana </w:t>
      </w:r>
      <w:r w:rsidR="00996598" w:rsidRPr="00591DAF">
        <w:rPr>
          <w:sz w:val="22"/>
          <w:szCs w:val="22"/>
          <w:lang w:val="id-ID"/>
        </w:rPr>
        <w:t xml:space="preserve">utama </w:t>
      </w:r>
      <w:r w:rsidRPr="00591DAF">
        <w:rPr>
          <w:sz w:val="22"/>
          <w:szCs w:val="22"/>
          <w:lang w:val="id-ID"/>
        </w:rPr>
        <w:t xml:space="preserve">bank ialah </w:t>
      </w:r>
      <w:r w:rsidRPr="00591DAF">
        <w:rPr>
          <w:sz w:val="22"/>
          <w:szCs w:val="22"/>
          <w:lang w:val="en-GB"/>
        </w:rPr>
        <w:t xml:space="preserve">Dana Pihak Ketiga jika perkembangan </w:t>
      </w:r>
      <w:r w:rsidR="00FD0CAA" w:rsidRPr="00591DAF">
        <w:rPr>
          <w:sz w:val="22"/>
          <w:szCs w:val="22"/>
          <w:lang w:val="id-ID"/>
        </w:rPr>
        <w:t xml:space="preserve">jika </w:t>
      </w:r>
      <w:r w:rsidRPr="00591DAF">
        <w:rPr>
          <w:sz w:val="22"/>
          <w:szCs w:val="22"/>
          <w:lang w:val="en-GB"/>
        </w:rPr>
        <w:t xml:space="preserve">DPK </w:t>
      </w:r>
      <w:r w:rsidR="00FD0CAA" w:rsidRPr="00591DAF">
        <w:rPr>
          <w:sz w:val="22"/>
          <w:szCs w:val="22"/>
          <w:lang w:val="id-ID"/>
        </w:rPr>
        <w:t>turun</w:t>
      </w:r>
      <w:r w:rsidRPr="00591DAF">
        <w:rPr>
          <w:sz w:val="22"/>
          <w:szCs w:val="22"/>
          <w:lang w:val="id-ID"/>
        </w:rPr>
        <w:t xml:space="preserve"> maka akan </w:t>
      </w:r>
      <w:r w:rsidR="00996598" w:rsidRPr="00591DAF">
        <w:rPr>
          <w:sz w:val="22"/>
          <w:szCs w:val="22"/>
          <w:lang w:val="id-ID"/>
        </w:rPr>
        <w:t>mengurangi</w:t>
      </w:r>
      <w:r w:rsidRPr="00591DAF">
        <w:rPr>
          <w:sz w:val="22"/>
          <w:szCs w:val="22"/>
          <w:lang w:val="id-ID"/>
        </w:rPr>
        <w:t xml:space="preserve"> atau menghambat operasional bank. </w:t>
      </w:r>
      <w:r w:rsidRPr="00591DAF">
        <w:rPr>
          <w:sz w:val="22"/>
          <w:szCs w:val="22"/>
          <w:lang w:val="en-GB"/>
        </w:rPr>
        <w:t>Tinggi rendahnya tingkatan keyakinan deposan terhadap bank</w:t>
      </w:r>
      <w:r w:rsidRPr="00591DAF">
        <w:rPr>
          <w:sz w:val="22"/>
          <w:szCs w:val="22"/>
          <w:lang w:val="id-ID"/>
        </w:rPr>
        <w:t>dipengaruhi oleh besarnya</w:t>
      </w:r>
      <w:r w:rsidRPr="00591DAF">
        <w:rPr>
          <w:sz w:val="22"/>
          <w:szCs w:val="22"/>
          <w:lang w:val="en-GB"/>
        </w:rPr>
        <w:t xml:space="preserve"> dana yang telah dikumpulkan oleh bank</w:t>
      </w:r>
      <w:r w:rsidRPr="00591DAF">
        <w:rPr>
          <w:sz w:val="22"/>
          <w:szCs w:val="22"/>
          <w:lang w:val="id-ID"/>
        </w:rPr>
        <w:t xml:space="preserve"> </w:t>
      </w:r>
      <w:r w:rsidRPr="00591DAF">
        <w:rPr>
          <w:sz w:val="22"/>
          <w:szCs w:val="22"/>
          <w:lang w:val="en-GB"/>
        </w:rPr>
        <w:fldChar w:fldCharType="begin" w:fldLock="1"/>
      </w:r>
      <w:r w:rsidRPr="00591DAF">
        <w:rPr>
          <w:sz w:val="22"/>
          <w:szCs w:val="22"/>
          <w:lang w:val="en-GB"/>
        </w:rPr>
        <w:instrText>ADDIN CSL_CITATION {"citationItems":[{"id":"ITEM-1","itemData":{"DOI":"10.51289/peta.v6i1.483","abstract":"Faktor internal dalam bank syariah adalah faktor pengendali dalam perusahaan guna memberikan pengaruh terhadap jumlah penyaluran pembiayaan murabahah. Tujuan penelitian ini untuk menganalisa hubungan Dana Pihak Ketiga, Capital Adequacy Ratio (CAR) dan Non Performing Financing (NPF) terhadap Pembiayaan Murabahah pada bank umum syariah yang ada di Indonesia. Sampel pada penelitian ini adalah Bank umum syariah yang terdaftar di Otoritas Jasa Keuangan sebanyak 10 Bank Umum Syariah dengan 50 pengamatan selama periode tahun 2015 – 2019. Partial Least Square (PLS) dengan software SmartPLS V.3.3.2 merupakan alat analisis yang digunakan dalam penelitian ini. Hasil penelitian menjelaskan pertama, Dana Pihak Ketiga memiliki pengaruh positif signifikan atas Murabahah. Kedua, Capital Adequacy Ratio (CAR) memiliki pengaruh Positif tidak signifikan atas Murabahah. Ketiga, Non Performing Financing (NPF) memiliki pengaruh negatif tidak signifikan atas Murabahah.","author":[{"dropping-particle":"","family":"Irianto","given":"Mochamad Fariz","non-dropping-particle":"","parse-names":false,"suffix":""}],"container-title":"Jurnal Penelitian Teori &amp; Terapan Akuntansi (PETA)","id":"ITEM-1","issue":"1","issued":{"date-parts":[["2021"]]},"page":"77-91","title":"Determinan pembiayaan murabahah (Studi Pada Bank Umum Syariah Di Indonesia Periode Tahun 2015 – 2019)","type":"article-journal","volume":"6"},"uris":["http://www.mendeley.com/documents/?uuid=4985848a-e413-4c9b-b6c1-f4cfd00ae0ca"]}],"mendeley":{"formattedCitation":"(Irianto, 2021)","plainTextFormattedCitation":"(Irianto, 2021)","previouslyFormattedCitation":"(Irianto, 2021)"},"properties":{"noteIndex":0},"schema":"https://github.com/citation-style-language/schema/raw/master/csl-citation.json"}</w:instrText>
      </w:r>
      <w:r w:rsidRPr="00591DAF">
        <w:rPr>
          <w:sz w:val="22"/>
          <w:szCs w:val="22"/>
          <w:lang w:val="en-GB"/>
        </w:rPr>
        <w:fldChar w:fldCharType="separate"/>
      </w:r>
      <w:r w:rsidRPr="00591DAF">
        <w:rPr>
          <w:noProof/>
          <w:sz w:val="22"/>
          <w:szCs w:val="22"/>
          <w:lang w:val="en-GB"/>
        </w:rPr>
        <w:t>(Irianto, 2021)</w:t>
      </w:r>
      <w:r w:rsidRPr="00591DAF">
        <w:rPr>
          <w:sz w:val="22"/>
          <w:szCs w:val="22"/>
          <w:lang w:val="en-GB"/>
        </w:rPr>
        <w:fldChar w:fldCharType="end"/>
      </w:r>
      <w:r w:rsidRPr="00591DAF">
        <w:rPr>
          <w:sz w:val="22"/>
          <w:szCs w:val="22"/>
          <w:lang w:val="en-GB"/>
        </w:rPr>
        <w:t xml:space="preserve">. DPK juga </w:t>
      </w:r>
      <w:r w:rsidR="00996598" w:rsidRPr="00591DAF">
        <w:rPr>
          <w:sz w:val="22"/>
          <w:szCs w:val="22"/>
          <w:lang w:val="en-GB"/>
        </w:rPr>
        <w:t xml:space="preserve">berfungsi sebagai likuiditas kunci untuk mengelola transaksi yang terdapat pada sisi </w:t>
      </w:r>
      <w:r w:rsidRPr="00591DAF">
        <w:rPr>
          <w:sz w:val="22"/>
          <w:szCs w:val="22"/>
          <w:lang w:val="en-GB"/>
        </w:rPr>
        <w:t xml:space="preserve">aset neraca bank. </w:t>
      </w:r>
      <w:r w:rsidR="00996598" w:rsidRPr="00591DAF">
        <w:rPr>
          <w:sz w:val="22"/>
          <w:szCs w:val="22"/>
          <w:lang w:val="id-ID"/>
        </w:rPr>
        <w:t>Akibatnya besar</w:t>
      </w:r>
      <w:r w:rsidR="00FD0CAA" w:rsidRPr="00591DAF">
        <w:rPr>
          <w:sz w:val="22"/>
          <w:szCs w:val="22"/>
          <w:lang w:val="id-ID"/>
        </w:rPr>
        <w:t>an</w:t>
      </w:r>
      <w:r w:rsidRPr="00591DAF">
        <w:rPr>
          <w:sz w:val="22"/>
          <w:szCs w:val="22"/>
          <w:lang w:val="en-GB"/>
        </w:rPr>
        <w:t xml:space="preserve"> DPK yang </w:t>
      </w:r>
      <w:r w:rsidR="00996598" w:rsidRPr="00591DAF">
        <w:rPr>
          <w:sz w:val="22"/>
          <w:szCs w:val="22"/>
          <w:lang w:val="id-ID"/>
        </w:rPr>
        <w:t>dikumpulkan</w:t>
      </w:r>
      <w:r w:rsidRPr="00591DAF">
        <w:rPr>
          <w:sz w:val="22"/>
          <w:szCs w:val="22"/>
          <w:lang w:val="en-GB"/>
        </w:rPr>
        <w:t xml:space="preserve">, </w:t>
      </w:r>
      <w:r w:rsidR="00FD0CAA" w:rsidRPr="00591DAF">
        <w:rPr>
          <w:sz w:val="22"/>
          <w:szCs w:val="22"/>
          <w:lang w:val="id-ID"/>
        </w:rPr>
        <w:t>akibatnya</w:t>
      </w:r>
      <w:r w:rsidRPr="00591DAF">
        <w:rPr>
          <w:sz w:val="22"/>
          <w:szCs w:val="22"/>
          <w:lang w:val="en-GB"/>
        </w:rPr>
        <w:t xml:space="preserve"> pembiayaan murabahah yang </w:t>
      </w:r>
      <w:r w:rsidR="00996598" w:rsidRPr="00591DAF">
        <w:rPr>
          <w:sz w:val="22"/>
          <w:szCs w:val="22"/>
          <w:lang w:val="id-ID"/>
        </w:rPr>
        <w:t>bisa bank berikan</w:t>
      </w:r>
      <w:r w:rsidR="00FD0CAA" w:rsidRPr="00591DAF">
        <w:rPr>
          <w:sz w:val="22"/>
          <w:szCs w:val="22"/>
          <w:lang w:val="id-ID"/>
        </w:rPr>
        <w:t xml:space="preserve"> besar</w:t>
      </w:r>
      <w:r w:rsidR="00996598" w:rsidRPr="00591DAF">
        <w:rPr>
          <w:sz w:val="22"/>
          <w:szCs w:val="22"/>
          <w:lang w:val="id-ID"/>
        </w:rPr>
        <w:t xml:space="preserve"> </w:t>
      </w:r>
      <w:r w:rsidRPr="00591DAF">
        <w:rPr>
          <w:sz w:val="22"/>
          <w:szCs w:val="22"/>
          <w:lang w:val="en-GB"/>
        </w:rPr>
        <w:fldChar w:fldCharType="begin" w:fldLock="1"/>
      </w:r>
      <w:r w:rsidRPr="00591DAF">
        <w:rPr>
          <w:sz w:val="22"/>
          <w:szCs w:val="22"/>
          <w:lang w:val="en-GB"/>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Pr="00591DAF">
        <w:rPr>
          <w:sz w:val="22"/>
          <w:szCs w:val="22"/>
          <w:lang w:val="en-GB"/>
        </w:rPr>
        <w:fldChar w:fldCharType="separate"/>
      </w:r>
      <w:r w:rsidRPr="00591DAF">
        <w:rPr>
          <w:noProof/>
          <w:sz w:val="22"/>
          <w:szCs w:val="22"/>
          <w:lang w:val="en-GB"/>
        </w:rPr>
        <w:t>(Zulaecha, Hesty Erviani ; Yulistiana, 2018)</w:t>
      </w:r>
      <w:r w:rsidRPr="00591DAF">
        <w:rPr>
          <w:sz w:val="22"/>
          <w:szCs w:val="22"/>
          <w:lang w:val="en-GB"/>
        </w:rPr>
        <w:fldChar w:fldCharType="end"/>
      </w:r>
      <w:r w:rsidRPr="00591DAF">
        <w:rPr>
          <w:sz w:val="22"/>
          <w:szCs w:val="22"/>
          <w:lang w:val="en-GB"/>
        </w:rPr>
        <w:t xml:space="preserve">. Menurut data statistik </w:t>
      </w:r>
      <w:r w:rsidR="002F22C2" w:rsidRPr="00591DAF">
        <w:rPr>
          <w:sz w:val="22"/>
          <w:szCs w:val="22"/>
          <w:lang w:val="id-ID"/>
        </w:rPr>
        <w:t>OJK</w:t>
      </w:r>
      <w:r w:rsidRPr="00591DAF">
        <w:rPr>
          <w:sz w:val="22"/>
          <w:szCs w:val="22"/>
          <w:lang w:val="en-GB"/>
        </w:rPr>
        <w:t xml:space="preserve"> pertumbuhan Dana Pihak Ketiga (DPK) dapat </w:t>
      </w:r>
      <w:r w:rsidRPr="00591DAF">
        <w:rPr>
          <w:sz w:val="22"/>
          <w:szCs w:val="22"/>
          <w:lang w:val="id-ID"/>
        </w:rPr>
        <w:t>dilihat</w:t>
      </w:r>
      <w:r w:rsidRPr="00591DAF">
        <w:rPr>
          <w:sz w:val="22"/>
          <w:szCs w:val="22"/>
          <w:lang w:val="en-GB"/>
        </w:rPr>
        <w:t xml:space="preserve"> dala</w:t>
      </w:r>
      <w:r w:rsidRPr="00591DAF">
        <w:rPr>
          <w:sz w:val="22"/>
          <w:szCs w:val="22"/>
          <w:lang w:val="id-ID"/>
        </w:rPr>
        <w:t>m</w:t>
      </w:r>
      <w:r w:rsidRPr="00591DAF">
        <w:rPr>
          <w:sz w:val="22"/>
          <w:szCs w:val="22"/>
          <w:lang w:val="en-GB"/>
        </w:rPr>
        <w:t xml:space="preserve"> grafik berikut : </w:t>
      </w:r>
    </w:p>
    <w:p w:rsidR="00290871" w:rsidRPr="00591DAF" w:rsidRDefault="00290871" w:rsidP="00290871">
      <w:pPr>
        <w:tabs>
          <w:tab w:val="left" w:pos="426"/>
        </w:tabs>
        <w:jc w:val="center"/>
        <w:rPr>
          <w:sz w:val="22"/>
          <w:szCs w:val="22"/>
          <w:lang w:val="en-GB"/>
        </w:rPr>
      </w:pPr>
      <w:r w:rsidRPr="00591DAF">
        <w:rPr>
          <w:sz w:val="22"/>
          <w:szCs w:val="22"/>
          <w:lang w:val="id-ID"/>
        </w:rPr>
        <w:t xml:space="preserve"> </w:t>
      </w:r>
      <w:r w:rsidRPr="00591DAF">
        <w:rPr>
          <w:sz w:val="22"/>
          <w:szCs w:val="22"/>
          <w:lang w:val="en-GB"/>
        </w:rPr>
        <w:t>Perkembangan DPK BUS Tahun 2017-2021</w:t>
      </w:r>
    </w:p>
    <w:p w:rsidR="00290871" w:rsidRPr="00591DAF" w:rsidRDefault="00207663" w:rsidP="00290871">
      <w:pPr>
        <w:tabs>
          <w:tab w:val="left" w:pos="426"/>
        </w:tabs>
        <w:jc w:val="center"/>
        <w:rPr>
          <w:sz w:val="22"/>
          <w:szCs w:val="22"/>
          <w:lang w:val="en-GB"/>
        </w:rPr>
      </w:pPr>
      <w:r w:rsidRPr="00591DAF">
        <w:rPr>
          <w:noProof/>
          <w:sz w:val="22"/>
          <w:szCs w:val="22"/>
          <w:lang w:val="en-US"/>
        </w:rPr>
        <w:drawing>
          <wp:inline distT="0" distB="0" distL="0" distR="0" wp14:anchorId="09C9EF7A" wp14:editId="22F4DDDC">
            <wp:extent cx="2695492" cy="119853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739" t="5040"/>
                    <a:stretch/>
                  </pic:blipFill>
                  <pic:spPr bwMode="auto">
                    <a:xfrm>
                      <a:off x="0" y="0"/>
                      <a:ext cx="2693620" cy="1197698"/>
                    </a:xfrm>
                    <a:prstGeom prst="rect">
                      <a:avLst/>
                    </a:prstGeom>
                    <a:ln>
                      <a:noFill/>
                    </a:ln>
                    <a:extLst>
                      <a:ext uri="{53640926-AAD7-44D8-BBD7-CCE9431645EC}">
                        <a14:shadowObscured xmlns:a14="http://schemas.microsoft.com/office/drawing/2010/main"/>
                      </a:ext>
                    </a:extLst>
                  </pic:spPr>
                </pic:pic>
              </a:graphicData>
            </a:graphic>
          </wp:inline>
        </w:drawing>
      </w:r>
    </w:p>
    <w:p w:rsidR="00290871" w:rsidRPr="00591DAF" w:rsidRDefault="00290871" w:rsidP="00290871">
      <w:pPr>
        <w:rPr>
          <w:i/>
          <w:sz w:val="22"/>
          <w:szCs w:val="22"/>
          <w:lang w:val="id-ID"/>
        </w:rPr>
      </w:pPr>
      <w:r w:rsidRPr="00591DAF">
        <w:rPr>
          <w:i/>
          <w:sz w:val="22"/>
          <w:szCs w:val="22"/>
          <w:lang w:val="en-GB"/>
        </w:rPr>
        <w:t xml:space="preserve">Sumber : </w:t>
      </w:r>
      <w:hyperlink r:id="rId16" w:history="1">
        <w:r w:rsidRPr="00591DAF">
          <w:rPr>
            <w:rStyle w:val="Hyperlink"/>
            <w:i/>
            <w:color w:val="auto"/>
            <w:sz w:val="22"/>
            <w:szCs w:val="22"/>
            <w:u w:val="none"/>
            <w:lang w:val="en-GB"/>
          </w:rPr>
          <w:t>www.ojk.go.id</w:t>
        </w:r>
      </w:hyperlink>
    </w:p>
    <w:p w:rsidR="00290871" w:rsidRPr="00591DAF" w:rsidRDefault="00290871" w:rsidP="00290871">
      <w:pPr>
        <w:tabs>
          <w:tab w:val="left" w:pos="426"/>
        </w:tabs>
        <w:jc w:val="center"/>
        <w:rPr>
          <w:sz w:val="22"/>
          <w:szCs w:val="22"/>
          <w:lang w:val="id-ID"/>
        </w:rPr>
      </w:pPr>
      <w:r w:rsidRPr="00591DAF">
        <w:rPr>
          <w:sz w:val="22"/>
          <w:szCs w:val="22"/>
          <w:lang w:val="en-GB"/>
        </w:rPr>
        <w:t xml:space="preserve">Grafik </w:t>
      </w:r>
      <w:r w:rsidR="00591DAF">
        <w:rPr>
          <w:sz w:val="22"/>
          <w:szCs w:val="22"/>
          <w:lang w:val="id-ID"/>
        </w:rPr>
        <w:t>2 : P</w:t>
      </w:r>
      <w:r w:rsidRPr="00591DAF">
        <w:rPr>
          <w:sz w:val="22"/>
          <w:szCs w:val="22"/>
          <w:lang w:val="en-GB"/>
        </w:rPr>
        <w:t>ertumbuhan DPK pada BUS Tahun 2017-2021</w:t>
      </w:r>
    </w:p>
    <w:p w:rsidR="00076912" w:rsidRPr="00591DAF" w:rsidRDefault="00290871" w:rsidP="00076912">
      <w:pPr>
        <w:tabs>
          <w:tab w:val="left" w:pos="426"/>
        </w:tabs>
        <w:jc w:val="both"/>
        <w:rPr>
          <w:sz w:val="22"/>
          <w:szCs w:val="22"/>
          <w:lang w:val="id-ID"/>
        </w:rPr>
      </w:pPr>
      <w:r w:rsidRPr="00591DAF">
        <w:rPr>
          <w:sz w:val="22"/>
          <w:szCs w:val="22"/>
          <w:lang w:val="id-ID"/>
        </w:rPr>
        <w:tab/>
      </w:r>
      <w:r w:rsidR="00BF1009" w:rsidRPr="00591DAF">
        <w:rPr>
          <w:sz w:val="22"/>
          <w:szCs w:val="22"/>
          <w:lang w:val="id-ID"/>
        </w:rPr>
        <w:t>Dapa</w:t>
      </w:r>
      <w:r w:rsidRPr="00591DAF">
        <w:rPr>
          <w:sz w:val="22"/>
          <w:szCs w:val="22"/>
          <w:lang w:val="en-GB"/>
        </w:rPr>
        <w:t>t dilihat dari tahun ketahun DPK mengalami pertumbuhan yang stabil. Dimulai tahun 2017 yang menunjukkan angka Rp21.337.918,- hingga pada tahun 2021 yang mencapai Rp</w:t>
      </w:r>
      <w:r w:rsidRPr="00591DAF">
        <w:rPr>
          <w:sz w:val="22"/>
          <w:szCs w:val="22"/>
        </w:rPr>
        <w:t xml:space="preserve"> </w:t>
      </w:r>
      <w:r w:rsidRPr="00591DAF">
        <w:rPr>
          <w:sz w:val="22"/>
          <w:szCs w:val="22"/>
          <w:lang w:val="en-GB"/>
        </w:rPr>
        <w:t>34.917.852,-. H</w:t>
      </w:r>
      <w:r w:rsidRPr="00591DAF">
        <w:rPr>
          <w:sz w:val="22"/>
          <w:szCs w:val="22"/>
          <w:lang w:val="id-ID"/>
        </w:rPr>
        <w:t>a</w:t>
      </w:r>
      <w:r w:rsidRPr="00591DAF">
        <w:rPr>
          <w:sz w:val="22"/>
          <w:szCs w:val="22"/>
          <w:lang w:val="en-GB"/>
        </w:rPr>
        <w:t xml:space="preserve">l ini sejalan dengan teori yang dikemukakan oleh </w:t>
      </w:r>
      <w:r w:rsidRPr="00591DAF">
        <w:rPr>
          <w:sz w:val="22"/>
          <w:szCs w:val="22"/>
          <w:lang w:val="en-GB"/>
        </w:rPr>
        <w:fldChar w:fldCharType="begin" w:fldLock="1"/>
      </w:r>
      <w:r w:rsidRPr="00591DAF">
        <w:rPr>
          <w:sz w:val="22"/>
          <w:szCs w:val="22"/>
          <w:lang w:val="en-GB"/>
        </w:rPr>
        <w:instrText>ADDIN CSL_CITATION {"citationItems":[{"id":"ITEM-1","itemData":{"DOI":"10.24042/febi.v6i2.11667","ISSN":"2527-3434","abstract":"This study aims to examine murabahah financing influenced by credit adequacy ratio, financing to deposit ratio, net operating margin and third party funds with non performing finance as a moderating variable at BUKU 3 sharia commercial banks in 2020. Method used is quantitative associative and data analysis technique using moderated regression analysis with SPSS version 25 tool which contains PROCESS 3.1 macro syntax. The population in this study is Sharia Commercial Banks included in the BUKU 3 category so that a sample of 4 banks is obtained; Bank Syariah Mandiri, BNI Syariah, BRI Syariah and BTPN Syariah. The effect of credit adequacy ratio through murabahah financing on non performing finance shows that non performing finance has no effect as a moderating variable affecting credit adequacy ratio through murabahah financing, financing to deposit ratio through murabahah financing on non performing finance shows that non performing finance has an effect as a moderating variable affecting financing to deposit ratio through murabahah financing, the effect of net operating margin through murabahah financing on non performing finance shows that non performing finance influential as a moderating variable affecting net operating margin through murabahah financing, the effect of third party funds through murabahah financing on non performing finance shows that non performing finance has an effect as a moderating variable affecting third party funds through murabahah financing.","author":[{"dropping-particle":"","family":"Mas'ud","given":"Riduan","non-dropping-particle":"","parse-names":false,"suffix":""},{"dropping-particle":"","family":"Fachrozi","given":"","non-dropping-particle":"","parse-names":false,"suffix":""},{"dropping-particle":"","family":"Aminy","given":"Muhammad Muhajir","non-dropping-particle":"","parse-names":false,"suffix":""},{"dropping-particle":"","family":"Wani","given":"Athar Shahbaz","non-dropping-particle":"","parse-names":false,"suffix":""}],"container-title":"Ikonomika","id":"ITEM-1","issue":"2","issued":{"date-parts":[["2022"]]},"page":"275-290","title":"The Influence of CAR, FDR, NOM and TPF on Murabahah Financing at Sharia Banks BUKU 3 of 2020 with NPF as Moderating Variable","type":"article-journal","volume":"6"},"uris":["http://www.mendeley.com/documents/?uuid=de7b3ccb-0ce7-4c2a-9fdc-967daacb9b61"]}],"mendeley":{"formattedCitation":"(Mas’ud et al., 2022)","plainTextFormattedCitation":"(Mas’ud et al., 2022)","previouslyFormattedCitation":"(Mas’ud et al., 2022)"},"properties":{"noteIndex":0},"schema":"https://github.com/citation-style-language/schema/raw/master/csl-citation.json"}</w:instrText>
      </w:r>
      <w:r w:rsidRPr="00591DAF">
        <w:rPr>
          <w:sz w:val="22"/>
          <w:szCs w:val="22"/>
          <w:lang w:val="en-GB"/>
        </w:rPr>
        <w:fldChar w:fldCharType="separate"/>
      </w:r>
      <w:r w:rsidRPr="00591DAF">
        <w:rPr>
          <w:noProof/>
          <w:sz w:val="22"/>
          <w:szCs w:val="22"/>
          <w:lang w:val="en-GB"/>
        </w:rPr>
        <w:t>(Mas’ud et al., 2022)</w:t>
      </w:r>
      <w:r w:rsidRPr="00591DAF">
        <w:rPr>
          <w:sz w:val="22"/>
          <w:szCs w:val="22"/>
          <w:lang w:val="en-GB"/>
        </w:rPr>
        <w:fldChar w:fldCharType="end"/>
      </w:r>
      <w:r w:rsidRPr="00591DAF">
        <w:rPr>
          <w:sz w:val="22"/>
          <w:szCs w:val="22"/>
          <w:lang w:val="en-GB"/>
        </w:rPr>
        <w:t xml:space="preserve"> yang menyatakan bahwa semakin banyak bank menghimpun DPK maka semakin besar kemungkinan bank tersebut akan meningkatkan penyaluran pembiayaan murabahah.</w:t>
      </w:r>
      <w:r w:rsidR="00076912" w:rsidRPr="00591DAF">
        <w:rPr>
          <w:sz w:val="22"/>
          <w:szCs w:val="22"/>
          <w:lang w:val="id-ID"/>
        </w:rPr>
        <w:t xml:space="preserve"> </w:t>
      </w:r>
    </w:p>
    <w:p w:rsidR="00076912" w:rsidRPr="00591DAF" w:rsidRDefault="00076912" w:rsidP="00076912">
      <w:pPr>
        <w:tabs>
          <w:tab w:val="left" w:pos="426"/>
        </w:tabs>
        <w:jc w:val="both"/>
        <w:rPr>
          <w:sz w:val="22"/>
          <w:szCs w:val="22"/>
          <w:lang w:val="id-ID"/>
        </w:rPr>
      </w:pPr>
      <w:r w:rsidRPr="00591DAF">
        <w:rPr>
          <w:sz w:val="22"/>
          <w:szCs w:val="22"/>
          <w:lang w:val="id-ID"/>
        </w:rPr>
        <w:tab/>
        <w:t xml:space="preserve">Penelitian </w:t>
      </w:r>
      <w:r w:rsidR="00B7630A" w:rsidRPr="00591DAF">
        <w:rPr>
          <w:sz w:val="22"/>
          <w:szCs w:val="22"/>
          <w:lang w:val="id-ID"/>
        </w:rPr>
        <w:t xml:space="preserve">oleh </w:t>
      </w:r>
      <w:r w:rsidR="00B7630A" w:rsidRPr="00591DAF">
        <w:rPr>
          <w:sz w:val="22"/>
          <w:szCs w:val="22"/>
        </w:rPr>
        <w:fldChar w:fldCharType="begin" w:fldLock="1"/>
      </w:r>
      <w:r w:rsidR="00B7630A" w:rsidRPr="00591DAF">
        <w:rPr>
          <w:sz w:val="22"/>
          <w:szCs w:val="22"/>
        </w:rPr>
        <w:instrText>ADDIN CSL_CITATION {"citationItems":[{"id":"ITEM-1","itemData":{"author":[{"dropping-particle":"","family":"Riyadi","given":"Selamet;","non-dropping-particle":"","parse-names":false,"suffix":""},{"dropping-particle":"","family":"Rafii","given":"Rais Muhcamad","non-dropping-particle":"","parse-names":false,"suffix":""}],"container-title":"Perbanas","id":"ITEM-1","issue":"2","issued":{"date-parts":[["2018"]]},"page":"65-82","title":"Pengaruh Dana Pihak Ketiga, Capital Adequacy Ratio, Bi Rate, Dan Financing To Deposit Ratio Terhadap Pembiayaan Murabahah Pada Bank Syariah Di Indonesia","type":"article-journal","volume":"3"},"uris":["http://www.mendeley.com/documents/?uuid=12e9c07f-73fa-4452-8e47-883908280030"]}],"mendeley":{"formattedCitation":"(Riyadi &amp; Rafii, 2018)","plainTextFormattedCitation":"(Riyadi &amp; Rafii, 2018)","previouslyFormattedCitation":"(Riyadi &amp; Rafii, 2018)"},"properties":{"noteIndex":0},"schema":"https://github.com/citation-style-language/schema/raw/master/csl-citation.json"}</w:instrText>
      </w:r>
      <w:r w:rsidR="00B7630A" w:rsidRPr="00591DAF">
        <w:rPr>
          <w:sz w:val="22"/>
          <w:szCs w:val="22"/>
        </w:rPr>
        <w:fldChar w:fldCharType="separate"/>
      </w:r>
      <w:r w:rsidR="00B7630A" w:rsidRPr="00591DAF">
        <w:rPr>
          <w:noProof/>
          <w:sz w:val="22"/>
          <w:szCs w:val="22"/>
        </w:rPr>
        <w:t>(Riyadi &amp; Rafii, 2018)</w:t>
      </w:r>
      <w:r w:rsidR="00B7630A" w:rsidRPr="00591DAF">
        <w:rPr>
          <w:sz w:val="22"/>
          <w:szCs w:val="22"/>
        </w:rPr>
        <w:fldChar w:fldCharType="end"/>
      </w:r>
      <w:r w:rsidR="00B7630A" w:rsidRPr="00591DAF">
        <w:rPr>
          <w:sz w:val="22"/>
          <w:szCs w:val="22"/>
          <w:lang w:val="id-ID"/>
        </w:rPr>
        <w:t xml:space="preserve"> </w:t>
      </w:r>
      <w:r w:rsidR="00290871" w:rsidRPr="00591DAF">
        <w:rPr>
          <w:sz w:val="22"/>
          <w:szCs w:val="22"/>
          <w:lang w:val="en-GB"/>
        </w:rPr>
        <w:t xml:space="preserve">mengenai pengaruh DPK </w:t>
      </w:r>
      <w:r w:rsidR="00B7630A" w:rsidRPr="00591DAF">
        <w:rPr>
          <w:sz w:val="22"/>
          <w:szCs w:val="22"/>
          <w:lang w:val="id-ID"/>
        </w:rPr>
        <w:t>pada</w:t>
      </w:r>
      <w:r w:rsidR="00290871" w:rsidRPr="00591DAF">
        <w:rPr>
          <w:sz w:val="22"/>
          <w:szCs w:val="22"/>
          <w:lang w:val="en-GB"/>
        </w:rPr>
        <w:t xml:space="preserve"> pembiayaan </w:t>
      </w:r>
      <w:r w:rsidR="00290871" w:rsidRPr="00591DAF">
        <w:rPr>
          <w:i/>
          <w:sz w:val="22"/>
          <w:szCs w:val="22"/>
          <w:lang w:val="en-GB"/>
        </w:rPr>
        <w:t>Murabahah</w:t>
      </w:r>
      <w:r w:rsidR="00290871" w:rsidRPr="00591DAF">
        <w:rPr>
          <w:sz w:val="22"/>
          <w:szCs w:val="22"/>
          <w:lang w:val="en-GB"/>
        </w:rPr>
        <w:t xml:space="preserve"> </w:t>
      </w:r>
      <w:r w:rsidR="00B7630A" w:rsidRPr="00591DAF">
        <w:rPr>
          <w:sz w:val="22"/>
          <w:szCs w:val="22"/>
          <w:lang w:val="id-ID"/>
        </w:rPr>
        <w:t>didapatkan</w:t>
      </w:r>
      <w:r w:rsidR="00290871" w:rsidRPr="00591DAF">
        <w:rPr>
          <w:sz w:val="22"/>
          <w:szCs w:val="22"/>
          <w:lang w:val="en-GB"/>
        </w:rPr>
        <w:t xml:space="preserve"> hasil </w:t>
      </w:r>
      <w:r w:rsidR="00290871" w:rsidRPr="00591DAF">
        <w:rPr>
          <w:sz w:val="22"/>
          <w:szCs w:val="22"/>
        </w:rPr>
        <w:t xml:space="preserve">DPK </w:t>
      </w:r>
      <w:r w:rsidR="00BF1009" w:rsidRPr="00591DAF">
        <w:rPr>
          <w:sz w:val="22"/>
          <w:szCs w:val="22"/>
          <w:lang w:val="id-ID"/>
        </w:rPr>
        <w:t>berpengaruh</w:t>
      </w:r>
      <w:r w:rsidR="00290871" w:rsidRPr="00591DAF">
        <w:rPr>
          <w:sz w:val="22"/>
          <w:szCs w:val="22"/>
        </w:rPr>
        <w:t xml:space="preserve"> positif </w:t>
      </w:r>
      <w:r w:rsidR="00BF1009" w:rsidRPr="00591DAF">
        <w:rPr>
          <w:sz w:val="22"/>
          <w:szCs w:val="22"/>
          <w:lang w:val="id-ID"/>
        </w:rPr>
        <w:t>pada</w:t>
      </w:r>
      <w:r w:rsidR="00290871" w:rsidRPr="00591DAF">
        <w:rPr>
          <w:sz w:val="22"/>
          <w:szCs w:val="22"/>
        </w:rPr>
        <w:t xml:space="preserve"> pembiayaan </w:t>
      </w:r>
      <w:r w:rsidR="00290871" w:rsidRPr="00591DAF">
        <w:rPr>
          <w:i/>
          <w:sz w:val="22"/>
          <w:szCs w:val="22"/>
        </w:rPr>
        <w:t>Murabahah</w:t>
      </w:r>
      <w:r w:rsidR="00B7630A" w:rsidRPr="00591DAF">
        <w:rPr>
          <w:sz w:val="22"/>
          <w:szCs w:val="22"/>
        </w:rPr>
        <w:t>,</w:t>
      </w:r>
      <w:r w:rsidR="00290871" w:rsidRPr="00591DAF">
        <w:rPr>
          <w:sz w:val="22"/>
          <w:szCs w:val="22"/>
        </w:rPr>
        <w:t xml:space="preserve"> </w:t>
      </w:r>
      <w:r w:rsidR="00BF1009" w:rsidRPr="00591DAF">
        <w:rPr>
          <w:sz w:val="22"/>
          <w:szCs w:val="22"/>
          <w:lang w:val="id-ID"/>
        </w:rPr>
        <w:t xml:space="preserve">tetapi </w:t>
      </w:r>
      <w:r w:rsidR="00290871" w:rsidRPr="00591DAF">
        <w:rPr>
          <w:sz w:val="22"/>
          <w:szCs w:val="22"/>
        </w:rPr>
        <w:t xml:space="preserve">hasil berbeda ditunjuukan dari penelitian </w:t>
      </w:r>
      <w:r w:rsidR="00290871" w:rsidRPr="00591DAF">
        <w:rPr>
          <w:sz w:val="22"/>
          <w:szCs w:val="22"/>
        </w:rPr>
        <w:fldChar w:fldCharType="begin" w:fldLock="1"/>
      </w:r>
      <w:r w:rsidR="00290871" w:rsidRPr="00591DAF">
        <w:rPr>
          <w:sz w:val="22"/>
          <w:szCs w:val="22"/>
        </w:rPr>
        <w:instrText>ADDIN CSL_CITATION {"citationItems":[{"id":"ITEM-1","itemData":{"DOI":"10.24815/jaroe.v3i1.15412","abstract":"Objective – This study aims to examine the effect of the factors that effect murabaha financing in Islamic Commercial Banks in Indonesia for the 2014-2018 period.  Design/methodology – The population in this study is 13 Islamic Commercial Banks in Indonesia which were established during 2014-2018, resulting in 62 observations. Data were examined using multiple linear regression analysis panel data.  Results – The results showed that third-party funds, optimizing the distribution of funding and capital adequacy have a joint effect on murabaha financing, third-party funds has a negative effect on murabaha financing, optimizing the distribution of financing that has a positive effect on murabaha financing, capital adequacy has a positive effect on murabaha financing.","author":[{"dropping-particle":"","family":"Nanda","given":"Riska","non-dropping-particle":"","parse-names":false,"suffix":""}],"container-title":"Journal of Accounting Research, Organization and Economics","id":"ITEM-1","issue":"1","issued":{"date-parts":[["2020"]]},"page":"84-101","title":"Can Third Party Funds, Financing to Deposit Ratio, and Capital Adequacy Influence Murabaha Financing? Study of Islamic Banks in Indonesia","type":"article-journal","volume":"3"},"uris":["http://www.mendeley.com/documents/?uuid=42632ce8-99fd-4d05-8801-949e48fe67a3"]}],"mendeley":{"formattedCitation":"(Nanda, 2020)","plainTextFormattedCitation":"(Nanda, 2020)","previouslyFormattedCitation":"(Nanda, 2020)"},"properties":{"noteIndex":0},"schema":"https://github.com/citation-style-language/schema/raw/master/csl-citation.json"}</w:instrText>
      </w:r>
      <w:r w:rsidR="00290871" w:rsidRPr="00591DAF">
        <w:rPr>
          <w:sz w:val="22"/>
          <w:szCs w:val="22"/>
        </w:rPr>
        <w:fldChar w:fldCharType="separate"/>
      </w:r>
      <w:r w:rsidR="00290871" w:rsidRPr="00591DAF">
        <w:rPr>
          <w:noProof/>
          <w:sz w:val="22"/>
          <w:szCs w:val="22"/>
        </w:rPr>
        <w:t>(Nanda, 2020)</w:t>
      </w:r>
      <w:r w:rsidR="00290871" w:rsidRPr="00591DAF">
        <w:rPr>
          <w:sz w:val="22"/>
          <w:szCs w:val="22"/>
        </w:rPr>
        <w:fldChar w:fldCharType="end"/>
      </w:r>
      <w:r w:rsidR="00290871" w:rsidRPr="00591DAF">
        <w:rPr>
          <w:sz w:val="22"/>
          <w:szCs w:val="22"/>
        </w:rPr>
        <w:t xml:space="preserve"> </w:t>
      </w:r>
      <w:r w:rsidR="00BF1009" w:rsidRPr="00591DAF">
        <w:rPr>
          <w:sz w:val="22"/>
          <w:szCs w:val="22"/>
          <w:lang w:val="id-ID"/>
        </w:rPr>
        <w:t xml:space="preserve">dengan DPK tidak berpengaruh pada pembiayaan </w:t>
      </w:r>
      <w:r w:rsidR="00BF1009" w:rsidRPr="00591DAF">
        <w:rPr>
          <w:i/>
          <w:sz w:val="22"/>
          <w:szCs w:val="22"/>
          <w:lang w:val="id-ID"/>
        </w:rPr>
        <w:t>murabahah</w:t>
      </w:r>
      <w:r w:rsidR="00BF1009" w:rsidRPr="00591DAF">
        <w:rPr>
          <w:sz w:val="22"/>
          <w:szCs w:val="22"/>
          <w:lang w:val="id-ID"/>
        </w:rPr>
        <w:t>.</w:t>
      </w:r>
    </w:p>
    <w:p w:rsidR="00076912" w:rsidRPr="00591DAF" w:rsidRDefault="00076912" w:rsidP="00076912">
      <w:pPr>
        <w:tabs>
          <w:tab w:val="left" w:pos="426"/>
        </w:tabs>
        <w:jc w:val="both"/>
        <w:rPr>
          <w:sz w:val="22"/>
          <w:szCs w:val="22"/>
          <w:lang w:val="id-ID"/>
        </w:rPr>
      </w:pPr>
      <w:r w:rsidRPr="00591DAF">
        <w:rPr>
          <w:sz w:val="22"/>
          <w:szCs w:val="22"/>
          <w:lang w:val="id-ID"/>
        </w:rPr>
        <w:tab/>
      </w:r>
      <w:r w:rsidRPr="00591DAF">
        <w:rPr>
          <w:sz w:val="22"/>
          <w:szCs w:val="22"/>
        </w:rPr>
        <w:t>Faktor lain</w:t>
      </w:r>
      <w:r w:rsidRPr="00591DAF">
        <w:rPr>
          <w:sz w:val="22"/>
          <w:szCs w:val="22"/>
          <w:lang w:val="id-ID"/>
        </w:rPr>
        <w:t xml:space="preserve">nya </w:t>
      </w:r>
      <w:r w:rsidR="00BF1009" w:rsidRPr="00591DAF">
        <w:rPr>
          <w:sz w:val="22"/>
          <w:szCs w:val="22"/>
          <w:lang w:val="id-ID"/>
        </w:rPr>
        <w:t>ada</w:t>
      </w:r>
      <w:r w:rsidRPr="00591DAF">
        <w:rPr>
          <w:sz w:val="22"/>
          <w:szCs w:val="22"/>
          <w:lang w:val="id-ID"/>
        </w:rPr>
        <w:t xml:space="preserve"> </w:t>
      </w:r>
      <w:r w:rsidRPr="00591DAF">
        <w:rPr>
          <w:sz w:val="22"/>
          <w:szCs w:val="22"/>
        </w:rPr>
        <w:t xml:space="preserve">FDR </w:t>
      </w:r>
      <w:r w:rsidR="00BF1009" w:rsidRPr="00591DAF">
        <w:rPr>
          <w:sz w:val="22"/>
          <w:szCs w:val="22"/>
          <w:lang w:val="id-ID"/>
        </w:rPr>
        <w:t xml:space="preserve">yang merupakan sebuah rasio </w:t>
      </w:r>
      <w:r w:rsidR="00926B75" w:rsidRPr="00591DAF">
        <w:rPr>
          <w:sz w:val="22"/>
          <w:szCs w:val="22"/>
          <w:lang w:val="id-ID"/>
        </w:rPr>
        <w:t>pengukuran</w:t>
      </w:r>
      <w:r w:rsidR="00BF1009" w:rsidRPr="00591DAF">
        <w:rPr>
          <w:sz w:val="22"/>
          <w:szCs w:val="22"/>
          <w:lang w:val="id-ID"/>
        </w:rPr>
        <w:t xml:space="preserve"> likuiditas bank dalam pemb</w:t>
      </w:r>
      <w:r w:rsidR="00926B75" w:rsidRPr="00591DAF">
        <w:rPr>
          <w:sz w:val="22"/>
          <w:szCs w:val="22"/>
          <w:lang w:val="id-ID"/>
        </w:rPr>
        <w:t xml:space="preserve">ayaran ulang pembiayaan yang ditarik nasabah. </w:t>
      </w:r>
      <w:r w:rsidRPr="00591DAF">
        <w:rPr>
          <w:sz w:val="22"/>
          <w:szCs w:val="22"/>
          <w:lang w:val="id-ID"/>
        </w:rPr>
        <w:t xml:space="preserve">Maka dari itu </w:t>
      </w:r>
      <w:r w:rsidR="00B7630A" w:rsidRPr="00591DAF">
        <w:rPr>
          <w:sz w:val="22"/>
          <w:szCs w:val="22"/>
          <w:lang w:val="id-ID"/>
        </w:rPr>
        <w:t xml:space="preserve">ketika FDR ringgi maka pembiayaan juga akan tinggi </w:t>
      </w:r>
      <w:r w:rsidRPr="00591DAF">
        <w:rPr>
          <w:sz w:val="22"/>
          <w:szCs w:val="22"/>
        </w:rPr>
        <w:fldChar w:fldCharType="begin" w:fldLock="1"/>
      </w:r>
      <w:r w:rsidRPr="00591DAF">
        <w:rPr>
          <w:sz w:val="22"/>
          <w:szCs w:val="22"/>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Pr="00591DAF">
        <w:rPr>
          <w:sz w:val="22"/>
          <w:szCs w:val="22"/>
        </w:rPr>
        <w:fldChar w:fldCharType="separate"/>
      </w:r>
      <w:r w:rsidRPr="00591DAF">
        <w:rPr>
          <w:noProof/>
          <w:sz w:val="22"/>
          <w:szCs w:val="22"/>
        </w:rPr>
        <w:t>(Zulaecha, Hesty Erviani ; Yulistiana, 2018)</w:t>
      </w:r>
      <w:r w:rsidRPr="00591DAF">
        <w:rPr>
          <w:sz w:val="22"/>
          <w:szCs w:val="22"/>
        </w:rPr>
        <w:fldChar w:fldCharType="end"/>
      </w:r>
      <w:r w:rsidRPr="00591DAF">
        <w:rPr>
          <w:sz w:val="22"/>
          <w:szCs w:val="22"/>
        </w:rPr>
        <w:t xml:space="preserve">. Namun teori ini tidak sesuai dengan </w:t>
      </w:r>
      <w:r w:rsidR="00926B75" w:rsidRPr="00591DAF">
        <w:rPr>
          <w:sz w:val="22"/>
          <w:szCs w:val="22"/>
          <w:lang w:val="id-ID"/>
        </w:rPr>
        <w:t>fakta dilapangan,</w:t>
      </w:r>
      <w:r w:rsidRPr="00591DAF">
        <w:rPr>
          <w:sz w:val="22"/>
          <w:szCs w:val="22"/>
        </w:rPr>
        <w:t xml:space="preserve"> pada laporan OJK menunjukkan pertumbuhan FDR sebagai berikut:</w:t>
      </w:r>
    </w:p>
    <w:p w:rsidR="00076912" w:rsidRPr="00591DAF" w:rsidRDefault="00076912" w:rsidP="00076912">
      <w:pPr>
        <w:tabs>
          <w:tab w:val="left" w:pos="426"/>
        </w:tabs>
        <w:jc w:val="center"/>
        <w:rPr>
          <w:sz w:val="22"/>
          <w:szCs w:val="22"/>
          <w:lang w:val="en-GB"/>
        </w:rPr>
      </w:pPr>
      <w:r w:rsidRPr="00591DAF">
        <w:rPr>
          <w:sz w:val="22"/>
          <w:szCs w:val="22"/>
          <w:lang w:val="en-GB"/>
        </w:rPr>
        <w:t>Pertumbuhan FDR pada BUS tahun 2017</w:t>
      </w:r>
      <w:r w:rsidRPr="00591DAF">
        <w:rPr>
          <w:sz w:val="22"/>
          <w:szCs w:val="22"/>
          <w:lang w:val="id-ID"/>
        </w:rPr>
        <w:t>-</w:t>
      </w:r>
      <w:r w:rsidRPr="00591DAF">
        <w:rPr>
          <w:sz w:val="22"/>
          <w:szCs w:val="22"/>
          <w:lang w:val="en-GB"/>
        </w:rPr>
        <w:t>2021</w:t>
      </w:r>
    </w:p>
    <w:p w:rsidR="00076912" w:rsidRPr="00591DAF" w:rsidRDefault="00207663" w:rsidP="00076912">
      <w:pPr>
        <w:tabs>
          <w:tab w:val="left" w:pos="426"/>
        </w:tabs>
        <w:jc w:val="center"/>
        <w:rPr>
          <w:sz w:val="22"/>
          <w:szCs w:val="22"/>
          <w:lang w:val="en-GB"/>
        </w:rPr>
      </w:pPr>
      <w:r w:rsidRPr="00591DAF">
        <w:rPr>
          <w:noProof/>
          <w:sz w:val="22"/>
          <w:szCs w:val="22"/>
          <w:lang w:val="en-US"/>
        </w:rPr>
        <w:drawing>
          <wp:inline distT="0" distB="0" distL="0" distR="0" wp14:anchorId="26EFFFCA" wp14:editId="6034AB11">
            <wp:extent cx="2679590" cy="138111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77729" cy="1380151"/>
                    </a:xfrm>
                    <a:prstGeom prst="rect">
                      <a:avLst/>
                    </a:prstGeom>
                  </pic:spPr>
                </pic:pic>
              </a:graphicData>
            </a:graphic>
          </wp:inline>
        </w:drawing>
      </w:r>
    </w:p>
    <w:p w:rsidR="00076912" w:rsidRPr="00591DAF" w:rsidRDefault="00076912" w:rsidP="00076912">
      <w:pPr>
        <w:jc w:val="center"/>
        <w:rPr>
          <w:i/>
          <w:sz w:val="22"/>
          <w:szCs w:val="22"/>
          <w:lang w:val="id-ID"/>
        </w:rPr>
      </w:pPr>
      <w:r w:rsidRPr="00591DAF">
        <w:rPr>
          <w:i/>
          <w:sz w:val="22"/>
          <w:szCs w:val="22"/>
          <w:lang w:val="en-GB"/>
        </w:rPr>
        <w:t xml:space="preserve">Sumber : </w:t>
      </w:r>
      <w:hyperlink r:id="rId18" w:history="1">
        <w:r w:rsidRPr="00591DAF">
          <w:rPr>
            <w:rStyle w:val="Hyperlink"/>
            <w:i/>
            <w:color w:val="auto"/>
            <w:sz w:val="22"/>
            <w:szCs w:val="22"/>
            <w:u w:val="none"/>
            <w:lang w:val="en-GB"/>
          </w:rPr>
          <w:t>www.ojk.go.id</w:t>
        </w:r>
      </w:hyperlink>
    </w:p>
    <w:p w:rsidR="00076912" w:rsidRPr="00591DAF" w:rsidRDefault="00076912" w:rsidP="00076912">
      <w:pPr>
        <w:tabs>
          <w:tab w:val="left" w:pos="426"/>
        </w:tabs>
        <w:jc w:val="center"/>
        <w:rPr>
          <w:sz w:val="22"/>
          <w:szCs w:val="22"/>
          <w:lang w:val="en-GB"/>
        </w:rPr>
      </w:pPr>
      <w:r w:rsidRPr="00591DAF">
        <w:rPr>
          <w:sz w:val="22"/>
          <w:szCs w:val="22"/>
          <w:lang w:val="en-GB"/>
        </w:rPr>
        <w:t>Grafik</w:t>
      </w:r>
      <w:r w:rsidR="00591DAF">
        <w:rPr>
          <w:sz w:val="22"/>
          <w:szCs w:val="22"/>
          <w:lang w:val="id-ID"/>
        </w:rPr>
        <w:t xml:space="preserve"> 3 :</w:t>
      </w:r>
      <w:r w:rsidRPr="00591DAF">
        <w:rPr>
          <w:sz w:val="22"/>
          <w:szCs w:val="22"/>
          <w:lang w:val="en-GB"/>
        </w:rPr>
        <w:t xml:space="preserve"> </w:t>
      </w:r>
      <w:r w:rsidR="00591DAF">
        <w:rPr>
          <w:sz w:val="22"/>
          <w:szCs w:val="22"/>
          <w:lang w:val="id-ID"/>
        </w:rPr>
        <w:t>P</w:t>
      </w:r>
      <w:r w:rsidRPr="00591DAF">
        <w:rPr>
          <w:sz w:val="22"/>
          <w:szCs w:val="22"/>
          <w:lang w:val="en-GB"/>
        </w:rPr>
        <w:t>ertumbuhan FDR pada BUS Tahun 2017-2021</w:t>
      </w:r>
    </w:p>
    <w:p w:rsidR="00076912" w:rsidRPr="00591DAF" w:rsidRDefault="00076912" w:rsidP="00076912">
      <w:pPr>
        <w:ind w:firstLine="426"/>
        <w:jc w:val="both"/>
        <w:rPr>
          <w:sz w:val="22"/>
          <w:szCs w:val="22"/>
          <w:lang w:val="id-ID"/>
        </w:rPr>
      </w:pPr>
      <w:r w:rsidRPr="00591DAF">
        <w:rPr>
          <w:sz w:val="22"/>
          <w:szCs w:val="22"/>
        </w:rPr>
        <w:t xml:space="preserve">Dapat dilihat pada grafik diatas bahwa </w:t>
      </w:r>
      <w:r w:rsidR="00926B75" w:rsidRPr="00591DAF">
        <w:rPr>
          <w:sz w:val="22"/>
          <w:szCs w:val="22"/>
          <w:lang w:val="id-ID"/>
        </w:rPr>
        <w:t>FDR menurun pada setip tahunnya,</w:t>
      </w:r>
      <w:r w:rsidRPr="00591DAF">
        <w:rPr>
          <w:sz w:val="22"/>
          <w:szCs w:val="22"/>
        </w:rPr>
        <w:t xml:space="preserve"> bahkan pada tahun 2021 nilai FDR hanya sebesar 70,12%  yang jika dibandingkan tahun sebelu</w:t>
      </w:r>
      <w:r w:rsidRPr="00591DAF">
        <w:rPr>
          <w:sz w:val="22"/>
          <w:szCs w:val="22"/>
          <w:lang w:val="id-ID"/>
        </w:rPr>
        <w:t>m</w:t>
      </w:r>
      <w:r w:rsidRPr="00591DAF">
        <w:rPr>
          <w:sz w:val="22"/>
          <w:szCs w:val="22"/>
        </w:rPr>
        <w:t xml:space="preserve">ya penurunan yang cukup signifikan karena pada tahun 2020 nilai FDR ialah 76,36%.meskipun begitu jika dilihat pada tabel 1 pembiayaan </w:t>
      </w:r>
      <w:r w:rsidRPr="00591DAF">
        <w:rPr>
          <w:i/>
          <w:sz w:val="22"/>
          <w:szCs w:val="22"/>
        </w:rPr>
        <w:t>murabahah</w:t>
      </w:r>
      <w:r w:rsidRPr="00591DAF">
        <w:rPr>
          <w:sz w:val="22"/>
          <w:szCs w:val="22"/>
        </w:rPr>
        <w:t xml:space="preserve"> justru meningkat tiap tahunnya. Menurut </w:t>
      </w:r>
      <w:r w:rsidRPr="00591DAF">
        <w:rPr>
          <w:sz w:val="22"/>
          <w:szCs w:val="22"/>
        </w:rPr>
        <w:fldChar w:fldCharType="begin" w:fldLock="1"/>
      </w:r>
      <w:r w:rsidRPr="00591DAF">
        <w:rPr>
          <w:sz w:val="22"/>
          <w:szCs w:val="22"/>
        </w:rPr>
        <w:instrText>ADDIN CSL_CITATION {"citationItems":[{"id":"ITEM-1","itemData":{"author":[{"dropping-particle":"","family":"Pratiwi","given":"Yunita Indah","non-dropping-particle":"","parse-names":false,"suffix":""},{"dropping-particle":"","family":"Nabila","given":"Rifda","non-dropping-particle":"","parse-names":false,"suffix":""}],"container-title":"MALIA: Journal of Islamic Banking and Finance","id":"ITEM-1","issue":"1","issued":{"date-parts":[["2022"]]},"page":"72-86","title":"Pengaruh DPK, CAR,DAN FDR Terhadap Pembiayaan Murabahah Dengan ROA Sebagai Variabel Moderating","type":"article-journal","volume":"6"},"uris":["http://www.mendeley.com/documents/?uuid=594c4d9c-7db4-429d-bf05-181de99ef2dd"]}],"mendeley":{"formattedCitation":"(Pratiwi &amp; Nabila, 2022)","plainTextFormattedCitation":"(Pratiwi &amp; Nabila, 2022)","previouslyFormattedCitation":"(Pratiwi &amp; Nabila, 2022)"},"properties":{"noteIndex":0},"schema":"https://github.com/citation-style-language/schema/raw/master/csl-citation.json"}</w:instrText>
      </w:r>
      <w:r w:rsidRPr="00591DAF">
        <w:rPr>
          <w:sz w:val="22"/>
          <w:szCs w:val="22"/>
        </w:rPr>
        <w:fldChar w:fldCharType="separate"/>
      </w:r>
      <w:r w:rsidRPr="00591DAF">
        <w:rPr>
          <w:noProof/>
          <w:sz w:val="22"/>
          <w:szCs w:val="22"/>
        </w:rPr>
        <w:t>(Pratiwi &amp; Nabila, 2022)</w:t>
      </w:r>
      <w:r w:rsidRPr="00591DAF">
        <w:rPr>
          <w:sz w:val="22"/>
          <w:szCs w:val="22"/>
        </w:rPr>
        <w:fldChar w:fldCharType="end"/>
      </w:r>
      <w:r w:rsidRPr="00591DAF">
        <w:rPr>
          <w:sz w:val="22"/>
          <w:szCs w:val="22"/>
        </w:rPr>
        <w:t xml:space="preserve"> </w:t>
      </w:r>
      <w:r w:rsidR="00230154" w:rsidRPr="00591DAF">
        <w:rPr>
          <w:sz w:val="22"/>
          <w:szCs w:val="22"/>
          <w:lang w:val="id-ID"/>
        </w:rPr>
        <w:t xml:space="preserve">besaran rasio tersebut masih menandakan bahwa bank dalam kondisi baik dalam menjalankan fungsi </w:t>
      </w:r>
      <w:r w:rsidR="00230154" w:rsidRPr="00591DAF">
        <w:rPr>
          <w:i/>
          <w:sz w:val="22"/>
          <w:szCs w:val="22"/>
          <w:lang w:val="id-ID"/>
        </w:rPr>
        <w:t>intermediate</w:t>
      </w:r>
      <w:r w:rsidR="00230154" w:rsidRPr="00591DAF">
        <w:rPr>
          <w:sz w:val="22"/>
          <w:szCs w:val="22"/>
          <w:lang w:val="id-ID"/>
        </w:rPr>
        <w:t xml:space="preserve">,  </w:t>
      </w:r>
    </w:p>
    <w:p w:rsidR="00076912" w:rsidRPr="00591DAF" w:rsidRDefault="00926B75" w:rsidP="00926B75">
      <w:pPr>
        <w:ind w:firstLine="360"/>
        <w:jc w:val="both"/>
        <w:rPr>
          <w:sz w:val="22"/>
          <w:szCs w:val="22"/>
          <w:lang w:val="id-ID"/>
        </w:rPr>
      </w:pPr>
      <w:r w:rsidRPr="00591DAF">
        <w:rPr>
          <w:sz w:val="22"/>
          <w:szCs w:val="22"/>
          <w:lang w:val="id-ID"/>
        </w:rPr>
        <w:t>Dalam penelitian oleh</w:t>
      </w:r>
      <w:r w:rsidR="00076912" w:rsidRPr="00591DAF">
        <w:rPr>
          <w:sz w:val="22"/>
          <w:szCs w:val="22"/>
          <w:lang w:val="id-ID"/>
        </w:rPr>
        <w:t xml:space="preserve"> </w:t>
      </w:r>
      <w:r w:rsidR="00FD1D58" w:rsidRPr="00591DAF">
        <w:rPr>
          <w:sz w:val="22"/>
          <w:szCs w:val="22"/>
        </w:rPr>
        <w:fldChar w:fldCharType="begin" w:fldLock="1"/>
      </w:r>
      <w:r w:rsidR="00FD1D58" w:rsidRPr="00591DAF">
        <w:rPr>
          <w:sz w:val="22"/>
          <w:szCs w:val="22"/>
        </w:rPr>
        <w:instrText>ADDIN CSL_CITATION {"citationItems":[{"id":"ITEM-1","itemData":{"DOI":"10.15548/al-masraf.v4i1.227","ISSN":"2528-5629","abstract":"The purpose of this study is to analyze the effect of each variable, Deposits of Third Party Fund (TPF) (X1), Non-Performing Financing (NPF) (X2), Financing to Deposit Ratio (FDR) (X3) and Profit Margin (X4) on Murabahah Financing (Y1). The population of this study was conducted on eleven Sharia Commercial Banks in Indonesia, namely Bank Muamalat, Bank Victoria Syariah, Bank BRI Syariah, Bank BNI Syariah, Bank Syariah Mandiri, Bank Syariah Mega Indonesia, Bank Panin Syariah, Bank Syariah Bukopin, Bank BCA Syariah and Bank Maybank Syariah Indonesia. The sample taken was the annual financial report for five periods, namely 2011-2015 periods. The analysis technique used panel data regression analysis was tested by F-test and T-test, with a significant value of 5%. Based on the results of the T-test and F-test, it can be known that TPF, FDR and Profit Margin simultaneously have a significant positive effect and the NPF partially have no effect of murabahah financing on Sharia Commercial Banks. Adjusted R Square value of 0.275352 indicates that the independent variable could give effect the dependent variable of 0.000429%.","author":[{"dropping-particle":"","family":"Hasnadina","given":"Putri Saula","non-dropping-particle":"","parse-names":false,"suffix":""},{"dropping-particle":"","family":"Mulazid","given":"Ade Sofyan","non-dropping-particle":"","parse-names":false,"suffix":""}],"container-title":"Al-Masraf : Jurnal Lembaga Keuangan dan Perbankan","id":"ITEM-1","issue":"1","issued":{"date-parts":[["2019"]]},"page":"17","title":"Analyze the Effect of Third Party Fund (TPF), Non-Performing Financing (NPF), Financing To Deposit Ratio (FDR) and Profit Margin on Murabahah Financing of Sharia Commercial Bank","type":"article-journal","volume":"4"},"uris":["http://www.mendeley.com/documents/?uuid=42ff4cee-875f-4757-848e-40309045a1e0"]}],"mendeley":{"formattedCitation":"(Hasnadina &amp; Mulazid, 2019)","plainTextFormattedCitation":"(Hasnadina &amp; Mulazid, 2019)","previouslyFormattedCitation":"(Hasnadina &amp; Mulazid, 2019)"},"properties":{"noteIndex":0},"schema":"https://github.com/citation-style-language/schema/raw/master/csl-citation.json"}</w:instrText>
      </w:r>
      <w:r w:rsidR="00FD1D58" w:rsidRPr="00591DAF">
        <w:rPr>
          <w:sz w:val="22"/>
          <w:szCs w:val="22"/>
        </w:rPr>
        <w:fldChar w:fldCharType="separate"/>
      </w:r>
      <w:r w:rsidR="00FD1D58" w:rsidRPr="00591DAF">
        <w:rPr>
          <w:noProof/>
          <w:sz w:val="22"/>
          <w:szCs w:val="22"/>
        </w:rPr>
        <w:t>(Hasnadina &amp; Mulazid, 2019)</w:t>
      </w:r>
      <w:r w:rsidR="00FD1D58" w:rsidRPr="00591DAF">
        <w:rPr>
          <w:sz w:val="22"/>
          <w:szCs w:val="22"/>
        </w:rPr>
        <w:fldChar w:fldCharType="end"/>
      </w:r>
      <w:r w:rsidR="00FD1D58" w:rsidRPr="00591DAF">
        <w:rPr>
          <w:sz w:val="22"/>
          <w:szCs w:val="22"/>
          <w:lang w:val="id-ID"/>
        </w:rPr>
        <w:t xml:space="preserve"> </w:t>
      </w:r>
      <w:r w:rsidRPr="00591DAF">
        <w:rPr>
          <w:sz w:val="22"/>
          <w:szCs w:val="22"/>
          <w:lang w:val="id-ID"/>
        </w:rPr>
        <w:t xml:space="preserve">menjelaskan pengaruh positif signifikan FDR pada </w:t>
      </w:r>
      <w:r w:rsidR="00076912" w:rsidRPr="00591DAF">
        <w:rPr>
          <w:sz w:val="22"/>
          <w:szCs w:val="22"/>
        </w:rPr>
        <w:t xml:space="preserve">pembiayaan </w:t>
      </w:r>
      <w:r w:rsidR="00076912" w:rsidRPr="00591DAF">
        <w:rPr>
          <w:i/>
          <w:sz w:val="22"/>
          <w:szCs w:val="22"/>
        </w:rPr>
        <w:t>Murabahah</w:t>
      </w:r>
      <w:r w:rsidR="00076912" w:rsidRPr="00591DAF">
        <w:rPr>
          <w:sz w:val="22"/>
          <w:szCs w:val="22"/>
        </w:rPr>
        <w:t xml:space="preserve">. </w:t>
      </w:r>
      <w:r w:rsidRPr="00591DAF">
        <w:rPr>
          <w:sz w:val="22"/>
          <w:szCs w:val="22"/>
          <w:lang w:val="id-ID"/>
        </w:rPr>
        <w:t xml:space="preserve">lni berbeda hasil dengan penelitian </w:t>
      </w:r>
      <w:r w:rsidRPr="00591DAF">
        <w:rPr>
          <w:sz w:val="22"/>
          <w:szCs w:val="22"/>
          <w:lang w:val="id-ID"/>
        </w:rPr>
        <w:fldChar w:fldCharType="begin" w:fldLock="1"/>
      </w:r>
      <w:r w:rsidRPr="00591DAF">
        <w:rPr>
          <w:sz w:val="22"/>
          <w:szCs w:val="22"/>
          <w:lang w:val="id-ID"/>
        </w:rPr>
        <w:instrText>ADDIN CSL_CITATION {"citationItems":[{"id":"ITEM-1","itemData":{"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9767e84e-a4d3-45cc-b85f-63f1e9c7cba5"]}],"mendeley":{"formattedCitation":"(Yulyani &amp; Diana, 2021)","plainTextFormattedCitation":"(Yulyani &amp; Diana, 2021)"},"properties":{"noteIndex":0},"schema":"https://github.com/citation-style-language/schema/raw/master/csl-citation.json"}</w:instrText>
      </w:r>
      <w:r w:rsidRPr="00591DAF">
        <w:rPr>
          <w:sz w:val="22"/>
          <w:szCs w:val="22"/>
          <w:lang w:val="id-ID"/>
        </w:rPr>
        <w:fldChar w:fldCharType="separate"/>
      </w:r>
      <w:r w:rsidRPr="00591DAF">
        <w:rPr>
          <w:noProof/>
          <w:sz w:val="22"/>
          <w:szCs w:val="22"/>
          <w:lang w:val="id-ID"/>
        </w:rPr>
        <w:t>(Yulyani &amp; Diana, 2021)</w:t>
      </w:r>
      <w:r w:rsidRPr="00591DAF">
        <w:rPr>
          <w:sz w:val="22"/>
          <w:szCs w:val="22"/>
          <w:lang w:val="id-ID"/>
        </w:rPr>
        <w:fldChar w:fldCharType="end"/>
      </w:r>
      <w:r w:rsidR="00076912" w:rsidRPr="00591DAF">
        <w:rPr>
          <w:sz w:val="22"/>
          <w:szCs w:val="22"/>
        </w:rPr>
        <w:t xml:space="preserve"> </w:t>
      </w:r>
      <w:r w:rsidRPr="00591DAF">
        <w:rPr>
          <w:sz w:val="22"/>
          <w:szCs w:val="22"/>
          <w:lang w:val="id-ID"/>
        </w:rPr>
        <w:t xml:space="preserve">dengan hasil tidak ada pengaruh FDR untuk </w:t>
      </w:r>
      <w:r w:rsidR="00076912" w:rsidRPr="00591DAF">
        <w:rPr>
          <w:sz w:val="22"/>
          <w:szCs w:val="22"/>
        </w:rPr>
        <w:t xml:space="preserve">pembiayaan </w:t>
      </w:r>
      <w:r w:rsidR="00076912" w:rsidRPr="00591DAF">
        <w:rPr>
          <w:i/>
          <w:sz w:val="22"/>
          <w:szCs w:val="22"/>
        </w:rPr>
        <w:t>Murabahah</w:t>
      </w:r>
      <w:r w:rsidR="00076912" w:rsidRPr="00591DAF">
        <w:rPr>
          <w:sz w:val="22"/>
          <w:szCs w:val="22"/>
        </w:rPr>
        <w:t xml:space="preserve">. </w:t>
      </w:r>
      <w:r w:rsidR="00FD1D58" w:rsidRPr="00591DAF">
        <w:rPr>
          <w:sz w:val="22"/>
          <w:szCs w:val="22"/>
          <w:lang w:val="id-ID"/>
        </w:rPr>
        <w:t xml:space="preserve">Sedangkan </w:t>
      </w:r>
      <w:r w:rsidR="007C0766" w:rsidRPr="00591DAF">
        <w:rPr>
          <w:sz w:val="22"/>
          <w:szCs w:val="22"/>
          <w:lang w:val="id-ID"/>
        </w:rPr>
        <w:t xml:space="preserve">penelitian </w:t>
      </w:r>
      <w:r w:rsidR="007C0766" w:rsidRPr="00591DAF">
        <w:rPr>
          <w:sz w:val="22"/>
          <w:szCs w:val="22"/>
          <w:lang w:val="id-ID"/>
        </w:rPr>
        <w:fldChar w:fldCharType="begin" w:fldLock="1"/>
      </w:r>
      <w:r w:rsidR="007C0766" w:rsidRPr="00591DAF">
        <w:rPr>
          <w:sz w:val="22"/>
          <w:szCs w:val="22"/>
          <w:lang w:val="id-ID"/>
        </w:rPr>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Perdani","given":"Putri","non-dropping-particle":"","parse-names":false,"suffix":""},{"dropping-particle":"","family":"Maskudi","given":"","non-dropping-particle":"","parse-names":false,"suffix":""},{"dropping-particle":"","family":"Sari","given":"Risti Lia","non-dropping-particle":"","parse-names":false,"suffix":""}],"container-title":"AKSES: Jurnal Ekonomi dan Bisnis","id":"ITEM-1","issue":"1","issued":{"date-parts":[["2019"]]},"page":"36-40","title":"Analisis Faktor-Faktor Yang Mempengaruhi Non Performing Financing (NPF) Di Industri Bank Pembiayaan Rakyat Syariah (BPRS) Di Indonesia","type":"article-journal","volume":"14"},"uris":["http://www.mendeley.com/documents/?uuid=660a43a8-5cbd-42cc-866e-dd1d32d2f08d"]}],"mendeley":{"formattedCitation":"(Perdani et al., 2019)","plainTextFormattedCitation":"(Perdani et al., 2019)","previouslyFormattedCitation":"(Perdani et al., 2019)"},"properties":{"noteIndex":0},"schema":"https://github.com/citation-style-language/schema/raw/master/csl-citation.json"}</w:instrText>
      </w:r>
      <w:r w:rsidR="007C0766" w:rsidRPr="00591DAF">
        <w:rPr>
          <w:sz w:val="22"/>
          <w:szCs w:val="22"/>
          <w:lang w:val="id-ID"/>
        </w:rPr>
        <w:fldChar w:fldCharType="separate"/>
      </w:r>
      <w:r w:rsidR="007C0766" w:rsidRPr="00591DAF">
        <w:rPr>
          <w:noProof/>
          <w:sz w:val="22"/>
          <w:szCs w:val="22"/>
          <w:lang w:val="id-ID"/>
        </w:rPr>
        <w:t>(Perdani et al., 2019)</w:t>
      </w:r>
      <w:r w:rsidR="007C0766" w:rsidRPr="00591DAF">
        <w:rPr>
          <w:sz w:val="22"/>
          <w:szCs w:val="22"/>
          <w:lang w:val="id-ID"/>
        </w:rPr>
        <w:fldChar w:fldCharType="end"/>
      </w:r>
      <w:r w:rsidR="007C0766" w:rsidRPr="00591DAF">
        <w:rPr>
          <w:sz w:val="22"/>
          <w:szCs w:val="22"/>
          <w:lang w:val="id-ID"/>
        </w:rPr>
        <w:t xml:space="preserve"> </w:t>
      </w:r>
      <w:r w:rsidRPr="00591DAF">
        <w:rPr>
          <w:sz w:val="22"/>
          <w:szCs w:val="22"/>
          <w:lang w:val="id-ID"/>
        </w:rPr>
        <w:t>menyatakan</w:t>
      </w:r>
      <w:r w:rsidR="006A70AC" w:rsidRPr="00591DAF">
        <w:rPr>
          <w:sz w:val="22"/>
          <w:szCs w:val="22"/>
          <w:lang w:val="id-ID"/>
        </w:rPr>
        <w:t xml:space="preserve"> prngatuh negative antara</w:t>
      </w:r>
      <w:r w:rsidR="007C0766" w:rsidRPr="00591DAF">
        <w:rPr>
          <w:sz w:val="22"/>
          <w:szCs w:val="22"/>
          <w:lang w:val="id-ID"/>
        </w:rPr>
        <w:t xml:space="preserve"> FDR </w:t>
      </w:r>
      <w:r w:rsidR="006A70AC" w:rsidRPr="00591DAF">
        <w:rPr>
          <w:sz w:val="22"/>
          <w:szCs w:val="22"/>
          <w:lang w:val="id-ID"/>
        </w:rPr>
        <w:t>dengan</w:t>
      </w:r>
      <w:r w:rsidR="007C0766" w:rsidRPr="00591DAF">
        <w:rPr>
          <w:sz w:val="22"/>
          <w:szCs w:val="22"/>
          <w:lang w:val="id-ID"/>
        </w:rPr>
        <w:t xml:space="preserve"> NPF. </w:t>
      </w:r>
      <w:r w:rsidR="00FD1C66" w:rsidRPr="00591DAF">
        <w:rPr>
          <w:sz w:val="22"/>
          <w:szCs w:val="22"/>
          <w:lang w:val="id-ID"/>
        </w:rPr>
        <w:t>Namun peneitian</w:t>
      </w:r>
      <w:r w:rsidR="007C0766" w:rsidRPr="00591DAF">
        <w:rPr>
          <w:sz w:val="22"/>
          <w:szCs w:val="22"/>
          <w:lang w:val="id-ID"/>
        </w:rPr>
        <w:t xml:space="preserve"> </w:t>
      </w:r>
      <w:r w:rsidR="007C0766" w:rsidRPr="00591DAF">
        <w:rPr>
          <w:sz w:val="22"/>
          <w:szCs w:val="22"/>
          <w:lang w:val="id-ID"/>
        </w:rPr>
        <w:fldChar w:fldCharType="begin" w:fldLock="1"/>
      </w:r>
      <w:r w:rsidR="007C0766" w:rsidRPr="00591DAF">
        <w:rPr>
          <w:sz w:val="22"/>
          <w:szCs w:val="22"/>
          <w:lang w:val="id-ID"/>
        </w:rPr>
        <w:instrText>ADDIN CSL_CITATION {"citationItems":[{"id":"ITEM-1","itemData":{"DOI":"10.1108/978-1-78756-793-1-00081","ISBN":"9781787567931","ISSN":"25162853","abstract":"Purpose – The aim of this study is to analyze the effects of macro- and micro-economic variables on the ratio of troubled financing (Non-Performing Financing, NPF). Design/Methodology/Approach – The method used in this research is the data panel fixed effect with 13 banks and 4 periods of data report (semi-annual report 2014–2015). Findings – The regression result achieved that variable inflation significantly influences the ratio of NPF. Variable Gross Domestic Product and assets total significantly influence the ratio of NPF too. While the SBI sharia’s variable and Financing to Deposit Ratio did not significantly affect NPF in Syariah’s Unit of Aceh Bank Pembangunan Daerah (BPD) in Indonesia. Research Limitations/Implications – This study uses panel data which are a combination of time series data and cross-section. Practical Implications – The policymakers can design a macro-policy carefully and better fiscal policies. Originality/Value – This research was conducted on the Syariah’s Unit of BPD in Indonesia during the period 2014–2015 and it has not been done before.","author":[{"dropping-particle":"","family":"Damanhur","given":"","non-dropping-particle":"","parse-names":false,"suffix":""},{"dropping-particle":"","family":"Albra","given":"Wahyuddin","non-dropping-particle":"","parse-names":false,"suffix":""},{"dropping-particle":"","family":"Syamni","given":"Ghazali","non-dropping-particle":"","parse-names":false,"suffix":""},{"dropping-particle":"","family":"Habibie","given":"Muhammad","non-dropping-particle":"","parse-names":false,"suffix":""}],"container-title":"Emerald Reach Proceedings Series","id":"ITEM-1","issued":{"date-parts":[["2018"]]},"page":"265-271","title":"What is the determinant of non-performing financing in branch Sharia regional bank in Indonesia","type":"article-journal","volume":"1"},"uris":["http://www.mendeley.com/documents/?uuid=17e99c3b-a2c8-47f3-a304-261d730c080f"]}],"mendeley":{"formattedCitation":"(Damanhur et al., 2018)","plainTextFormattedCitation":"(Damanhur et al., 2018)","previouslyFormattedCitation":"(Damanhur et al., 2018)"},"properties":{"noteIndex":0},"schema":"https://github.com/citation-style-language/schema/raw/master/csl-citation.json"}</w:instrText>
      </w:r>
      <w:r w:rsidR="007C0766" w:rsidRPr="00591DAF">
        <w:rPr>
          <w:sz w:val="22"/>
          <w:szCs w:val="22"/>
          <w:lang w:val="id-ID"/>
        </w:rPr>
        <w:fldChar w:fldCharType="separate"/>
      </w:r>
      <w:r w:rsidR="007C0766" w:rsidRPr="00591DAF">
        <w:rPr>
          <w:noProof/>
          <w:sz w:val="22"/>
          <w:szCs w:val="22"/>
          <w:lang w:val="id-ID"/>
        </w:rPr>
        <w:t>(Damanhur et al., 2018)</w:t>
      </w:r>
      <w:r w:rsidR="007C0766" w:rsidRPr="00591DAF">
        <w:rPr>
          <w:sz w:val="22"/>
          <w:szCs w:val="22"/>
          <w:lang w:val="id-ID"/>
        </w:rPr>
        <w:fldChar w:fldCharType="end"/>
      </w:r>
      <w:r w:rsidR="007C0766" w:rsidRPr="00591DAF">
        <w:rPr>
          <w:sz w:val="22"/>
          <w:szCs w:val="22"/>
          <w:lang w:val="id-ID"/>
        </w:rPr>
        <w:t xml:space="preserve"> </w:t>
      </w:r>
      <w:r w:rsidR="00FD1C66" w:rsidRPr="00591DAF">
        <w:rPr>
          <w:sz w:val="22"/>
          <w:szCs w:val="22"/>
          <w:lang w:val="id-ID"/>
        </w:rPr>
        <w:t>menunjukkan</w:t>
      </w:r>
      <w:r w:rsidR="007C0766" w:rsidRPr="00591DAF">
        <w:rPr>
          <w:sz w:val="22"/>
          <w:szCs w:val="22"/>
          <w:lang w:val="id-ID"/>
        </w:rPr>
        <w:t xml:space="preserve"> bahwa </w:t>
      </w:r>
      <w:r w:rsidR="006A70AC" w:rsidRPr="00591DAF">
        <w:rPr>
          <w:sz w:val="22"/>
          <w:szCs w:val="22"/>
          <w:lang w:val="id-ID"/>
        </w:rPr>
        <w:t xml:space="preserve">FDR tidak memiliki pengaruh terhadap NPF </w:t>
      </w:r>
      <w:r w:rsidR="007C0766" w:rsidRPr="00591DAF">
        <w:rPr>
          <w:sz w:val="22"/>
          <w:szCs w:val="22"/>
          <w:lang w:val="id-ID"/>
        </w:rPr>
        <w:t>secara simultan.</w:t>
      </w:r>
    </w:p>
    <w:p w:rsidR="00076912" w:rsidRPr="00591DAF" w:rsidRDefault="006A70AC" w:rsidP="00FD1C66">
      <w:pPr>
        <w:ind w:firstLine="720"/>
        <w:jc w:val="both"/>
        <w:rPr>
          <w:sz w:val="22"/>
          <w:szCs w:val="22"/>
          <w:lang w:val="id-ID"/>
        </w:rPr>
      </w:pPr>
      <w:r w:rsidRPr="00591DAF">
        <w:rPr>
          <w:sz w:val="22"/>
          <w:szCs w:val="22"/>
        </w:rPr>
        <w:t>CAR</w:t>
      </w:r>
      <w:r w:rsidR="00076912" w:rsidRPr="00591DAF">
        <w:rPr>
          <w:sz w:val="22"/>
          <w:szCs w:val="22"/>
        </w:rPr>
        <w:t xml:space="preserve"> merupakan faktor lain yang </w:t>
      </w:r>
      <w:r w:rsidRPr="00591DAF">
        <w:rPr>
          <w:sz w:val="22"/>
          <w:szCs w:val="22"/>
          <w:lang w:val="id-ID"/>
        </w:rPr>
        <w:t>mempengaruhi</w:t>
      </w:r>
      <w:r w:rsidR="00FD1C66" w:rsidRPr="00591DAF">
        <w:rPr>
          <w:sz w:val="22"/>
          <w:szCs w:val="22"/>
          <w:lang w:val="id-ID"/>
        </w:rPr>
        <w:t xml:space="preserve"> p</w:t>
      </w:r>
      <w:r w:rsidR="00076912" w:rsidRPr="00591DAF">
        <w:rPr>
          <w:sz w:val="22"/>
          <w:szCs w:val="22"/>
        </w:rPr>
        <w:t xml:space="preserve">embiayaan </w:t>
      </w:r>
      <w:r w:rsidR="00076912" w:rsidRPr="00591DAF">
        <w:rPr>
          <w:i/>
          <w:sz w:val="22"/>
          <w:szCs w:val="22"/>
        </w:rPr>
        <w:t>Murabahah</w:t>
      </w:r>
      <w:r w:rsidR="007C0766" w:rsidRPr="00591DAF">
        <w:rPr>
          <w:i/>
          <w:sz w:val="22"/>
          <w:szCs w:val="22"/>
          <w:lang w:val="id-ID"/>
        </w:rPr>
        <w:t xml:space="preserve"> </w:t>
      </w:r>
      <w:r w:rsidR="007C0766" w:rsidRPr="00591DAF">
        <w:rPr>
          <w:sz w:val="22"/>
          <w:szCs w:val="22"/>
          <w:lang w:val="id-ID"/>
        </w:rPr>
        <w:t>dan NPF</w:t>
      </w:r>
      <w:r w:rsidR="00076912" w:rsidRPr="00591DAF">
        <w:rPr>
          <w:sz w:val="22"/>
          <w:szCs w:val="22"/>
        </w:rPr>
        <w:t xml:space="preserve">. </w:t>
      </w:r>
      <w:r w:rsidR="00FD1C66" w:rsidRPr="00591DAF">
        <w:rPr>
          <w:sz w:val="22"/>
          <w:szCs w:val="22"/>
          <w:lang w:val="id-ID"/>
        </w:rPr>
        <w:t xml:space="preserve">Ketika kecukupan modal suatu bank baik, berarti bank tersebut sehat. </w:t>
      </w:r>
      <w:r w:rsidR="007C0766" w:rsidRPr="00591DAF">
        <w:rPr>
          <w:sz w:val="22"/>
          <w:szCs w:val="22"/>
          <w:lang w:val="id-ID"/>
        </w:rPr>
        <w:t xml:space="preserve">Karena modal yang cukup menggambarkan </w:t>
      </w:r>
      <w:r w:rsidR="00FD1C66" w:rsidRPr="00591DAF">
        <w:rPr>
          <w:sz w:val="22"/>
          <w:szCs w:val="22"/>
          <w:lang w:val="id-ID"/>
        </w:rPr>
        <w:t xml:space="preserve">nilai </w:t>
      </w:r>
      <w:r w:rsidR="00076912" w:rsidRPr="00591DAF">
        <w:rPr>
          <w:sz w:val="22"/>
          <w:szCs w:val="22"/>
        </w:rPr>
        <w:t xml:space="preserve">rasio kecukupan modal (CAR). CAR </w:t>
      </w:r>
      <w:r w:rsidR="00FD1C66" w:rsidRPr="00591DAF">
        <w:rPr>
          <w:sz w:val="22"/>
          <w:szCs w:val="22"/>
          <w:lang w:val="id-ID"/>
        </w:rPr>
        <w:t>ialah</w:t>
      </w:r>
      <w:r w:rsidR="00076912" w:rsidRPr="00591DAF">
        <w:rPr>
          <w:sz w:val="22"/>
          <w:szCs w:val="22"/>
        </w:rPr>
        <w:t xml:space="preserve"> sumber keuangan yang </w:t>
      </w:r>
      <w:r w:rsidR="00FD1C66" w:rsidRPr="00591DAF">
        <w:rPr>
          <w:sz w:val="22"/>
          <w:szCs w:val="22"/>
          <w:lang w:val="id-ID"/>
        </w:rPr>
        <w:t>dapat digunakan</w:t>
      </w:r>
      <w:r w:rsidR="00076912" w:rsidRPr="00591DAF">
        <w:rPr>
          <w:sz w:val="22"/>
          <w:szCs w:val="22"/>
        </w:rPr>
        <w:t xml:space="preserve"> dalam keperluan </w:t>
      </w:r>
      <w:r w:rsidR="00FD1C66" w:rsidRPr="00591DAF">
        <w:rPr>
          <w:sz w:val="22"/>
          <w:szCs w:val="22"/>
          <w:lang w:val="id-ID"/>
        </w:rPr>
        <w:t>ekspansi</w:t>
      </w:r>
      <w:r w:rsidR="00076912" w:rsidRPr="00591DAF">
        <w:rPr>
          <w:sz w:val="22"/>
          <w:szCs w:val="22"/>
        </w:rPr>
        <w:t xml:space="preserve"> serta </w:t>
      </w:r>
      <w:r w:rsidR="00FD1C66" w:rsidRPr="00591DAF">
        <w:rPr>
          <w:sz w:val="22"/>
          <w:szCs w:val="22"/>
          <w:lang w:val="id-ID"/>
        </w:rPr>
        <w:t>estimasi</w:t>
      </w:r>
      <w:r w:rsidRPr="00591DAF">
        <w:rPr>
          <w:sz w:val="22"/>
          <w:szCs w:val="22"/>
          <w:lang w:val="id-ID"/>
        </w:rPr>
        <w:t xml:space="preserve"> </w:t>
      </w:r>
      <w:r w:rsidR="00076912" w:rsidRPr="00591DAF">
        <w:rPr>
          <w:sz w:val="22"/>
          <w:szCs w:val="22"/>
        </w:rPr>
        <w:t xml:space="preserve">kerugian </w:t>
      </w:r>
      <w:r w:rsidR="00FD1C66" w:rsidRPr="00591DAF">
        <w:rPr>
          <w:sz w:val="22"/>
          <w:szCs w:val="22"/>
          <w:lang w:val="id-ID"/>
        </w:rPr>
        <w:t>karena</w:t>
      </w:r>
      <w:r w:rsidR="00076912" w:rsidRPr="00591DAF">
        <w:rPr>
          <w:sz w:val="22"/>
          <w:szCs w:val="22"/>
        </w:rPr>
        <w:t xml:space="preserve"> pembiayaan </w:t>
      </w:r>
      <w:r w:rsidR="00076912" w:rsidRPr="00591DAF">
        <w:rPr>
          <w:sz w:val="22"/>
          <w:szCs w:val="22"/>
        </w:rPr>
        <w:fldChar w:fldCharType="begin" w:fldLock="1"/>
      </w:r>
      <w:r w:rsidR="00076912" w:rsidRPr="00591DAF">
        <w:rPr>
          <w:sz w:val="22"/>
          <w:szCs w:val="22"/>
        </w:rPr>
        <w:instrText>ADDIN CSL_CITATION {"citationItems":[{"id":"ITEM-1","itemData":{"DOI":"10.51289/peta.v6i1.483","abstract":"Faktor internal dalam bank syariah adalah faktor pengendali dalam perusahaan guna memberikan pengaruh terhadap jumlah penyaluran pembiayaan murabahah. Tujuan penelitian ini untuk menganalisa hubungan Dana Pihak Ketiga, Capital Adequacy Ratio (CAR) dan Non Performing Financing (NPF) terhadap Pembiayaan Murabahah pada bank umum syariah yang ada di Indonesia. Sampel pada penelitian ini adalah Bank umum syariah yang terdaftar di Otoritas Jasa Keuangan sebanyak 10 Bank Umum Syariah dengan 50 pengamatan selama periode tahun 2015 – 2019. Partial Least Square (PLS) dengan software SmartPLS V.3.3.2 merupakan alat analisis yang digunakan dalam penelitian ini. Hasil penelitian menjelaskan pertama, Dana Pihak Ketiga memiliki pengaruh positif signifikan atas Murabahah. Kedua, Capital Adequacy Ratio (CAR) memiliki pengaruh Positif tidak signifikan atas Murabahah. Ketiga, Non Performing Financing (NPF) memiliki pengaruh negatif tidak signifikan atas Murabahah.","author":[{"dropping-particle":"","family":"Irianto","given":"Mochamad Fariz","non-dropping-particle":"","parse-names":false,"suffix":""}],"container-title":"Jurnal Penelitian Teori &amp; Terapan Akuntansi (PETA)","id":"ITEM-1","issue":"1","issued":{"date-parts":[["2021"]]},"page":"77-91","title":"Determinan pembiayaan murabahah (Studi Pada Bank Umum Syariah Di Indonesia Periode Tahun 2015 – 2019)","type":"article-journal","volume":"6"},"uris":["http://www.mendeley.com/documents/?uuid=4985848a-e413-4c9b-b6c1-f4cfd00ae0ca"]}],"mendeley":{"formattedCitation":"(Irianto, 2021)","plainTextFormattedCitation":"(Irianto, 2021)","previouslyFormattedCitation":"(Irianto, 2021)"},"properties":{"noteIndex":0},"schema":"https://github.com/citation-style-language/schema/raw/master/csl-citation.json"}</w:instrText>
      </w:r>
      <w:r w:rsidR="00076912" w:rsidRPr="00591DAF">
        <w:rPr>
          <w:sz w:val="22"/>
          <w:szCs w:val="22"/>
        </w:rPr>
        <w:fldChar w:fldCharType="separate"/>
      </w:r>
      <w:r w:rsidR="00076912" w:rsidRPr="00591DAF">
        <w:rPr>
          <w:noProof/>
          <w:sz w:val="22"/>
          <w:szCs w:val="22"/>
        </w:rPr>
        <w:t>(Irianto, 2021)</w:t>
      </w:r>
      <w:r w:rsidR="00076912" w:rsidRPr="00591DAF">
        <w:rPr>
          <w:sz w:val="22"/>
          <w:szCs w:val="22"/>
        </w:rPr>
        <w:fldChar w:fldCharType="end"/>
      </w:r>
      <w:r w:rsidR="00FD1C66" w:rsidRPr="00591DAF">
        <w:rPr>
          <w:sz w:val="22"/>
          <w:szCs w:val="22"/>
          <w:lang w:val="id-ID"/>
        </w:rPr>
        <w:t>.</w:t>
      </w:r>
    </w:p>
    <w:p w:rsidR="006A70AC" w:rsidRPr="00591DAF" w:rsidRDefault="006A70AC" w:rsidP="00FD1C66">
      <w:pPr>
        <w:ind w:firstLine="720"/>
        <w:jc w:val="both"/>
        <w:rPr>
          <w:sz w:val="22"/>
          <w:szCs w:val="22"/>
          <w:lang w:val="id-ID"/>
        </w:rPr>
      </w:pPr>
    </w:p>
    <w:p w:rsidR="00076912" w:rsidRPr="00591DAF" w:rsidRDefault="00076912" w:rsidP="00076912">
      <w:pPr>
        <w:jc w:val="center"/>
        <w:rPr>
          <w:sz w:val="22"/>
          <w:szCs w:val="22"/>
        </w:rPr>
      </w:pPr>
      <w:r w:rsidRPr="00591DAF">
        <w:rPr>
          <w:sz w:val="22"/>
          <w:szCs w:val="22"/>
        </w:rPr>
        <w:t>Pertumbuhan CAR pada BUS tahun 2017-2021</w:t>
      </w:r>
    </w:p>
    <w:p w:rsidR="00076912" w:rsidRPr="00591DAF" w:rsidRDefault="00207663" w:rsidP="00076912">
      <w:pPr>
        <w:jc w:val="center"/>
        <w:rPr>
          <w:sz w:val="22"/>
          <w:szCs w:val="22"/>
        </w:rPr>
      </w:pPr>
      <w:r w:rsidRPr="00591DAF">
        <w:rPr>
          <w:noProof/>
          <w:sz w:val="22"/>
          <w:szCs w:val="22"/>
          <w:lang w:val="en-US"/>
        </w:rPr>
        <w:drawing>
          <wp:inline distT="0" distB="0" distL="0" distR="0" wp14:anchorId="5F939E57" wp14:editId="3D2E506A">
            <wp:extent cx="2741295" cy="999491"/>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41295" cy="999491"/>
                    </a:xfrm>
                    <a:prstGeom prst="rect">
                      <a:avLst/>
                    </a:prstGeom>
                  </pic:spPr>
                </pic:pic>
              </a:graphicData>
            </a:graphic>
          </wp:inline>
        </w:drawing>
      </w:r>
    </w:p>
    <w:p w:rsidR="00076912" w:rsidRPr="00591DAF" w:rsidRDefault="00076912" w:rsidP="00076912">
      <w:pPr>
        <w:jc w:val="center"/>
        <w:rPr>
          <w:i/>
          <w:sz w:val="22"/>
          <w:szCs w:val="22"/>
          <w:lang w:val="id-ID"/>
        </w:rPr>
      </w:pPr>
      <w:r w:rsidRPr="00591DAF">
        <w:rPr>
          <w:i/>
          <w:sz w:val="22"/>
          <w:szCs w:val="22"/>
          <w:lang w:val="en-GB"/>
        </w:rPr>
        <w:t xml:space="preserve">Sumber : </w:t>
      </w:r>
      <w:hyperlink r:id="rId20" w:history="1">
        <w:r w:rsidRPr="00591DAF">
          <w:rPr>
            <w:rStyle w:val="Hyperlink"/>
            <w:i/>
            <w:color w:val="auto"/>
            <w:sz w:val="22"/>
            <w:szCs w:val="22"/>
            <w:u w:val="none"/>
            <w:lang w:val="en-GB"/>
          </w:rPr>
          <w:t>www.ojk.go.id</w:t>
        </w:r>
      </w:hyperlink>
    </w:p>
    <w:p w:rsidR="00076912" w:rsidRPr="00591DAF" w:rsidRDefault="00076912" w:rsidP="00076912">
      <w:pPr>
        <w:tabs>
          <w:tab w:val="left" w:pos="426"/>
        </w:tabs>
        <w:jc w:val="center"/>
        <w:rPr>
          <w:sz w:val="22"/>
          <w:szCs w:val="22"/>
          <w:lang w:val="en-GB"/>
        </w:rPr>
      </w:pPr>
      <w:r w:rsidRPr="00591DAF">
        <w:rPr>
          <w:sz w:val="22"/>
          <w:szCs w:val="22"/>
          <w:lang w:val="en-GB"/>
        </w:rPr>
        <w:t xml:space="preserve">Grafik </w:t>
      </w:r>
      <w:r w:rsidR="00591DAF">
        <w:rPr>
          <w:sz w:val="22"/>
          <w:szCs w:val="22"/>
          <w:lang w:val="id-ID"/>
        </w:rPr>
        <w:t>4 : P</w:t>
      </w:r>
      <w:r w:rsidRPr="00591DAF">
        <w:rPr>
          <w:sz w:val="22"/>
          <w:szCs w:val="22"/>
          <w:lang w:val="en-GB"/>
        </w:rPr>
        <w:t xml:space="preserve">ertumbuhan </w:t>
      </w:r>
      <w:r w:rsidR="00E93B03" w:rsidRPr="00591DAF">
        <w:rPr>
          <w:sz w:val="22"/>
          <w:szCs w:val="22"/>
          <w:lang w:val="id-ID"/>
        </w:rPr>
        <w:t>CAR</w:t>
      </w:r>
      <w:r w:rsidRPr="00591DAF">
        <w:rPr>
          <w:sz w:val="22"/>
          <w:szCs w:val="22"/>
          <w:lang w:val="en-GB"/>
        </w:rPr>
        <w:t xml:space="preserve"> pada BUS Tahun 2017-2021</w:t>
      </w:r>
    </w:p>
    <w:p w:rsidR="00E93B03" w:rsidRPr="00591DAF" w:rsidRDefault="00076912" w:rsidP="006B2111">
      <w:pPr>
        <w:jc w:val="both"/>
        <w:rPr>
          <w:sz w:val="22"/>
          <w:szCs w:val="22"/>
          <w:lang w:val="id-ID"/>
        </w:rPr>
      </w:pPr>
      <w:r w:rsidRPr="00591DAF">
        <w:rPr>
          <w:sz w:val="22"/>
          <w:szCs w:val="22"/>
        </w:rPr>
        <w:t>Dari g</w:t>
      </w:r>
      <w:r w:rsidRPr="00591DAF">
        <w:rPr>
          <w:sz w:val="22"/>
          <w:szCs w:val="22"/>
          <w:lang w:val="id-ID"/>
        </w:rPr>
        <w:t>r</w:t>
      </w:r>
      <w:r w:rsidR="006B2111" w:rsidRPr="00591DAF">
        <w:rPr>
          <w:sz w:val="22"/>
          <w:szCs w:val="22"/>
        </w:rPr>
        <w:t>afik diatas</w:t>
      </w:r>
      <w:r w:rsidR="006B2111" w:rsidRPr="00591DAF">
        <w:rPr>
          <w:sz w:val="22"/>
          <w:szCs w:val="22"/>
          <w:lang w:val="id-ID"/>
        </w:rPr>
        <w:t xml:space="preserve"> </w:t>
      </w:r>
      <w:r w:rsidRPr="00591DAF">
        <w:rPr>
          <w:sz w:val="22"/>
          <w:szCs w:val="22"/>
        </w:rPr>
        <w:t xml:space="preserve">setiap tahunnya CAR mengalami kenaikan, dimulai dari tahun 2017 yang hanya sebesar 17,91% pada tahun 2021 naik hingga sebesar 25,71%. </w:t>
      </w:r>
      <w:r w:rsidR="006B2111" w:rsidRPr="00591DAF">
        <w:rPr>
          <w:sz w:val="22"/>
          <w:szCs w:val="22"/>
          <w:lang w:val="id-ID"/>
        </w:rPr>
        <w:t xml:space="preserve">CAR yang tinggi menggambarkan beta baiknya bank dalam mengatasi  risiko kerugian. </w:t>
      </w:r>
      <w:r w:rsidRPr="00591DAF">
        <w:rPr>
          <w:sz w:val="22"/>
          <w:szCs w:val="22"/>
        </w:rPr>
        <w:fldChar w:fldCharType="begin" w:fldLock="1"/>
      </w:r>
      <w:r w:rsidRPr="00591DAF">
        <w:rPr>
          <w:sz w:val="22"/>
          <w:szCs w:val="22"/>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Pr="00591DAF">
        <w:rPr>
          <w:sz w:val="22"/>
          <w:szCs w:val="22"/>
        </w:rPr>
        <w:fldChar w:fldCharType="separate"/>
      </w:r>
      <w:r w:rsidRPr="00591DAF">
        <w:rPr>
          <w:noProof/>
          <w:sz w:val="22"/>
          <w:szCs w:val="22"/>
        </w:rPr>
        <w:t>(Zulaecha, Hesty Erviani ; Yulistiana, 2018)</w:t>
      </w:r>
      <w:r w:rsidRPr="00591DAF">
        <w:rPr>
          <w:sz w:val="22"/>
          <w:szCs w:val="22"/>
        </w:rPr>
        <w:fldChar w:fldCharType="end"/>
      </w:r>
      <w:r w:rsidRPr="00591DAF">
        <w:rPr>
          <w:sz w:val="22"/>
          <w:szCs w:val="22"/>
        </w:rPr>
        <w:t>.</w:t>
      </w:r>
    </w:p>
    <w:p w:rsidR="00076912" w:rsidRPr="00591DAF" w:rsidRDefault="00076912" w:rsidP="006A70AC">
      <w:pPr>
        <w:ind w:firstLine="426"/>
        <w:jc w:val="both"/>
        <w:rPr>
          <w:sz w:val="22"/>
          <w:szCs w:val="22"/>
          <w:lang w:val="id-ID"/>
        </w:rPr>
      </w:pPr>
      <w:r w:rsidRPr="00591DAF">
        <w:rPr>
          <w:sz w:val="22"/>
          <w:szCs w:val="22"/>
        </w:rPr>
        <w:t xml:space="preserve">Penelitian </w:t>
      </w:r>
      <w:r w:rsidRPr="00591DAF">
        <w:rPr>
          <w:sz w:val="22"/>
          <w:szCs w:val="22"/>
        </w:rPr>
        <w:fldChar w:fldCharType="begin" w:fldLock="1"/>
      </w:r>
      <w:r w:rsidRPr="00591DAF">
        <w:rPr>
          <w:sz w:val="22"/>
          <w:szCs w:val="22"/>
        </w:rPr>
        <w:instrText>ADDIN CSL_CITATION {"citationItems":[{"id":"ITEM-1","itemData":{"DOI":"10.53088/jadfi.v1i3.176","abstract":"This study aims to determine the effect of third-party funds, capital adequacy ratio, and return on assets on murabahah financing with non-performing financing as moderating variables. This type of research is a quantitative research using secondary data. The population in this study amounted to 14 Islamic commercial banks. The sample of this study was determined by the purposive sampling method with the criteria determined by the researcher to obtain 60 samples from 12 Islamic commercial banks in the 2016-2020 period. The results showed that the third-party funds and capital adequacy ratio variables positively and significantly affected murabahah financing. In contrast, the return on assets variable had a positive but not significant effect. The moderated regression analysis (MRA) test shows that the non-performing financing interaction can moderate the effect of third-party funds, capital adequacy ratio, and return on assets on murabahah financing.","author":[{"dropping-particle":"","family":"Nauval","given":"Amiratun","non-dropping-particle":"","parse-names":false,"suffix":""},{"dropping-particle":"","family":"Rahman","given":"Taufikur","non-dropping-particle":"","parse-names":false,"suffix":""}],"container-title":"Journal of Accounting and Digital Finance","id":"ITEM-1","issue":"3","issued":{"date-parts":[["2021"]]},"page":"265-277","title":"Determinan pembiayaan murabahah dengan non-performing financing sebagai variabel moderating","type":"article-journal","volume":"1"},"uris":["http://www.mendeley.com/documents/?uuid=588cb520-9a77-4837-a672-47dbbc449f36"]}],"mendeley":{"formattedCitation":"(Nauval &amp; Rahman, 2021)","plainTextFormattedCitation":"(Nauval &amp; Rahman, 2021)","previouslyFormattedCitation":"(Nauval &amp; Rahman, 2021)"},"properties":{"noteIndex":0},"schema":"https://github.com/citation-style-language/schema/raw/master/csl-citation.json"}</w:instrText>
      </w:r>
      <w:r w:rsidRPr="00591DAF">
        <w:rPr>
          <w:sz w:val="22"/>
          <w:szCs w:val="22"/>
        </w:rPr>
        <w:fldChar w:fldCharType="separate"/>
      </w:r>
      <w:r w:rsidRPr="00591DAF">
        <w:rPr>
          <w:noProof/>
          <w:sz w:val="22"/>
          <w:szCs w:val="22"/>
        </w:rPr>
        <w:t>(Nauval &amp; Rahman, 2021)</w:t>
      </w:r>
      <w:r w:rsidRPr="00591DAF">
        <w:rPr>
          <w:sz w:val="22"/>
          <w:szCs w:val="22"/>
        </w:rPr>
        <w:fldChar w:fldCharType="end"/>
      </w:r>
      <w:r w:rsidRPr="00591DAF">
        <w:rPr>
          <w:sz w:val="22"/>
          <w:szCs w:val="22"/>
        </w:rPr>
        <w:t xml:space="preserve"> </w:t>
      </w:r>
      <w:r w:rsidR="006B2111" w:rsidRPr="00591DAF">
        <w:rPr>
          <w:sz w:val="22"/>
          <w:szCs w:val="22"/>
          <w:lang w:val="id-ID"/>
        </w:rPr>
        <w:t>menyatakan</w:t>
      </w:r>
      <w:r w:rsidRPr="00591DAF">
        <w:rPr>
          <w:sz w:val="22"/>
          <w:szCs w:val="22"/>
        </w:rPr>
        <w:t xml:space="preserve"> </w:t>
      </w:r>
      <w:r w:rsidR="006A70AC" w:rsidRPr="00591DAF">
        <w:rPr>
          <w:sz w:val="22"/>
          <w:szCs w:val="22"/>
          <w:lang w:val="id-ID"/>
        </w:rPr>
        <w:t>pengaruh positive antara CAR dan</w:t>
      </w:r>
      <w:r w:rsidRPr="00591DAF">
        <w:rPr>
          <w:sz w:val="22"/>
          <w:szCs w:val="22"/>
        </w:rPr>
        <w:t xml:space="preserve"> pembiayaan </w:t>
      </w:r>
      <w:r w:rsidRPr="00591DAF">
        <w:rPr>
          <w:i/>
          <w:sz w:val="22"/>
          <w:szCs w:val="22"/>
        </w:rPr>
        <w:t>Murabahah</w:t>
      </w:r>
      <w:r w:rsidRPr="00591DAF">
        <w:rPr>
          <w:sz w:val="22"/>
          <w:szCs w:val="22"/>
        </w:rPr>
        <w:t xml:space="preserve">. </w:t>
      </w:r>
      <w:r w:rsidR="006A70AC" w:rsidRPr="00591DAF">
        <w:rPr>
          <w:sz w:val="22"/>
          <w:szCs w:val="22"/>
          <w:lang w:val="id-ID"/>
        </w:rPr>
        <w:t xml:space="preserve">Tetapi </w:t>
      </w:r>
      <w:r w:rsidRPr="00591DAF">
        <w:rPr>
          <w:sz w:val="22"/>
          <w:szCs w:val="22"/>
        </w:rPr>
        <w:t xml:space="preserve">hal ini tidak </w:t>
      </w:r>
      <w:r w:rsidR="006A70AC" w:rsidRPr="00591DAF">
        <w:rPr>
          <w:sz w:val="22"/>
          <w:szCs w:val="22"/>
          <w:lang w:val="id-ID"/>
        </w:rPr>
        <w:t>sama</w:t>
      </w:r>
      <w:r w:rsidRPr="00591DAF">
        <w:rPr>
          <w:sz w:val="22"/>
          <w:szCs w:val="22"/>
        </w:rPr>
        <w:t xml:space="preserve"> dengan penelitian </w:t>
      </w:r>
      <w:r w:rsidRPr="00591DAF">
        <w:rPr>
          <w:sz w:val="22"/>
          <w:szCs w:val="22"/>
        </w:rPr>
        <w:fldChar w:fldCharType="begin" w:fldLock="1"/>
      </w:r>
      <w:r w:rsidRPr="00591DAF">
        <w:rPr>
          <w:sz w:val="22"/>
          <w:szCs w:val="22"/>
        </w:rPr>
        <w:instrText>ADDIN CSL_CITATION {"citationItems":[{"id":"ITEM-1","itemData":{"DOI":"10.31014/aior.1992.02.03.113","author":[{"dropping-particle":"","family":"Melzatia","given":"Shinta Nurhasanah","non-dropping-particle":"","parse-names":false,"suffix":""}],"container-title":"Journal of Economics and Business","id":"ITEM-1","issue":"3","issued":{"date-parts":[["2019"]]},"page":"618-626","title":"Analysis of Murabaha Financing from Influence of Asset, Deposit Fund, and Profitability","type":"article-journal","volume":"2"},"uris":["http://www.mendeley.com/documents/?uuid=45dac212-f6c8-4585-b2b1-a147f6837520"]}],"mendeley":{"formattedCitation":"(Melzatia, 2019)","plainTextFormattedCitation":"(Melzatia, 2019)","previouslyFormattedCitation":"(Melzatia, 2019)"},"properties":{"noteIndex":0},"schema":"https://github.com/citation-style-language/schema/raw/master/csl-citation.json"}</w:instrText>
      </w:r>
      <w:r w:rsidRPr="00591DAF">
        <w:rPr>
          <w:sz w:val="22"/>
          <w:szCs w:val="22"/>
        </w:rPr>
        <w:fldChar w:fldCharType="separate"/>
      </w:r>
      <w:r w:rsidRPr="00591DAF">
        <w:rPr>
          <w:noProof/>
          <w:sz w:val="22"/>
          <w:szCs w:val="22"/>
        </w:rPr>
        <w:t>(Melzatia, 2019)</w:t>
      </w:r>
      <w:r w:rsidRPr="00591DAF">
        <w:rPr>
          <w:sz w:val="22"/>
          <w:szCs w:val="22"/>
        </w:rPr>
        <w:fldChar w:fldCharType="end"/>
      </w:r>
      <w:r w:rsidRPr="00591DAF">
        <w:rPr>
          <w:sz w:val="22"/>
          <w:szCs w:val="22"/>
        </w:rPr>
        <w:t xml:space="preserve"> yang menyebutkan bahwa CAR tidak </w:t>
      </w:r>
      <w:r w:rsidR="006A70AC" w:rsidRPr="00591DAF">
        <w:rPr>
          <w:sz w:val="22"/>
          <w:szCs w:val="22"/>
          <w:lang w:val="id-ID"/>
        </w:rPr>
        <w:t>memiliki pengaruh pada</w:t>
      </w:r>
      <w:r w:rsidRPr="00591DAF">
        <w:rPr>
          <w:sz w:val="22"/>
          <w:szCs w:val="22"/>
        </w:rPr>
        <w:t xml:space="preserve"> pembiayaan </w:t>
      </w:r>
      <w:r w:rsidRPr="00591DAF">
        <w:rPr>
          <w:i/>
          <w:sz w:val="22"/>
          <w:szCs w:val="22"/>
        </w:rPr>
        <w:t>Muraba</w:t>
      </w:r>
      <w:r w:rsidR="00E93B03" w:rsidRPr="00591DAF">
        <w:rPr>
          <w:i/>
          <w:sz w:val="22"/>
          <w:szCs w:val="22"/>
        </w:rPr>
        <w:t>hah</w:t>
      </w:r>
      <w:r w:rsidR="00E93B03" w:rsidRPr="00591DAF">
        <w:rPr>
          <w:i/>
          <w:sz w:val="22"/>
          <w:szCs w:val="22"/>
          <w:lang w:val="id-ID"/>
        </w:rPr>
        <w:t xml:space="preserve">. </w:t>
      </w:r>
      <w:r w:rsidR="00E93B03" w:rsidRPr="00591DAF">
        <w:rPr>
          <w:sz w:val="22"/>
          <w:szCs w:val="22"/>
          <w:lang w:val="id-ID"/>
        </w:rPr>
        <w:t xml:space="preserve">Sedangkan Penelitian oleh </w:t>
      </w:r>
      <w:r w:rsidR="00E93B03" w:rsidRPr="00591DAF">
        <w:rPr>
          <w:sz w:val="22"/>
          <w:szCs w:val="22"/>
          <w:lang w:val="id-ID"/>
        </w:rPr>
        <w:fldChar w:fldCharType="begin" w:fldLock="1"/>
      </w:r>
      <w:r w:rsidR="00E93B03" w:rsidRPr="00591DAF">
        <w:rPr>
          <w:sz w:val="22"/>
          <w:szCs w:val="22"/>
          <w:lang w:val="id-ID"/>
        </w:rPr>
        <w:instrText>ADDIN CSL_CITATION {"citationItems":[{"id":"ITEM-1","itemData":{"DOI":"10.37676/ekombis.v10i1.1531","ISSN":"2716-4411","abstract":"Non Performing Financing (NPF) is a channeling of funds carried out by financial institutions such as Sharia Banks where in the implementation of financing payments by customers there are things such as non-current financing, financing where debtors do not meet the promised requirements, and the financing does not comply installment schedule. This study aims to determine the effect of internal and external factors on Non-Performing Financing (NPF). Internal factors include Allowance for Impairment Losses (CKPN) and Operating Expenses for Operating Income (BOPO); Macroeconomic factors include Gross Domestic Product and Inflation. Data collection techniques in this study are documentation in the form of quarterly financial statements of Islamic banks and statistical data for the 2015-2019 period. Data analysis techniques used are descriptive analysis test, classic assumption test, multiple regression test, and hypothesis testing.\r The results of the study show that: (1) Allowance for Impairment Losses (X1) affects the Non Performing Financing (NPF) with a sig value of 0,000 (0,000 &lt;0.05). Operating Expenses Against Operating Income (X2) does not significantly influence the Non Performing Financing (NPF) with a sig value of 0.763 (0.763 &gt; 0.05). Gross Domestic Product (X3) does not significantly influence the Non Performing Financing (NPF) with a sig value of 0.554 (0.554&gt; 0.05). Inflation (X4) does not significantly influence the Non Performing Financing (NPF) with a sig value of 0.001 (0.001&lt; 0.005).\r  ","author":[{"dropping-particle":"","family":"Zs","given":"Nensi Yuniarti","non-dropping-particle":"","parse-names":false,"suffix":""},{"dropping-particle":"","family":"Astuti","given":"Budi","non-dropping-particle":"","parse-names":false,"suffix":""},{"dropping-particle":"","family":"Ranidiah","given":"Furqonti","non-dropping-particle":"","parse-names":false,"suffix":""}],"container-title":"EKOMBIS REVIEW: Jurnal Ilmiah Ekonomi dan Bisnis","id":"ITEM-1","issue":"1","issued":{"date-parts":[["2022"]]},"page":"384-396","title":"Faktor-Faktor yang Mempengaruhi Non Performing Financing (NPF) pada Bank Umum Syariah yang Terdaftar di Otoritas Jasa Keuangan (OJK) Periode 2015-2019","type":"article-journal","volume":"10"},"uris":["http://www.mendeley.com/documents/?uuid=6540621e-2ce7-4bb9-96f9-c1a3bab9f17e"]}],"mendeley":{"formattedCitation":"(Zs et al., 2022)","plainTextFormattedCitation":"(Zs et al., 2022)","previouslyFormattedCitation":"(Zs et al., 2022)"},"properties":{"noteIndex":0},"schema":"https://github.com/citation-style-language/schema/raw/master/csl-citation.json"}</w:instrText>
      </w:r>
      <w:r w:rsidR="00E93B03" w:rsidRPr="00591DAF">
        <w:rPr>
          <w:sz w:val="22"/>
          <w:szCs w:val="22"/>
          <w:lang w:val="id-ID"/>
        </w:rPr>
        <w:fldChar w:fldCharType="separate"/>
      </w:r>
      <w:r w:rsidR="00E93B03" w:rsidRPr="00591DAF">
        <w:rPr>
          <w:noProof/>
          <w:sz w:val="22"/>
          <w:szCs w:val="22"/>
          <w:lang w:val="id-ID"/>
        </w:rPr>
        <w:t>(Zs et al., 2022)</w:t>
      </w:r>
      <w:r w:rsidR="00E93B03" w:rsidRPr="00591DAF">
        <w:rPr>
          <w:sz w:val="22"/>
          <w:szCs w:val="22"/>
          <w:lang w:val="id-ID"/>
        </w:rPr>
        <w:fldChar w:fldCharType="end"/>
      </w:r>
      <w:r w:rsidR="00E93B03" w:rsidRPr="00591DAF">
        <w:rPr>
          <w:sz w:val="22"/>
          <w:szCs w:val="22"/>
          <w:lang w:val="id-ID"/>
        </w:rPr>
        <w:t xml:space="preserve"> yang </w:t>
      </w:r>
      <w:r w:rsidR="006B2111" w:rsidRPr="00591DAF">
        <w:rPr>
          <w:sz w:val="22"/>
          <w:szCs w:val="22"/>
          <w:lang w:val="id-ID"/>
        </w:rPr>
        <w:t>menyatakan</w:t>
      </w:r>
      <w:r w:rsidR="00E93B03" w:rsidRPr="00591DAF">
        <w:rPr>
          <w:sz w:val="22"/>
          <w:szCs w:val="22"/>
          <w:lang w:val="id-ID"/>
        </w:rPr>
        <w:t xml:space="preserve"> bahwa CAR </w:t>
      </w:r>
      <w:r w:rsidR="006B2111" w:rsidRPr="00591DAF">
        <w:rPr>
          <w:sz w:val="22"/>
          <w:szCs w:val="22"/>
          <w:lang w:val="id-ID"/>
        </w:rPr>
        <w:t>memiliki pengaruh positive</w:t>
      </w:r>
      <w:r w:rsidR="00E93B03" w:rsidRPr="00591DAF">
        <w:rPr>
          <w:sz w:val="22"/>
          <w:szCs w:val="22"/>
          <w:lang w:val="id-ID"/>
        </w:rPr>
        <w:t xml:space="preserve"> signifikan </w:t>
      </w:r>
      <w:r w:rsidR="006A70AC" w:rsidRPr="00591DAF">
        <w:rPr>
          <w:sz w:val="22"/>
          <w:szCs w:val="22"/>
          <w:lang w:val="id-ID"/>
        </w:rPr>
        <w:t>pada</w:t>
      </w:r>
      <w:r w:rsidR="006B2111" w:rsidRPr="00591DAF">
        <w:rPr>
          <w:sz w:val="22"/>
          <w:szCs w:val="22"/>
          <w:lang w:val="id-ID"/>
        </w:rPr>
        <w:t xml:space="preserve"> NPF. Namun penelitian </w:t>
      </w:r>
      <w:r w:rsidR="00E93B03" w:rsidRPr="00591DAF">
        <w:rPr>
          <w:sz w:val="22"/>
          <w:szCs w:val="22"/>
          <w:lang w:val="id-ID"/>
        </w:rPr>
        <w:fldChar w:fldCharType="begin" w:fldLock="1"/>
      </w:r>
      <w:r w:rsidR="00E93B03" w:rsidRPr="00591DAF">
        <w:rPr>
          <w:sz w:val="22"/>
          <w:szCs w:val="22"/>
          <w:lang w:val="id-ID"/>
        </w:rPr>
        <w:instrText>ADDIN CSL_CITATION {"citationItems":[{"id":"ITEM-1","itemData":{"ISSN":"2746-6213","abstract":"Islamic banking at the moment is one of the most important things in the economy in Indonesia. Non Performing Financing (NPF) is one of the ratio that is considered by Islamic banking. NPF is an indicator that shows the risk of payment failure in the financing provided by Islamic banking. This study aims to analyze the influence of internal factors and external factors on Non-Performing Financing. The study was conducted at Islamic Commercial Banks in Indonesia for the 2014-2018 period. The internal variables used are the Capital Adequacy Ratio (CAR) and the Financing to Deposit Ratio (FDR) and the external variables used are the inflation rate, Gross Domestic Product (GDP) and the BI Rate. The results of the research shown by the t test show that partially the CAR and BI Rate variables have a negative effect on NPF meanwhile FDR, inflation and GDP variables have no effect on NPF.","author":[{"dropping-particle":"","family":"Rahmah","given":"Framesa Januari","non-dropping-particle":"","parse-names":false,"suffix":""},{"dropping-particle":"","family":"Pratiwi","given":"Leni Nur","non-dropping-particle":"","parse-names":false,"suffix":""},{"dropping-particle":"","family":"Setiawan","given":"Iwan","non-dropping-particle":"","parse-names":false,"suffix":""}],"container-title":"Journal of Applied Islamic Economics and Finance","id":"ITEM-1","issue":"3","issued":{"date-parts":[["2021"]]},"page":"661-676","title":"Analisis Pengaruh Faktor Internal dan Faktor Eksternal Terhadap Non-Performing Financing pada Bank Umum Syariah Analysis iof ithe iinfluence iof iinternal iand iexternal ifactors ion inon-performing ifinancing iin iIslamic icommercial ibanks Framesa iJanu","type":"article-journal","volume":"1"},"uris":["http://www.mendeley.com/documents/?uuid=4d8666ba-c4d8-41ee-84e7-02609c56efab"]}],"mendeley":{"formattedCitation":"(Rahmah et al., 2021)","plainTextFormattedCitation":"(Rahmah et al., 2021)","previouslyFormattedCitation":"(Rahmah et al., 2021)"},"properties":{"noteIndex":0},"schema":"https://github.com/citation-style-language/schema/raw/master/csl-citation.json"}</w:instrText>
      </w:r>
      <w:r w:rsidR="00E93B03" w:rsidRPr="00591DAF">
        <w:rPr>
          <w:sz w:val="22"/>
          <w:szCs w:val="22"/>
          <w:lang w:val="id-ID"/>
        </w:rPr>
        <w:fldChar w:fldCharType="separate"/>
      </w:r>
      <w:r w:rsidR="00E93B03" w:rsidRPr="00591DAF">
        <w:rPr>
          <w:noProof/>
          <w:sz w:val="22"/>
          <w:szCs w:val="22"/>
          <w:lang w:val="id-ID"/>
        </w:rPr>
        <w:t>(Rahmah et al., 2021)</w:t>
      </w:r>
      <w:r w:rsidR="00E93B03" w:rsidRPr="00591DAF">
        <w:rPr>
          <w:sz w:val="22"/>
          <w:szCs w:val="22"/>
          <w:lang w:val="id-ID"/>
        </w:rPr>
        <w:fldChar w:fldCharType="end"/>
      </w:r>
      <w:r w:rsidR="00E93B03" w:rsidRPr="00591DAF">
        <w:rPr>
          <w:sz w:val="22"/>
          <w:szCs w:val="22"/>
          <w:lang w:val="id-ID"/>
        </w:rPr>
        <w:t xml:space="preserve"> </w:t>
      </w:r>
      <w:r w:rsidR="006B2111" w:rsidRPr="00591DAF">
        <w:rPr>
          <w:sz w:val="22"/>
          <w:szCs w:val="22"/>
          <w:lang w:val="id-ID"/>
        </w:rPr>
        <w:t>menyatakan</w:t>
      </w:r>
      <w:r w:rsidR="006A70AC" w:rsidRPr="00591DAF">
        <w:rPr>
          <w:sz w:val="22"/>
          <w:szCs w:val="22"/>
          <w:lang w:val="id-ID"/>
        </w:rPr>
        <w:t xml:space="preserve"> pengaruh </w:t>
      </w:r>
      <w:r w:rsidR="006A70AC" w:rsidRPr="00591DAF">
        <w:rPr>
          <w:i/>
          <w:sz w:val="22"/>
          <w:szCs w:val="22"/>
          <w:lang w:val="id-ID"/>
        </w:rPr>
        <w:t>negative</w:t>
      </w:r>
      <w:r w:rsidR="006A70AC" w:rsidRPr="00591DAF">
        <w:rPr>
          <w:sz w:val="22"/>
          <w:szCs w:val="22"/>
          <w:lang w:val="id-ID"/>
        </w:rPr>
        <w:t xml:space="preserve"> CAR pada NPF </w:t>
      </w:r>
      <w:r w:rsidR="00E93B03" w:rsidRPr="00591DAF">
        <w:rPr>
          <w:sz w:val="22"/>
          <w:szCs w:val="22"/>
          <w:lang w:val="id-ID"/>
        </w:rPr>
        <w:t>secara parsial.</w:t>
      </w:r>
    </w:p>
    <w:p w:rsidR="00E851E3" w:rsidRPr="00591DAF" w:rsidRDefault="00851D2C" w:rsidP="00851D2C">
      <w:pPr>
        <w:ind w:firstLine="360"/>
        <w:jc w:val="both"/>
        <w:rPr>
          <w:sz w:val="22"/>
          <w:szCs w:val="22"/>
          <w:lang w:val="id-ID"/>
        </w:rPr>
      </w:pPr>
      <w:r w:rsidRPr="00591DAF">
        <w:rPr>
          <w:sz w:val="22"/>
          <w:szCs w:val="22"/>
          <w:lang w:val="id-ID"/>
        </w:rPr>
        <w:t xml:space="preserve">Berdasarkan </w:t>
      </w:r>
      <w:r w:rsidR="006B2111" w:rsidRPr="00591DAF">
        <w:rPr>
          <w:sz w:val="22"/>
          <w:szCs w:val="22"/>
          <w:lang w:val="id-ID"/>
        </w:rPr>
        <w:t>paparan</w:t>
      </w:r>
      <w:r w:rsidRPr="00591DAF">
        <w:rPr>
          <w:sz w:val="22"/>
          <w:szCs w:val="22"/>
          <w:lang w:val="id-ID"/>
        </w:rPr>
        <w:t xml:space="preserve"> </w:t>
      </w:r>
      <w:r w:rsidR="006B2111" w:rsidRPr="00591DAF">
        <w:rPr>
          <w:sz w:val="22"/>
          <w:szCs w:val="22"/>
          <w:lang w:val="id-ID"/>
        </w:rPr>
        <w:t xml:space="preserve">yang sudah dijelaskan </w:t>
      </w:r>
      <w:r w:rsidRPr="00591DAF">
        <w:rPr>
          <w:sz w:val="22"/>
          <w:szCs w:val="22"/>
          <w:lang w:val="id-ID"/>
        </w:rPr>
        <w:t xml:space="preserve">, adanya </w:t>
      </w:r>
      <w:r w:rsidRPr="00591DAF">
        <w:rPr>
          <w:i/>
          <w:sz w:val="22"/>
          <w:szCs w:val="22"/>
          <w:lang w:val="id-ID"/>
        </w:rPr>
        <w:t>research g</w:t>
      </w:r>
      <w:r w:rsidRPr="00591DAF">
        <w:rPr>
          <w:sz w:val="22"/>
          <w:szCs w:val="22"/>
          <w:lang w:val="id-ID"/>
        </w:rPr>
        <w:t>ap dan ketidak konsistenan hasil d</w:t>
      </w:r>
      <w:r w:rsidR="00271AC1" w:rsidRPr="00591DAF">
        <w:rPr>
          <w:sz w:val="22"/>
          <w:szCs w:val="22"/>
          <w:lang w:val="id-ID"/>
        </w:rPr>
        <w:t>ari penelitian yang sebelumnya. Selain itu p</w:t>
      </w:r>
      <w:r w:rsidRPr="00591DAF">
        <w:rPr>
          <w:sz w:val="22"/>
          <w:szCs w:val="22"/>
          <w:lang w:val="id-ID"/>
        </w:rPr>
        <w:t>ada penelitian ini peneliti memilih variabel Non Performing Financing (NPF) sebagai variabel dependen kedua yang menjadikan keterbaruan dalam penelitian ini.</w:t>
      </w:r>
    </w:p>
    <w:p w:rsidR="00851D2C" w:rsidRPr="00851D2C" w:rsidRDefault="00851D2C" w:rsidP="00851D2C">
      <w:pPr>
        <w:ind w:firstLine="360"/>
        <w:jc w:val="both"/>
        <w:rPr>
          <w:lang w:val="id-ID"/>
        </w:rPr>
      </w:pPr>
    </w:p>
    <w:p w:rsidR="00A057A9" w:rsidRDefault="00F6642C" w:rsidP="006422DF">
      <w:pPr>
        <w:jc w:val="both"/>
        <w:rPr>
          <w:b/>
          <w:sz w:val="22"/>
          <w:szCs w:val="22"/>
        </w:rPr>
      </w:pPr>
      <w:r>
        <w:rPr>
          <w:b/>
          <w:sz w:val="22"/>
          <w:szCs w:val="22"/>
        </w:rPr>
        <w:t>Tinjauan literatur</w:t>
      </w:r>
    </w:p>
    <w:p w:rsidR="00A057A9" w:rsidRDefault="00F6642C" w:rsidP="006422DF">
      <w:pPr>
        <w:jc w:val="both"/>
        <w:rPr>
          <w:b/>
          <w:i/>
          <w:sz w:val="22"/>
          <w:szCs w:val="22"/>
        </w:rPr>
      </w:pPr>
      <w:r>
        <w:rPr>
          <w:b/>
          <w:i/>
          <w:sz w:val="22"/>
          <w:szCs w:val="22"/>
        </w:rPr>
        <w:t>Stewardship Theory</w:t>
      </w:r>
    </w:p>
    <w:p w:rsidR="00A057A9" w:rsidRDefault="00F6642C">
      <w:pPr>
        <w:ind w:firstLine="360"/>
        <w:jc w:val="both"/>
        <w:rPr>
          <w:sz w:val="22"/>
          <w:szCs w:val="22"/>
          <w:lang w:val="id-ID"/>
        </w:rPr>
      </w:pPr>
      <w:r>
        <w:rPr>
          <w:sz w:val="22"/>
          <w:szCs w:val="22"/>
        </w:rPr>
        <w:t xml:space="preserve">Dalam Stewardship Theory manajer pada dasarnya bertindak sebagai steward atau pelayan dan tidak perduli dengan kepentingan ekonomi mereka pribadi, dan akan </w:t>
      </w:r>
      <w:r w:rsidR="002F22C2">
        <w:rPr>
          <w:sz w:val="22"/>
          <w:szCs w:val="22"/>
          <w:lang w:val="id-ID"/>
        </w:rPr>
        <w:t>menjadi yang terbaik untuk</w:t>
      </w:r>
      <w:r>
        <w:rPr>
          <w:sz w:val="22"/>
          <w:szCs w:val="22"/>
        </w:rPr>
        <w:t xml:space="preserve"> perusahaan. Sehingga direktur yang bertindak sebagai </w:t>
      </w:r>
      <w:r>
        <w:rPr>
          <w:i/>
          <w:sz w:val="22"/>
          <w:szCs w:val="22"/>
        </w:rPr>
        <w:t>steward</w:t>
      </w:r>
      <w:r>
        <w:rPr>
          <w:sz w:val="22"/>
          <w:szCs w:val="22"/>
        </w:rPr>
        <w:t xml:space="preserve"> akan berperilaku dengan hormat dan juga melakukan hal yang baik dan benar demi perusahaan. </w:t>
      </w:r>
      <w:r>
        <w:rPr>
          <w:i/>
          <w:sz w:val="22"/>
          <w:szCs w:val="22"/>
        </w:rPr>
        <w:t>Stewardship theory</w:t>
      </w:r>
      <w:r>
        <w:rPr>
          <w:sz w:val="22"/>
          <w:szCs w:val="22"/>
        </w:rPr>
        <w:t xml:space="preserve">  berpandangan bahwa individu (direktur), bisa dimotivasi dengan pertimbangan </w:t>
      </w:r>
      <w:r w:rsidR="00271AC1">
        <w:rPr>
          <w:sz w:val="22"/>
          <w:szCs w:val="22"/>
          <w:lang w:val="id-ID"/>
        </w:rPr>
        <w:t>adil serta peduli</w:t>
      </w:r>
      <w:r>
        <w:rPr>
          <w:sz w:val="22"/>
          <w:szCs w:val="22"/>
        </w:rPr>
        <w:t xml:space="preserve"> </w:t>
      </w:r>
      <w:r w:rsidR="00271AC1">
        <w:rPr>
          <w:sz w:val="22"/>
          <w:szCs w:val="22"/>
          <w:lang w:val="id-ID"/>
        </w:rPr>
        <w:t>pada</w:t>
      </w:r>
      <w:r>
        <w:rPr>
          <w:sz w:val="22"/>
          <w:szCs w:val="22"/>
        </w:rPr>
        <w:t xml:space="preserve"> kepentingan orang lain, dan </w:t>
      </w:r>
      <w:r w:rsidR="00271AC1">
        <w:rPr>
          <w:sz w:val="22"/>
          <w:szCs w:val="22"/>
          <w:lang w:val="id-ID"/>
        </w:rPr>
        <w:t>manajer</w:t>
      </w:r>
      <w:r>
        <w:rPr>
          <w:sz w:val="22"/>
          <w:szCs w:val="22"/>
        </w:rPr>
        <w:t xml:space="preserve"> memposisikan diri mereka sebagai </w:t>
      </w:r>
      <w:r>
        <w:rPr>
          <w:i/>
          <w:sz w:val="22"/>
          <w:szCs w:val="22"/>
        </w:rPr>
        <w:t>steward</w:t>
      </w:r>
      <w:r>
        <w:rPr>
          <w:sz w:val="22"/>
          <w:szCs w:val="22"/>
        </w:rPr>
        <w:t xml:space="preserve"> perusahaan. Dengan demikian dipercaya </w:t>
      </w:r>
      <w:r w:rsidR="00271AC1">
        <w:rPr>
          <w:sz w:val="22"/>
          <w:szCs w:val="22"/>
          <w:lang w:val="id-ID"/>
        </w:rPr>
        <w:t xml:space="preserve">bisa bekerja </w:t>
      </w:r>
      <w:r>
        <w:rPr>
          <w:sz w:val="22"/>
          <w:szCs w:val="22"/>
        </w:rPr>
        <w:t xml:space="preserve">dengan baik </w:t>
      </w:r>
      <w:r w:rsidR="00271AC1">
        <w:rPr>
          <w:sz w:val="22"/>
          <w:szCs w:val="22"/>
          <w:lang w:val="id-ID"/>
        </w:rPr>
        <w:t>serta</w:t>
      </w:r>
      <w:r>
        <w:rPr>
          <w:sz w:val="22"/>
          <w:szCs w:val="22"/>
        </w:rPr>
        <w:t xml:space="preserve"> profesional dan terhubung dengan visi misi perusahaan dan tidak mengedepankan kepentingan ekonomi pribadi. Sehingga membuat mereka berkorban, jujur dan bertindak rajin, </w:t>
      </w:r>
      <w:r>
        <w:rPr>
          <w:i/>
          <w:sz w:val="22"/>
          <w:szCs w:val="22"/>
        </w:rPr>
        <w:t>steward</w:t>
      </w:r>
      <w:r>
        <w:rPr>
          <w:sz w:val="22"/>
          <w:szCs w:val="22"/>
        </w:rPr>
        <w:t xml:space="preserve"> akan mencari imbalan berupa kepuasan terhadap kesuksesan organisasi</w:t>
      </w:r>
      <w:r w:rsidR="00F47B56">
        <w:rPr>
          <w:sz w:val="22"/>
          <w:szCs w:val="22"/>
          <w:lang w:val="id-ID"/>
        </w:rPr>
        <w:t xml:space="preserve"> </w:t>
      </w:r>
      <w:r w:rsidR="00F47B56">
        <w:rPr>
          <w:sz w:val="22"/>
          <w:szCs w:val="22"/>
          <w:lang w:val="id-ID"/>
        </w:rPr>
        <w:fldChar w:fldCharType="begin" w:fldLock="1"/>
      </w:r>
      <w:r w:rsidR="00F47B56">
        <w:rPr>
          <w:sz w:val="22"/>
          <w:szCs w:val="22"/>
          <w:lang w:val="id-ID"/>
        </w:rPr>
        <w:instrText>ADDIN CSL_CITATION {"citationItems":[{"id":"ITEM-1","itemData":{"DOI":"10.1108/IJLMA-11-2016-0118","ISSN":"17542448","abstract":"Purpose – The purpose of the paper is to demonstrate that notwithstanding the fact that stewardship theory embraces things like trust of directors, their professionalism, loyalty and willingness to be concerned for the interests of others, as well as rejecting the foundations of classic agency problems that are asserted by agency theory, board accountability is as relevant to stewardship theory as it is to agency theory. Design/methodology/approach – The paper applies the theory underlying board accountability in corporate governance, which is so often applied both in the corporate governance literature and in practice with agency theory in mind, to stewardship theory. Findings – While the idea of accountability of boards is generally associated with an explanation and conceptualisation of the role and behaviour of directors as agents within classic agency theory, the paper demonstrates that board accountability is a necessary part of board life even if the role of directors is explained and conceptualised in terms of stewardship theory. Practical implications – The paper suggests some accountability mechanisms that might be employed in a stewardship approach. Originality/value – While many authors have talked in general terms about board accountability and its importance, this is the first paper that has engaged in a substantial study that links board accountability directly with stewardship theory, and to establish that accountability is necessary.","author":[{"dropping-particle":"","family":"Keay","given":"Andrew","non-dropping-particle":"","parse-names":false,"suffix":""}],"container-title":"International Journal of Law and Management","id":"ITEM-1","issue":"6","issued":{"date-parts":[["2017"]]},"page":"1292-1314","title":"Stewardship theory: is board accountability necessary?","type":"article-journal","volume":"59"},"uris":["http://www.mendeley.com/documents/?uuid=a9623943-5948-4110-a5c2-3fb44930d1fc"]}],"mendeley":{"formattedCitation":"(Keay, 2017)","plainTextFormattedCitation":"(Keay, 2017)","previouslyFormattedCitation":"(Keay, 2017)"},"properties":{"noteIndex":0},"schema":"https://github.com/citation-style-language/schema/raw/master/csl-citation.json"}</w:instrText>
      </w:r>
      <w:r w:rsidR="00F47B56">
        <w:rPr>
          <w:sz w:val="22"/>
          <w:szCs w:val="22"/>
          <w:lang w:val="id-ID"/>
        </w:rPr>
        <w:fldChar w:fldCharType="separate"/>
      </w:r>
      <w:r w:rsidR="00F47B56" w:rsidRPr="00F47B56">
        <w:rPr>
          <w:noProof/>
          <w:sz w:val="22"/>
          <w:szCs w:val="22"/>
          <w:lang w:val="id-ID"/>
        </w:rPr>
        <w:t>(Keay, 2017)</w:t>
      </w:r>
      <w:r w:rsidR="00F47B56">
        <w:rPr>
          <w:sz w:val="22"/>
          <w:szCs w:val="22"/>
          <w:lang w:val="id-ID"/>
        </w:rPr>
        <w:fldChar w:fldCharType="end"/>
      </w:r>
      <w:r>
        <w:rPr>
          <w:sz w:val="22"/>
          <w:szCs w:val="22"/>
        </w:rPr>
        <w:t>.</w:t>
      </w:r>
    </w:p>
    <w:p w:rsidR="006422DF" w:rsidRPr="006422DF" w:rsidRDefault="006422DF">
      <w:pPr>
        <w:ind w:firstLine="360"/>
        <w:jc w:val="both"/>
        <w:rPr>
          <w:sz w:val="22"/>
          <w:szCs w:val="22"/>
          <w:lang w:val="id-ID"/>
        </w:rPr>
      </w:pPr>
    </w:p>
    <w:p w:rsidR="00A057A9" w:rsidRDefault="00F6642C" w:rsidP="006422DF">
      <w:pPr>
        <w:jc w:val="both"/>
        <w:rPr>
          <w:b/>
          <w:i/>
          <w:sz w:val="22"/>
          <w:szCs w:val="22"/>
        </w:rPr>
      </w:pPr>
      <w:r>
        <w:rPr>
          <w:b/>
          <w:sz w:val="22"/>
          <w:szCs w:val="22"/>
        </w:rPr>
        <w:t xml:space="preserve">Pembiayaan </w:t>
      </w:r>
      <w:r>
        <w:rPr>
          <w:b/>
          <w:i/>
          <w:sz w:val="22"/>
          <w:szCs w:val="22"/>
        </w:rPr>
        <w:t>Murabahah</w:t>
      </w:r>
    </w:p>
    <w:p w:rsidR="00A057A9" w:rsidRPr="0057755D" w:rsidRDefault="00F47B56" w:rsidP="0057755D">
      <w:pPr>
        <w:ind w:firstLine="360"/>
        <w:jc w:val="both"/>
        <w:rPr>
          <w:sz w:val="22"/>
          <w:szCs w:val="22"/>
          <w:lang w:val="id-ID"/>
        </w:rPr>
      </w:pPr>
      <w:r>
        <w:rPr>
          <w:sz w:val="22"/>
          <w:szCs w:val="22"/>
          <w:lang w:val="id-ID"/>
        </w:rPr>
        <w:t xml:space="preserve">Menurut </w:t>
      </w:r>
      <w:r>
        <w:rPr>
          <w:sz w:val="22"/>
          <w:szCs w:val="22"/>
          <w:lang w:val="id-ID"/>
        </w:rPr>
        <w:fldChar w:fldCharType="begin" w:fldLock="1"/>
      </w:r>
      <w:r w:rsidR="00060125">
        <w:rPr>
          <w:sz w:val="22"/>
          <w:szCs w:val="22"/>
          <w:lang w:val="id-ID"/>
        </w:rPr>
        <w:instrText>ADDIN CSL_CITATION {"citationItems":[{"id":"ITEM-1","itemData":{"ISBN":"978-623-91604--5","author":[{"dropping-particle":"","family":"Sa'diyah","given":"Muhamadatus","non-dropping-particle":"","parse-names":false,"suffix":""}],"edition":"1","editor":[{"dropping-particle":"","family":"Wibowo","given":"Purwo Adi","non-dropping-particle":"","parse-names":false,"suffix":""},{"dropping-particle":"","family":"Amrina","given":"Uli","non-dropping-particle":"","parse-names":false,"suffix":""}],"id":"ITEM-1","issued":{"date-parts":[["2019"]]},"publisher":"UNISNU PRESS","publisher-place":"Jepara","title":"Fiqih Muamalah II: Teori dan Praktik","type":"book"},"locator":"27","uris":["http://www.mendeley.com/documents/?uuid=24cd141f-b2e2-4bb0-bb15-83de1a804c55"]}],"mendeley":{"formattedCitation":"(Muhamadatus Sa’diyah, 2019, p. 27)","plainTextFormattedCitation":"(Muhamadatus Sa’diyah, 2019, p. 27)","previouslyFormattedCitation":"(Muhamadatus Sa’diyah, 2019, p. 27)"},"properties":{"noteIndex":0},"schema":"https://github.com/citation-style-language/schema/raw/master/csl-citation.json"}</w:instrText>
      </w:r>
      <w:r>
        <w:rPr>
          <w:sz w:val="22"/>
          <w:szCs w:val="22"/>
          <w:lang w:val="id-ID"/>
        </w:rPr>
        <w:fldChar w:fldCharType="separate"/>
      </w:r>
      <w:r w:rsidR="00E42751" w:rsidRPr="00E42751">
        <w:rPr>
          <w:noProof/>
          <w:sz w:val="22"/>
          <w:szCs w:val="22"/>
          <w:lang w:val="id-ID"/>
        </w:rPr>
        <w:t>(Muhamadatus Sa’diyah, 2019, p. 27)</w:t>
      </w:r>
      <w:r>
        <w:rPr>
          <w:sz w:val="22"/>
          <w:szCs w:val="22"/>
          <w:lang w:val="id-ID"/>
        </w:rPr>
        <w:fldChar w:fldCharType="end"/>
      </w:r>
      <w:r w:rsidR="00F6642C">
        <w:rPr>
          <w:sz w:val="22"/>
          <w:szCs w:val="22"/>
        </w:rPr>
        <w:t xml:space="preserve"> </w:t>
      </w:r>
      <w:r w:rsidR="00F6642C">
        <w:rPr>
          <w:i/>
          <w:sz w:val="22"/>
          <w:szCs w:val="22"/>
        </w:rPr>
        <w:t>Murabahah</w:t>
      </w:r>
      <w:r w:rsidR="00F6642C">
        <w:rPr>
          <w:sz w:val="22"/>
          <w:szCs w:val="22"/>
        </w:rPr>
        <w:t xml:space="preserve"> ialah transaksi </w:t>
      </w:r>
      <w:r w:rsidR="00271AC1">
        <w:rPr>
          <w:sz w:val="22"/>
          <w:szCs w:val="22"/>
          <w:lang w:val="id-ID"/>
        </w:rPr>
        <w:t>penjualan dan pembelian</w:t>
      </w:r>
      <w:r w:rsidR="00F6642C">
        <w:rPr>
          <w:sz w:val="22"/>
          <w:szCs w:val="22"/>
        </w:rPr>
        <w:t xml:space="preserve">, dengan harga jual yang telah diakumulasi dari semua biaya yang dikeluarkan guna memperoleh barang transaksi atau biasa disebut </w:t>
      </w:r>
      <w:r w:rsidR="00271AC1">
        <w:rPr>
          <w:sz w:val="22"/>
          <w:szCs w:val="22"/>
          <w:lang w:val="id-ID"/>
        </w:rPr>
        <w:t>HPP</w:t>
      </w:r>
      <w:r w:rsidR="00F6642C">
        <w:rPr>
          <w:sz w:val="22"/>
          <w:szCs w:val="22"/>
        </w:rPr>
        <w:t xml:space="preserve"> dan ditambahkan dengan </w:t>
      </w:r>
      <w:r w:rsidR="00271AC1">
        <w:rPr>
          <w:sz w:val="22"/>
          <w:szCs w:val="22"/>
          <w:lang w:val="id-ID"/>
        </w:rPr>
        <w:t>laba</w:t>
      </w:r>
      <w:r w:rsidR="00F6642C">
        <w:rPr>
          <w:sz w:val="22"/>
          <w:szCs w:val="22"/>
        </w:rPr>
        <w:t xml:space="preserve"> tertentu sesuai dengan keinginan penjual, kemudian harga </w:t>
      </w:r>
      <w:r w:rsidR="00271AC1">
        <w:rPr>
          <w:sz w:val="22"/>
          <w:szCs w:val="22"/>
          <w:lang w:val="id-ID"/>
        </w:rPr>
        <w:t>pembelian</w:t>
      </w:r>
      <w:r w:rsidR="00F6642C">
        <w:rPr>
          <w:sz w:val="22"/>
          <w:szCs w:val="22"/>
        </w:rPr>
        <w:t xml:space="preserve"> dan </w:t>
      </w:r>
      <w:r w:rsidR="00271AC1">
        <w:rPr>
          <w:sz w:val="22"/>
          <w:szCs w:val="22"/>
          <w:lang w:val="id-ID"/>
        </w:rPr>
        <w:t>laba</w:t>
      </w:r>
      <w:r w:rsidR="00F6642C">
        <w:rPr>
          <w:sz w:val="22"/>
          <w:szCs w:val="22"/>
        </w:rPr>
        <w:t xml:space="preserve"> yang diinginkan diberitahukan </w:t>
      </w:r>
      <w:r w:rsidR="00271AC1">
        <w:rPr>
          <w:sz w:val="22"/>
          <w:szCs w:val="22"/>
          <w:lang w:val="id-ID"/>
        </w:rPr>
        <w:t>pada</w:t>
      </w:r>
      <w:r w:rsidR="00F6642C">
        <w:rPr>
          <w:sz w:val="22"/>
          <w:szCs w:val="22"/>
        </w:rPr>
        <w:t xml:space="preserve"> pembeli. Dengan demikian murabahah </w:t>
      </w:r>
      <w:r w:rsidR="002F22C2">
        <w:rPr>
          <w:sz w:val="22"/>
          <w:szCs w:val="22"/>
          <w:lang w:val="id-ID"/>
        </w:rPr>
        <w:t>berarti</w:t>
      </w:r>
      <w:r w:rsidR="00F6642C">
        <w:rPr>
          <w:sz w:val="22"/>
          <w:szCs w:val="22"/>
        </w:rPr>
        <w:t xml:space="preserve"> proses menjual sebuah barang dengan menekankan harga beli barang pada pembeli kemudian pembeli membayar lebih sebagai keuntungan (margin) bagi penjual. Implementasi Pembiayaan Murabahah di bank syariah biasanya digunakan pada pembelian barang dagangan (pembiayaan tambah modal) maupun pembelian barang konsumtif. Dengan pembayaran secara angsuran (tangguh). </w:t>
      </w:r>
      <w:r w:rsidR="0057755D">
        <w:rPr>
          <w:sz w:val="22"/>
          <w:szCs w:val="22"/>
          <w:lang w:val="id-ID"/>
        </w:rPr>
        <w:t xml:space="preserve">Nasabah akan dibelikan bank barang yang diinginkan lalu dijual berdasarkan harga perolehan dutambahi </w:t>
      </w:r>
      <w:r w:rsidR="0057755D" w:rsidRPr="0057755D">
        <w:rPr>
          <w:i/>
          <w:sz w:val="22"/>
          <w:szCs w:val="22"/>
          <w:lang w:val="id-ID"/>
        </w:rPr>
        <w:t>margin</w:t>
      </w:r>
      <w:r w:rsidR="00F6642C">
        <w:rPr>
          <w:sz w:val="22"/>
          <w:szCs w:val="22"/>
        </w:rPr>
        <w:t xml:space="preserve"> yang sudah </w:t>
      </w:r>
      <w:r w:rsidR="00EC3BEC">
        <w:rPr>
          <w:sz w:val="22"/>
          <w:szCs w:val="22"/>
          <w:lang w:val="id-ID"/>
        </w:rPr>
        <w:t>disetujui kedua pihak</w:t>
      </w:r>
      <w:r w:rsidR="00F6642C">
        <w:rPr>
          <w:sz w:val="22"/>
          <w:szCs w:val="22"/>
        </w:rPr>
        <w:t xml:space="preserve">. Hal yang membedakan dari penjualan lainnya ialah dalam murabahah penjual secara jelas dan langsung memberikan informasi harga pokok barang serta besaran </w:t>
      </w:r>
      <w:r w:rsidR="00BD7713">
        <w:rPr>
          <w:sz w:val="22"/>
          <w:szCs w:val="22"/>
          <w:lang w:val="id-ID"/>
        </w:rPr>
        <w:t>laba</w:t>
      </w:r>
      <w:r w:rsidR="00F6642C">
        <w:rPr>
          <w:sz w:val="22"/>
          <w:szCs w:val="22"/>
        </w:rPr>
        <w:t xml:space="preserve"> yang dibebankan oleh penjual kepada pembeli. Dalam hal ini keuntungan dapat berupa presentase atau lump sum. </w:t>
      </w:r>
    </w:p>
    <w:p w:rsidR="006422DF" w:rsidRDefault="006422DF" w:rsidP="006422DF">
      <w:pPr>
        <w:jc w:val="both"/>
        <w:rPr>
          <w:sz w:val="22"/>
          <w:szCs w:val="22"/>
          <w:lang w:val="id-ID"/>
        </w:rPr>
      </w:pPr>
    </w:p>
    <w:p w:rsidR="00A057A9" w:rsidRDefault="00F6642C" w:rsidP="006422DF">
      <w:pPr>
        <w:jc w:val="both"/>
        <w:rPr>
          <w:b/>
          <w:sz w:val="22"/>
          <w:szCs w:val="22"/>
        </w:rPr>
      </w:pPr>
      <w:r>
        <w:rPr>
          <w:b/>
          <w:sz w:val="22"/>
          <w:szCs w:val="22"/>
        </w:rPr>
        <w:t>Non performing Financing (NPF)</w:t>
      </w:r>
    </w:p>
    <w:p w:rsidR="00A057A9" w:rsidRDefault="00F6642C">
      <w:pPr>
        <w:ind w:firstLine="360"/>
        <w:jc w:val="both"/>
        <w:rPr>
          <w:sz w:val="22"/>
          <w:szCs w:val="22"/>
        </w:rPr>
      </w:pPr>
      <w:r>
        <w:rPr>
          <w:sz w:val="22"/>
          <w:szCs w:val="22"/>
        </w:rPr>
        <w:t xml:space="preserve">NPF ialah rasio yang menghitung pembiayaan </w:t>
      </w:r>
      <w:r w:rsidR="00EC3BEC">
        <w:rPr>
          <w:sz w:val="22"/>
          <w:szCs w:val="22"/>
          <w:lang w:val="id-ID"/>
        </w:rPr>
        <w:t>macet/bermasalah</w:t>
      </w:r>
      <w:r>
        <w:rPr>
          <w:sz w:val="22"/>
          <w:szCs w:val="22"/>
        </w:rPr>
        <w:t xml:space="preserve"> dengan seluruh pembiayaan yang </w:t>
      </w:r>
      <w:r w:rsidR="00BD7713">
        <w:rPr>
          <w:sz w:val="22"/>
          <w:szCs w:val="22"/>
          <w:lang w:val="id-ID"/>
        </w:rPr>
        <w:t>sudah</w:t>
      </w:r>
      <w:r>
        <w:rPr>
          <w:sz w:val="22"/>
          <w:szCs w:val="22"/>
        </w:rPr>
        <w:t xml:space="preserve"> bank salurkan kepada masyarakat. Secara sederhana dapat dikatakan bahwa NPF merupakan tingkat risiko pembiayaan yang bermasalah atau tak tertagih yang dihadapi oleh bank</w:t>
      </w:r>
      <w:r w:rsidR="006C773F">
        <w:rPr>
          <w:sz w:val="22"/>
          <w:szCs w:val="22"/>
          <w:lang w:val="id-ID"/>
        </w:rPr>
        <w:t xml:space="preserve"> </w:t>
      </w:r>
      <w:r w:rsidR="006C773F">
        <w:rPr>
          <w:sz w:val="22"/>
          <w:szCs w:val="22"/>
          <w:lang w:val="id-ID"/>
        </w:rPr>
        <w:fldChar w:fldCharType="begin" w:fldLock="1"/>
      </w:r>
      <w:r w:rsidR="00100E74">
        <w:rPr>
          <w:sz w:val="22"/>
          <w:szCs w:val="22"/>
          <w:lang w:val="id-ID"/>
        </w:rPr>
        <w:instrText>ADDIN CSL_CITATION {"citationItems":[{"id":"ITEM-1","itemData":{"DOI":"10.25105/me.v19i1.833","ISSN":"0853-3970","abstract":"Murabaha financing is the most dominant in Indonesia Islamic banking compared to other financial products, it also dominates the Islamic banks in other countries. This method is becoming very popular because it is the nature of murabaha financing has required rate of profit that is definitely in accordance with the terms agreed upon. This study aims to determine the variables that influence the murabaha financing at Bank Syariah Mandiri, which consists of Third Party Funds (TPF), Profit Margin, Non-Performing Financing (NPF), Financing to Deposit Ratio (FDR). The data used in this study is a secondary data with monthly period 2008:012011:12. The analysis technique used is the Multiple Linear Regression by OLS (Ordinary Least Square). Based on the research results that the Third Party Funds (TPF) has positive and significant, Margin keutungan negative and insignificant, NPF has positive and significant effect, FDR has negative and insignificant.Keywords :Murabaha Financing, Third Party Funds (TPF), Profit Margin, NonPerforming Financing (NPF), Financing to Deposit Ratio (FDR)","author":[{"dropping-particle":"","family":"Rimadhani","given":"Mustika","non-dropping-particle":"","parse-names":false,"suffix":""},{"dropping-particle":"","family":"Erza","given":"Osni","non-dropping-particle":"","parse-names":false,"suffix":""}],"container-title":"Media Ekonomi","id":"ITEM-1","issue":"1","issued":{"date-parts":[["2017"]]},"page":"27-52","title":"Analisis Variabel-Variabel Yang Mempengaruhi Pembiayaan Murabahah Pada Bank Syariah Mandiri Periode 2008.01-2011.12","type":"article-journal","volume":"19"},"uris":["http://www.mendeley.com/documents/?uuid=f3cb79da-28e7-410d-80ca-7f813288807e"]}],"mendeley":{"formattedCitation":"(Rimadhani &amp; Erza, 2017)","plainTextFormattedCitation":"(Rimadhani &amp; Erza, 2017)","previouslyFormattedCitation":"(Rimadhani &amp; Erza, 2017)"},"properties":{"noteIndex":0},"schema":"https://github.com/citation-style-language/schema/raw/master/csl-citation.json"}</w:instrText>
      </w:r>
      <w:r w:rsidR="006C773F">
        <w:rPr>
          <w:sz w:val="22"/>
          <w:szCs w:val="22"/>
          <w:lang w:val="id-ID"/>
        </w:rPr>
        <w:fldChar w:fldCharType="separate"/>
      </w:r>
      <w:r w:rsidR="006C773F" w:rsidRPr="006C773F">
        <w:rPr>
          <w:noProof/>
          <w:sz w:val="22"/>
          <w:szCs w:val="22"/>
          <w:lang w:val="id-ID"/>
        </w:rPr>
        <w:t>(Rimadhani &amp; Erza, 2017)</w:t>
      </w:r>
      <w:r w:rsidR="006C773F">
        <w:rPr>
          <w:sz w:val="22"/>
          <w:szCs w:val="22"/>
          <w:lang w:val="id-ID"/>
        </w:rPr>
        <w:fldChar w:fldCharType="end"/>
      </w:r>
      <w:r>
        <w:rPr>
          <w:sz w:val="22"/>
          <w:szCs w:val="22"/>
        </w:rPr>
        <w:t xml:space="preserve">. Pembiayaan kurang lancar, diragukan atau macet merupakan kategori kriteria NPF yang telah ditetapkan oleh BI. Salah satu risiko yang dihadapi bank </w:t>
      </w:r>
      <w:r w:rsidR="00BD7713">
        <w:rPr>
          <w:sz w:val="22"/>
          <w:szCs w:val="22"/>
          <w:lang w:val="id-ID"/>
        </w:rPr>
        <w:t>dalam</w:t>
      </w:r>
      <w:r>
        <w:rPr>
          <w:sz w:val="22"/>
          <w:szCs w:val="22"/>
        </w:rPr>
        <w:t xml:space="preserve"> Peraturan BI ialah </w:t>
      </w:r>
      <w:r w:rsidR="00BD7713">
        <w:rPr>
          <w:sz w:val="22"/>
          <w:szCs w:val="22"/>
          <w:lang w:val="id-ID"/>
        </w:rPr>
        <w:t>resiko</w:t>
      </w:r>
      <w:r>
        <w:rPr>
          <w:sz w:val="22"/>
          <w:szCs w:val="22"/>
        </w:rPr>
        <w:t xml:space="preserve"> kredit, yaitu </w:t>
      </w:r>
      <w:r w:rsidR="00BD7713">
        <w:rPr>
          <w:sz w:val="22"/>
          <w:szCs w:val="22"/>
          <w:lang w:val="id-ID"/>
        </w:rPr>
        <w:t>resiko</w:t>
      </w:r>
      <w:r>
        <w:rPr>
          <w:sz w:val="22"/>
          <w:szCs w:val="22"/>
        </w:rPr>
        <w:t xml:space="preserve"> yang muncul </w:t>
      </w:r>
      <w:r w:rsidR="00EC3BEC">
        <w:rPr>
          <w:sz w:val="22"/>
          <w:szCs w:val="22"/>
          <w:lang w:val="id-ID"/>
        </w:rPr>
        <w:t>dikarenakan</w:t>
      </w:r>
      <w:r>
        <w:rPr>
          <w:sz w:val="22"/>
          <w:szCs w:val="22"/>
        </w:rPr>
        <w:t xml:space="preserve"> </w:t>
      </w:r>
      <w:r w:rsidR="00BD7713">
        <w:rPr>
          <w:sz w:val="22"/>
          <w:szCs w:val="22"/>
          <w:lang w:val="id-ID"/>
        </w:rPr>
        <w:t>ketidakmampuan</w:t>
      </w:r>
      <w:r>
        <w:rPr>
          <w:sz w:val="22"/>
          <w:szCs w:val="22"/>
        </w:rPr>
        <w:t xml:space="preserve"> dalam </w:t>
      </w:r>
      <w:r w:rsidR="00EC3BEC">
        <w:rPr>
          <w:sz w:val="22"/>
          <w:szCs w:val="22"/>
          <w:lang w:val="id-ID"/>
        </w:rPr>
        <w:t>membayarkan</w:t>
      </w:r>
      <w:r>
        <w:rPr>
          <w:sz w:val="22"/>
          <w:szCs w:val="22"/>
        </w:rPr>
        <w:t xml:space="preserve"> kewajibannya. Ada banyak faktor yang menyebabkan debitur tidak bisa membayar kewajibannya kepada bank, akibatnya bank </w:t>
      </w:r>
      <w:r w:rsidR="00BD7713">
        <w:rPr>
          <w:sz w:val="22"/>
          <w:szCs w:val="22"/>
          <w:lang w:val="id-ID"/>
        </w:rPr>
        <w:t>rugi karena tidak memiliki</w:t>
      </w:r>
      <w:r>
        <w:rPr>
          <w:sz w:val="22"/>
          <w:szCs w:val="22"/>
        </w:rPr>
        <w:t xml:space="preserve"> penerimaan yang mulanya sudah diperkirakan. Maka dari itu penting bagi bank untuk memiliki manajemen piutang yang baik. Setelah bank memberikan pembiayaan maka bank akan melakukan pemantauan dan peninjauan guna memastikan debitur dapat membayar utangmya agar memperkecil risiko kredit. </w:t>
      </w:r>
    </w:p>
    <w:p w:rsidR="006422DF" w:rsidRDefault="006422DF" w:rsidP="006422DF">
      <w:pPr>
        <w:jc w:val="both"/>
        <w:rPr>
          <w:b/>
          <w:sz w:val="22"/>
          <w:szCs w:val="22"/>
          <w:lang w:val="id-ID"/>
        </w:rPr>
      </w:pPr>
    </w:p>
    <w:p w:rsidR="00A057A9" w:rsidRDefault="00F6642C" w:rsidP="006422DF">
      <w:pPr>
        <w:jc w:val="both"/>
        <w:rPr>
          <w:b/>
          <w:sz w:val="22"/>
          <w:szCs w:val="22"/>
        </w:rPr>
      </w:pPr>
      <w:r>
        <w:rPr>
          <w:b/>
          <w:sz w:val="22"/>
          <w:szCs w:val="22"/>
        </w:rPr>
        <w:t>Dana Pihak Ketiga (DPK)</w:t>
      </w:r>
    </w:p>
    <w:p w:rsidR="00A057A9" w:rsidRDefault="00EC3BEC">
      <w:pPr>
        <w:ind w:firstLine="360"/>
        <w:jc w:val="both"/>
        <w:rPr>
          <w:sz w:val="22"/>
          <w:szCs w:val="22"/>
        </w:rPr>
      </w:pPr>
      <w:r>
        <w:rPr>
          <w:sz w:val="22"/>
          <w:szCs w:val="22"/>
          <w:lang w:val="id-ID"/>
        </w:rPr>
        <w:t>DPK</w:t>
      </w:r>
      <w:r w:rsidR="00F6642C">
        <w:rPr>
          <w:sz w:val="22"/>
          <w:szCs w:val="22"/>
        </w:rPr>
        <w:t xml:space="preserve"> </w:t>
      </w:r>
      <w:r w:rsidR="00BD7713">
        <w:rPr>
          <w:sz w:val="22"/>
          <w:szCs w:val="22"/>
          <w:lang w:val="id-ID"/>
        </w:rPr>
        <w:t>uang nasabah</w:t>
      </w:r>
      <w:r w:rsidR="00F6642C">
        <w:rPr>
          <w:sz w:val="22"/>
          <w:szCs w:val="22"/>
        </w:rPr>
        <w:t xml:space="preserve"> yang </w:t>
      </w:r>
      <w:r w:rsidR="00BD7713">
        <w:rPr>
          <w:sz w:val="22"/>
          <w:szCs w:val="22"/>
          <w:lang w:val="id-ID"/>
        </w:rPr>
        <w:t>ditimbun</w:t>
      </w:r>
      <w:r w:rsidR="00F6642C">
        <w:rPr>
          <w:sz w:val="22"/>
          <w:szCs w:val="22"/>
        </w:rPr>
        <w:t xml:space="preserve"> bank berdasarkan </w:t>
      </w:r>
      <w:r w:rsidR="00F6642C">
        <w:rPr>
          <w:i/>
          <w:sz w:val="22"/>
          <w:szCs w:val="22"/>
        </w:rPr>
        <w:t>Wadi'ah</w:t>
      </w:r>
      <w:r w:rsidR="00F6642C">
        <w:rPr>
          <w:sz w:val="22"/>
          <w:szCs w:val="22"/>
        </w:rPr>
        <w:t xml:space="preserve"> maupun akad lain dan </w:t>
      </w:r>
      <w:r w:rsidR="00BD7713">
        <w:rPr>
          <w:sz w:val="22"/>
          <w:szCs w:val="22"/>
          <w:lang w:val="id-ID"/>
        </w:rPr>
        <w:t xml:space="preserve">disimpan </w:t>
      </w:r>
      <w:r w:rsidR="001F7F6D">
        <w:rPr>
          <w:sz w:val="22"/>
          <w:szCs w:val="22"/>
          <w:lang w:val="id-ID"/>
        </w:rPr>
        <w:t>dalam</w:t>
      </w:r>
      <w:r w:rsidR="00F6642C">
        <w:rPr>
          <w:sz w:val="22"/>
          <w:szCs w:val="22"/>
        </w:rPr>
        <w:t xml:space="preserve"> giro, deposito, serta tabungan. Giro </w:t>
      </w:r>
      <w:r w:rsidR="001F7F6D">
        <w:rPr>
          <w:sz w:val="22"/>
          <w:szCs w:val="22"/>
          <w:lang w:val="id-ID"/>
        </w:rPr>
        <w:t>ialah</w:t>
      </w:r>
      <w:r w:rsidR="00F6642C">
        <w:rPr>
          <w:sz w:val="22"/>
          <w:szCs w:val="22"/>
        </w:rPr>
        <w:t xml:space="preserve"> </w:t>
      </w:r>
      <w:r w:rsidR="001F7F6D">
        <w:rPr>
          <w:sz w:val="22"/>
          <w:szCs w:val="22"/>
          <w:lang w:val="id-ID"/>
        </w:rPr>
        <w:t>tabungan</w:t>
      </w:r>
      <w:r w:rsidR="00F6642C">
        <w:rPr>
          <w:sz w:val="22"/>
          <w:szCs w:val="22"/>
        </w:rPr>
        <w:t xml:space="preserve"> yang didasarkan akad </w:t>
      </w:r>
      <w:r w:rsidR="00F6642C">
        <w:rPr>
          <w:i/>
          <w:sz w:val="22"/>
          <w:szCs w:val="22"/>
        </w:rPr>
        <w:t>Wadi'ah</w:t>
      </w:r>
      <w:r w:rsidR="00F6642C">
        <w:rPr>
          <w:sz w:val="22"/>
          <w:szCs w:val="22"/>
        </w:rPr>
        <w:t xml:space="preserve"> atau akad lain </w:t>
      </w:r>
      <w:r>
        <w:rPr>
          <w:sz w:val="22"/>
          <w:szCs w:val="22"/>
          <w:lang w:val="id-ID"/>
        </w:rPr>
        <w:t xml:space="preserve">yang dapat ditarik kapan saja </w:t>
      </w:r>
      <w:r w:rsidR="00F6642C">
        <w:rPr>
          <w:sz w:val="22"/>
          <w:szCs w:val="22"/>
        </w:rPr>
        <w:t xml:space="preserve">dengan cek atau bilyet giro. Deposito </w:t>
      </w:r>
      <w:r w:rsidR="001F7F6D">
        <w:rPr>
          <w:sz w:val="22"/>
          <w:szCs w:val="22"/>
          <w:lang w:val="id-ID"/>
        </w:rPr>
        <w:t>yaitu</w:t>
      </w:r>
      <w:r w:rsidR="00F6642C">
        <w:rPr>
          <w:sz w:val="22"/>
          <w:szCs w:val="22"/>
        </w:rPr>
        <w:t xml:space="preserve"> investasi dana yang didasarkan pada akad </w:t>
      </w:r>
      <w:r w:rsidR="00F6642C">
        <w:rPr>
          <w:i/>
          <w:sz w:val="22"/>
          <w:szCs w:val="22"/>
        </w:rPr>
        <w:t>Mudharabah</w:t>
      </w:r>
      <w:r w:rsidR="00F6642C">
        <w:rPr>
          <w:sz w:val="22"/>
          <w:szCs w:val="22"/>
        </w:rPr>
        <w:t xml:space="preserve"> dan </w:t>
      </w:r>
      <w:r>
        <w:rPr>
          <w:sz w:val="22"/>
          <w:szCs w:val="22"/>
          <w:lang w:val="id-ID"/>
        </w:rPr>
        <w:t>bisa ditarik diwaktu tertentu</w:t>
      </w:r>
      <w:r w:rsidR="00F6642C">
        <w:rPr>
          <w:sz w:val="22"/>
          <w:szCs w:val="22"/>
        </w:rPr>
        <w:t xml:space="preserve">. Setelah bank mengumpulkan </w:t>
      </w:r>
      <w:r>
        <w:rPr>
          <w:sz w:val="22"/>
          <w:szCs w:val="22"/>
          <w:lang w:val="id-ID"/>
        </w:rPr>
        <w:t>DPK</w:t>
      </w:r>
      <w:r w:rsidR="00F6642C">
        <w:rPr>
          <w:sz w:val="22"/>
          <w:szCs w:val="22"/>
        </w:rPr>
        <w:t xml:space="preserve"> </w:t>
      </w:r>
      <w:r>
        <w:rPr>
          <w:sz w:val="22"/>
          <w:szCs w:val="22"/>
          <w:lang w:val="id-ID"/>
        </w:rPr>
        <w:t>akan digunakan dalam pembiayaan</w:t>
      </w:r>
      <w:r w:rsidR="00F6642C">
        <w:rPr>
          <w:sz w:val="22"/>
          <w:szCs w:val="22"/>
        </w:rPr>
        <w:t xml:space="preserve">. Simpanan berpengaruh kuat terhadap pembiayaan, hal ini disebabkan oleh simpanan adalah aset terbesar </w:t>
      </w:r>
      <w:r w:rsidR="00E13D02">
        <w:rPr>
          <w:sz w:val="22"/>
          <w:szCs w:val="22"/>
        </w:rPr>
        <w:t>bank syariah sehingga bisa mem</w:t>
      </w:r>
      <w:r w:rsidR="00F6642C">
        <w:rPr>
          <w:sz w:val="22"/>
          <w:szCs w:val="22"/>
        </w:rPr>
        <w:t>engaruhi pembiayaan</w:t>
      </w:r>
      <w:r w:rsidR="00100E74">
        <w:rPr>
          <w:sz w:val="22"/>
          <w:szCs w:val="22"/>
          <w:lang w:val="id-ID"/>
        </w:rPr>
        <w:t xml:space="preserve"> </w:t>
      </w:r>
      <w:r w:rsidR="00100E74">
        <w:rPr>
          <w:sz w:val="22"/>
          <w:szCs w:val="22"/>
          <w:lang w:val="id-ID"/>
        </w:rPr>
        <w:fldChar w:fldCharType="begin" w:fldLock="1"/>
      </w:r>
      <w:r w:rsidR="00100E74">
        <w:rPr>
          <w:sz w:val="22"/>
          <w:szCs w:val="22"/>
          <w:lang w:val="id-ID"/>
        </w:rPr>
        <w:instrText>ADDIN CSL_CITATION {"citationItems":[{"id":"ITEM-1","itemData":{"DOI":"10.25105/me.v19i1.833","ISSN":"0853-3970","abstract":"Murabaha financing is the most dominant in Indonesia Islamic banking compared to other financial products, it also dominates the Islamic banks in other countries. This method is becoming very popular because it is the nature of murabaha financing has required rate of profit that is definitely in accordance with the terms agreed upon. This study aims to determine the variables that influence the murabaha financing at Bank Syariah Mandiri, which consists of Third Party Funds (TPF), Profit Margin, Non-Performing Financing (NPF), Financing to Deposit Ratio (FDR). The data used in this study is a secondary data with monthly period 2008:012011:12. The analysis technique used is the Multiple Linear Regression by OLS (Ordinary Least Square). Based on the research results that the Third Party Funds (TPF) has positive and significant, Margin keutungan negative and insignificant, NPF has positive and significant effect, FDR has negative and insignificant.Keywords :Murabaha Financing, Third Party Funds (TPF), Profit Margin, NonPerforming Financing (NPF), Financing to Deposit Ratio (FDR)","author":[{"dropping-particle":"","family":"Rimadhani","given":"Mustika","non-dropping-particle":"","parse-names":false,"suffix":""},{"dropping-particle":"","family":"Erza","given":"Osni","non-dropping-particle":"","parse-names":false,"suffix":""}],"container-title":"Media Ekonomi","id":"ITEM-1","issue":"1","issued":{"date-parts":[["2017"]]},"page":"27-52","title":"Analisis Variabel-Variabel Yang Mempengaruhi Pembiayaan Murabahah Pada Bank Syariah Mandiri Periode 2008.01-2011.12","type":"article-journal","volume":"19"},"uris":["http://www.mendeley.com/documents/?uuid=f3cb79da-28e7-410d-80ca-7f813288807e"]}],"mendeley":{"formattedCitation":"(Rimadhani &amp; Erza, 2017)","plainTextFormattedCitation":"(Rimadhani &amp; Erza, 2017)","previouslyFormattedCitation":"(Rimadhani &amp; Erza, 2017)"},"properties":{"noteIndex":0},"schema":"https://github.com/citation-style-language/schema/raw/master/csl-citation.json"}</w:instrText>
      </w:r>
      <w:r w:rsidR="00100E74">
        <w:rPr>
          <w:sz w:val="22"/>
          <w:szCs w:val="22"/>
          <w:lang w:val="id-ID"/>
        </w:rPr>
        <w:fldChar w:fldCharType="separate"/>
      </w:r>
      <w:r w:rsidR="00100E74" w:rsidRPr="00100E74">
        <w:rPr>
          <w:noProof/>
          <w:sz w:val="22"/>
          <w:szCs w:val="22"/>
          <w:lang w:val="id-ID"/>
        </w:rPr>
        <w:t>(Rimadhani &amp; Erza, 2017)</w:t>
      </w:r>
      <w:r w:rsidR="00100E74">
        <w:rPr>
          <w:sz w:val="22"/>
          <w:szCs w:val="22"/>
          <w:lang w:val="id-ID"/>
        </w:rPr>
        <w:fldChar w:fldCharType="end"/>
      </w:r>
      <w:r w:rsidR="00F6642C">
        <w:rPr>
          <w:sz w:val="22"/>
          <w:szCs w:val="22"/>
        </w:rPr>
        <w:t xml:space="preserve">. </w:t>
      </w:r>
    </w:p>
    <w:p w:rsidR="006422DF" w:rsidRDefault="006422DF" w:rsidP="006422DF">
      <w:pPr>
        <w:jc w:val="both"/>
        <w:rPr>
          <w:b/>
          <w:sz w:val="22"/>
          <w:szCs w:val="22"/>
          <w:lang w:val="id-ID"/>
        </w:rPr>
      </w:pPr>
    </w:p>
    <w:p w:rsidR="00A057A9" w:rsidRDefault="00F6642C" w:rsidP="006422DF">
      <w:pPr>
        <w:jc w:val="both"/>
        <w:rPr>
          <w:b/>
          <w:sz w:val="22"/>
          <w:szCs w:val="22"/>
        </w:rPr>
      </w:pPr>
      <w:r>
        <w:rPr>
          <w:b/>
          <w:sz w:val="22"/>
          <w:szCs w:val="22"/>
        </w:rPr>
        <w:t>Financial to Deposit Ratio (FDR)</w:t>
      </w:r>
    </w:p>
    <w:p w:rsidR="00E13D02" w:rsidRPr="00E13D02" w:rsidRDefault="00F6642C">
      <w:pPr>
        <w:ind w:firstLine="360"/>
        <w:jc w:val="both"/>
        <w:rPr>
          <w:sz w:val="22"/>
          <w:szCs w:val="22"/>
          <w:lang w:val="id-ID"/>
        </w:rPr>
      </w:pPr>
      <w:r>
        <w:rPr>
          <w:sz w:val="22"/>
          <w:szCs w:val="22"/>
        </w:rPr>
        <w:t xml:space="preserve">FDR ialah rasio yang </w:t>
      </w:r>
      <w:r w:rsidR="00E13D02">
        <w:rPr>
          <w:sz w:val="22"/>
          <w:szCs w:val="22"/>
          <w:lang w:val="id-ID"/>
        </w:rPr>
        <w:t>berguna dalam</w:t>
      </w:r>
      <w:r>
        <w:rPr>
          <w:sz w:val="22"/>
          <w:szCs w:val="22"/>
        </w:rPr>
        <w:t xml:space="preserve"> mengetahui perbandingan total pembiayaan yang telah disalurkan oleh bank dengan dana yang dimiliki oleh bank. FDR digunakan sebagai penilai apakah suatu bank bisa memenuhi semua kewajiban pada nasabah yang sudah menyerahkan dananya. Sehingga bank dapat membayar utang, bisa memenuhi nasabah yang akan menarik depositonya, </w:t>
      </w:r>
      <w:r w:rsidR="00E13D02">
        <w:rPr>
          <w:sz w:val="22"/>
          <w:szCs w:val="22"/>
          <w:lang w:val="id-ID"/>
        </w:rPr>
        <w:t>serta bisa mencukupi</w:t>
      </w:r>
      <w:r>
        <w:rPr>
          <w:sz w:val="22"/>
          <w:szCs w:val="22"/>
        </w:rPr>
        <w:t xml:space="preserve"> segala pembiayaan yang </w:t>
      </w:r>
      <w:r w:rsidR="00E13D02">
        <w:rPr>
          <w:sz w:val="22"/>
          <w:szCs w:val="22"/>
          <w:lang w:val="id-ID"/>
        </w:rPr>
        <w:t>dibutuhkan</w:t>
      </w:r>
      <w:r>
        <w:rPr>
          <w:sz w:val="22"/>
          <w:szCs w:val="22"/>
        </w:rPr>
        <w:t xml:space="preserve"> oleh nasabah tanpa </w:t>
      </w:r>
      <w:r w:rsidR="00E13D02">
        <w:rPr>
          <w:sz w:val="22"/>
          <w:szCs w:val="22"/>
          <w:lang w:val="id-ID"/>
        </w:rPr>
        <w:t xml:space="preserve">penundaan </w:t>
      </w:r>
      <w:r>
        <w:rPr>
          <w:sz w:val="22"/>
          <w:szCs w:val="22"/>
        </w:rPr>
        <w:t xml:space="preserve"> maka bank </w:t>
      </w:r>
      <w:r w:rsidR="00E13D02">
        <w:rPr>
          <w:sz w:val="22"/>
          <w:szCs w:val="22"/>
          <w:lang w:val="id-ID"/>
        </w:rPr>
        <w:t>dikategorikan</w:t>
      </w:r>
      <w:r>
        <w:rPr>
          <w:sz w:val="22"/>
          <w:szCs w:val="22"/>
        </w:rPr>
        <w:t xml:space="preserve"> likuid </w:t>
      </w:r>
      <w:r w:rsidR="00100E74">
        <w:rPr>
          <w:sz w:val="22"/>
          <w:szCs w:val="22"/>
        </w:rPr>
        <w:fldChar w:fldCharType="begin" w:fldLock="1"/>
      </w:r>
      <w:r w:rsidR="00100E74">
        <w:rPr>
          <w:sz w:val="22"/>
          <w:szCs w:val="22"/>
        </w:rPr>
        <w:instrText>ADDIN CSL_CITATION {"citationItems":[{"id":"ITEM-1","itemData":{"author":[{"dropping-particle":"","family":"Pratiwi","given":"Yunita Indah","non-dropping-particle":"","parse-names":false,"suffix":""},{"dropping-particle":"","family":"Nabila","given":"Rifda","non-dropping-particle":"","parse-names":false,"suffix":""}],"container-title":"MALIA: Journal of Islamic Banking and Finance","id":"ITEM-1","issue":"1","issued":{"date-parts":[["2022"]]},"page":"72-86","title":"Pengaruh DPK, CAR,DAN FDR Terhadap Pembiayaan Murabahah Dengan ROA Sebagai Variabel Moderating","type":"article-journal","volume":"6"},"uris":["http://www.mendeley.com/documents/?uuid=594c4d9c-7db4-429d-bf05-181de99ef2dd"]}],"mendeley":{"formattedCitation":"(Pratiwi &amp; Nabila, 2022)","plainTextFormattedCitation":"(Pratiwi &amp; Nabila, 2022)","previouslyFormattedCitation":"(Pratiwi &amp; Nabila, 2022)"},"properties":{"noteIndex":0},"schema":"https://github.com/citation-style-language/schema/raw/master/csl-citation.json"}</w:instrText>
      </w:r>
      <w:r w:rsidR="00100E74">
        <w:rPr>
          <w:sz w:val="22"/>
          <w:szCs w:val="22"/>
        </w:rPr>
        <w:fldChar w:fldCharType="separate"/>
      </w:r>
      <w:r w:rsidR="00100E74" w:rsidRPr="00100E74">
        <w:rPr>
          <w:noProof/>
          <w:sz w:val="22"/>
          <w:szCs w:val="22"/>
        </w:rPr>
        <w:t>(Pratiwi &amp; Nabila, 2022)</w:t>
      </w:r>
      <w:r w:rsidR="00100E74">
        <w:rPr>
          <w:sz w:val="22"/>
          <w:szCs w:val="22"/>
        </w:rPr>
        <w:fldChar w:fldCharType="end"/>
      </w:r>
      <w:r>
        <w:rPr>
          <w:sz w:val="22"/>
          <w:szCs w:val="22"/>
        </w:rPr>
        <w:t xml:space="preserve">. Ketika kredit yang disalurkan bank </w:t>
      </w:r>
      <w:r w:rsidR="00E13D02">
        <w:rPr>
          <w:sz w:val="22"/>
          <w:szCs w:val="22"/>
          <w:lang w:val="id-ID"/>
        </w:rPr>
        <w:t>tinggi</w:t>
      </w:r>
      <w:r>
        <w:rPr>
          <w:sz w:val="22"/>
          <w:szCs w:val="22"/>
        </w:rPr>
        <w:t xml:space="preserve"> maka akan mengakibatkan kenaikan </w:t>
      </w:r>
      <w:r w:rsidR="00E13D02">
        <w:rPr>
          <w:sz w:val="22"/>
          <w:szCs w:val="22"/>
          <w:lang w:val="id-ID"/>
        </w:rPr>
        <w:t>penghasilan</w:t>
      </w:r>
      <w:r>
        <w:rPr>
          <w:sz w:val="22"/>
          <w:szCs w:val="22"/>
        </w:rPr>
        <w:t xml:space="preserve">, </w:t>
      </w:r>
      <w:r w:rsidR="00E13D02">
        <w:rPr>
          <w:sz w:val="22"/>
          <w:szCs w:val="22"/>
          <w:lang w:val="id-ID"/>
        </w:rPr>
        <w:t xml:space="preserve">otomatid keuntungan bank naik. Bank termsuk likud buka bank bisa mencukupipengajuan pembiayaam., tanpa adanya penundaan. </w:t>
      </w:r>
    </w:p>
    <w:p w:rsidR="006422DF" w:rsidRDefault="006422DF" w:rsidP="006422DF">
      <w:pPr>
        <w:jc w:val="both"/>
        <w:rPr>
          <w:sz w:val="22"/>
          <w:szCs w:val="22"/>
          <w:lang w:val="id-ID"/>
        </w:rPr>
      </w:pPr>
    </w:p>
    <w:p w:rsidR="00A057A9" w:rsidRDefault="00F6642C" w:rsidP="006422DF">
      <w:pPr>
        <w:jc w:val="both"/>
        <w:rPr>
          <w:b/>
          <w:sz w:val="22"/>
          <w:szCs w:val="22"/>
        </w:rPr>
      </w:pPr>
      <w:r>
        <w:rPr>
          <w:b/>
          <w:sz w:val="22"/>
          <w:szCs w:val="22"/>
        </w:rPr>
        <w:t>Capital Adequacy Ratio (CAR)</w:t>
      </w:r>
    </w:p>
    <w:p w:rsidR="00A057A9" w:rsidRPr="003478EF" w:rsidRDefault="00F6642C" w:rsidP="001A76BD">
      <w:pPr>
        <w:ind w:firstLine="360"/>
        <w:jc w:val="both"/>
        <w:rPr>
          <w:sz w:val="22"/>
          <w:szCs w:val="22"/>
          <w:lang w:val="id-ID"/>
        </w:rPr>
      </w:pPr>
      <w:r>
        <w:rPr>
          <w:sz w:val="22"/>
          <w:szCs w:val="22"/>
        </w:rPr>
        <w:t xml:space="preserve">Rasio kecukupan modal atau yang biasa dikenal dengan CAR adalah ukuran </w:t>
      </w:r>
      <w:r w:rsidR="001A76BD" w:rsidRPr="001A76BD">
        <w:rPr>
          <w:sz w:val="22"/>
          <w:szCs w:val="22"/>
        </w:rPr>
        <w:t xml:space="preserve">darikecukupan modal bank untuk meminimalkan risiko gagal bayar selama transaksi </w:t>
      </w:r>
      <w:r w:rsidR="001A76BD">
        <w:rPr>
          <w:sz w:val="22"/>
          <w:szCs w:val="22"/>
          <w:lang w:val="id-ID"/>
        </w:rPr>
        <w:t>pembiayaan</w:t>
      </w:r>
      <w:r w:rsidR="001A76BD" w:rsidRPr="001A76BD">
        <w:rPr>
          <w:sz w:val="22"/>
          <w:szCs w:val="22"/>
        </w:rPr>
        <w:t xml:space="preserve"> .</w:t>
      </w:r>
      <w:r>
        <w:rPr>
          <w:sz w:val="22"/>
          <w:szCs w:val="22"/>
        </w:rPr>
        <w:t xml:space="preserve"> Menurut Riyanto dalam</w:t>
      </w:r>
      <w:r w:rsidR="00100E74">
        <w:rPr>
          <w:sz w:val="22"/>
          <w:szCs w:val="22"/>
          <w:lang w:val="id-ID"/>
        </w:rPr>
        <w:t xml:space="preserve"> </w:t>
      </w:r>
      <w:r w:rsidR="00100E74">
        <w:rPr>
          <w:sz w:val="22"/>
          <w:szCs w:val="22"/>
          <w:lang w:val="id-ID"/>
        </w:rPr>
        <w:fldChar w:fldCharType="begin" w:fldLock="1"/>
      </w:r>
      <w:r w:rsidR="00100E74">
        <w:rPr>
          <w:sz w:val="22"/>
          <w:szCs w:val="22"/>
          <w:lang w:val="id-ID"/>
        </w:rPr>
        <w:instrText>ADDIN CSL_CITATION {"citationItems":[{"id":"ITEM-1","itemData":{"ISBN":"9788527729833","author":[{"dropping-particle":"","family":"Fitriyani;","given":"","non-dropping-particle":"","parse-names":false,"suffix":""},{"dropping-particle":"","family":"Wahyu","given":"Didin Rasyidin","non-dropping-particle":"","parse-names":false,"suffix":""}],"container-title":"Jurnal BanqueSyar'i","id":"ITEM-1","issue":"1","issued":{"date-parts":[["2018"]]},"page":"1-14","title":"Analisis Ketentuan Pemenuhan Modal Minimum (Capital Adequacy Ratio) Sebagai Salah Satu Indikator Keehatan Bank","type":"article-journal","volume":"4"},"uris":["http://www.mendeley.com/documents/?uuid=b3b46659-2bd9-48b0-bafd-fb5bc1d9331d"]}],"mendeley":{"formattedCitation":"(Fitriyani; &amp; Wahyu, 2018)","plainTextFormattedCitation":"(Fitriyani; &amp; Wahyu, 2018)","previouslyFormattedCitation":"(Fitriyani; &amp; Wahyu, 2018)"},"properties":{"noteIndex":0},"schema":"https://github.com/citation-style-language/schema/raw/master/csl-citation.json"}</w:instrText>
      </w:r>
      <w:r w:rsidR="00100E74">
        <w:rPr>
          <w:sz w:val="22"/>
          <w:szCs w:val="22"/>
          <w:lang w:val="id-ID"/>
        </w:rPr>
        <w:fldChar w:fldCharType="separate"/>
      </w:r>
      <w:r w:rsidR="00100E74" w:rsidRPr="00100E74">
        <w:rPr>
          <w:noProof/>
          <w:sz w:val="22"/>
          <w:szCs w:val="22"/>
          <w:lang w:val="id-ID"/>
        </w:rPr>
        <w:t>(Fitriyani; &amp; Wahyu, 2018)</w:t>
      </w:r>
      <w:r w:rsidR="00100E74">
        <w:rPr>
          <w:sz w:val="22"/>
          <w:szCs w:val="22"/>
          <w:lang w:val="id-ID"/>
        </w:rPr>
        <w:fldChar w:fldCharType="end"/>
      </w:r>
      <w:r>
        <w:rPr>
          <w:sz w:val="22"/>
          <w:szCs w:val="22"/>
        </w:rPr>
        <w:t xml:space="preserve">, </w:t>
      </w:r>
      <w:r w:rsidR="001F7F6D" w:rsidRPr="001F7F6D">
        <w:rPr>
          <w:sz w:val="22"/>
          <w:szCs w:val="22"/>
        </w:rPr>
        <w:t>Rasio keuangan merupakan sebuah ekspresi</w:t>
      </w:r>
      <w:r w:rsidR="001F7F6D">
        <w:rPr>
          <w:sz w:val="22"/>
          <w:szCs w:val="22"/>
          <w:lang w:val="id-ID"/>
        </w:rPr>
        <w:t xml:space="preserve"> </w:t>
      </w:r>
      <w:r w:rsidR="001F7F6D" w:rsidRPr="001F7F6D">
        <w:rPr>
          <w:sz w:val="22"/>
          <w:szCs w:val="22"/>
        </w:rPr>
        <w:t>yang dinyatakan dalam bahasa matematika dan dapat digunakan untuk menya</w:t>
      </w:r>
      <w:r w:rsidR="001F7F6D">
        <w:rPr>
          <w:sz w:val="22"/>
          <w:szCs w:val="22"/>
        </w:rPr>
        <w:t>takan hubungan antara dua dat</w:t>
      </w:r>
      <w:r w:rsidR="001F7F6D">
        <w:rPr>
          <w:sz w:val="22"/>
          <w:szCs w:val="22"/>
          <w:lang w:val="id-ID"/>
        </w:rPr>
        <w:t xml:space="preserve">a. </w:t>
      </w:r>
      <w:r w:rsidR="001F7F6D" w:rsidRPr="001F7F6D">
        <w:rPr>
          <w:sz w:val="22"/>
          <w:szCs w:val="22"/>
        </w:rPr>
        <w:t xml:space="preserve">Data </w:t>
      </w:r>
      <w:r w:rsidR="001F7F6D">
        <w:rPr>
          <w:sz w:val="22"/>
          <w:szCs w:val="22"/>
          <w:lang w:val="id-ID"/>
        </w:rPr>
        <w:t>yang</w:t>
      </w:r>
      <w:r w:rsidR="001F7F6D" w:rsidRPr="001F7F6D">
        <w:rPr>
          <w:sz w:val="22"/>
          <w:szCs w:val="22"/>
        </w:rPr>
        <w:t xml:space="preserve"> dimaksud mewakili hubungan matematis antara </w:t>
      </w:r>
      <w:r w:rsidR="001F7F6D">
        <w:rPr>
          <w:sz w:val="22"/>
          <w:szCs w:val="22"/>
        </w:rPr>
        <w:t xml:space="preserve">item keuangan dan objek </w:t>
      </w:r>
      <w:r w:rsidR="001F7F6D" w:rsidRPr="001F7F6D">
        <w:rPr>
          <w:sz w:val="22"/>
          <w:szCs w:val="22"/>
        </w:rPr>
        <w:t xml:space="preserve">yang tidak terkait </w:t>
      </w:r>
      <w:r>
        <w:rPr>
          <w:sz w:val="22"/>
          <w:szCs w:val="22"/>
        </w:rPr>
        <w:t xml:space="preserve">Maka dari itu rasio keuangan memiliki peran penting dalam tata kelola keuangan bank untuk membandingkan rasio keuangan </w:t>
      </w:r>
      <w:r w:rsidR="0094163C">
        <w:rPr>
          <w:sz w:val="22"/>
          <w:szCs w:val="22"/>
          <w:lang w:val="id-ID"/>
        </w:rPr>
        <w:t>yang</w:t>
      </w:r>
      <w:r>
        <w:rPr>
          <w:sz w:val="22"/>
          <w:szCs w:val="22"/>
        </w:rPr>
        <w:t xml:space="preserve"> lalu, saat ini dan </w:t>
      </w:r>
      <w:r w:rsidR="0094163C">
        <w:rPr>
          <w:sz w:val="22"/>
          <w:szCs w:val="22"/>
          <w:lang w:val="id-ID"/>
        </w:rPr>
        <w:t>nasa depan</w:t>
      </w:r>
      <w:r>
        <w:rPr>
          <w:sz w:val="22"/>
          <w:szCs w:val="22"/>
        </w:rPr>
        <w:t xml:space="preserve"> dalam suatu perbankan, sehingga dapat ditentukan apakah perlu adanya perbaikan kondisi keuangan. </w:t>
      </w:r>
      <w:r w:rsidR="0094163C">
        <w:rPr>
          <w:sz w:val="22"/>
          <w:szCs w:val="22"/>
          <w:lang w:val="id-ID"/>
        </w:rPr>
        <w:t>B</w:t>
      </w:r>
      <w:r w:rsidR="001A76BD">
        <w:rPr>
          <w:sz w:val="22"/>
          <w:szCs w:val="22"/>
          <w:lang w:val="id-ID"/>
        </w:rPr>
        <w:t>ank dengan nilai CAR tinggi mencerminkan lebaikan bank dalam mengatasi risiko kerugian</w:t>
      </w:r>
      <w:r>
        <w:rPr>
          <w:sz w:val="22"/>
          <w:szCs w:val="22"/>
        </w:rPr>
        <w:t xml:space="preserve">. </w:t>
      </w:r>
      <w:r w:rsidR="003478EF">
        <w:rPr>
          <w:sz w:val="22"/>
          <w:szCs w:val="22"/>
          <w:lang w:val="id-ID"/>
        </w:rPr>
        <w:fldChar w:fldCharType="begin" w:fldLock="1"/>
      </w:r>
      <w:r w:rsidR="003478EF">
        <w:rPr>
          <w:sz w:val="22"/>
          <w:szCs w:val="22"/>
          <w:lang w:val="id-ID"/>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003478EF">
        <w:rPr>
          <w:sz w:val="22"/>
          <w:szCs w:val="22"/>
          <w:lang w:val="id-ID"/>
        </w:rPr>
        <w:fldChar w:fldCharType="separate"/>
      </w:r>
      <w:r w:rsidR="003478EF" w:rsidRPr="003478EF">
        <w:rPr>
          <w:noProof/>
          <w:sz w:val="22"/>
          <w:szCs w:val="22"/>
          <w:lang w:val="id-ID"/>
        </w:rPr>
        <w:t>(Zulaecha, Hesty Erviani ; Yulistiana, 2018)</w:t>
      </w:r>
      <w:r w:rsidR="003478EF">
        <w:rPr>
          <w:sz w:val="22"/>
          <w:szCs w:val="22"/>
          <w:lang w:val="id-ID"/>
        </w:rPr>
        <w:fldChar w:fldCharType="end"/>
      </w:r>
      <w:r w:rsidR="003478EF">
        <w:rPr>
          <w:sz w:val="22"/>
          <w:szCs w:val="22"/>
          <w:lang w:val="id-ID"/>
        </w:rPr>
        <w:t>.</w:t>
      </w:r>
    </w:p>
    <w:p w:rsidR="006422DF" w:rsidRDefault="006422DF" w:rsidP="006422DF">
      <w:pPr>
        <w:jc w:val="both"/>
        <w:rPr>
          <w:sz w:val="22"/>
          <w:szCs w:val="22"/>
          <w:lang w:val="id-ID"/>
        </w:rPr>
      </w:pPr>
    </w:p>
    <w:p w:rsidR="00A057A9" w:rsidRDefault="00F6642C" w:rsidP="006422DF">
      <w:pPr>
        <w:jc w:val="both"/>
        <w:rPr>
          <w:b/>
          <w:sz w:val="22"/>
          <w:szCs w:val="22"/>
        </w:rPr>
      </w:pPr>
      <w:r>
        <w:rPr>
          <w:b/>
          <w:sz w:val="22"/>
          <w:szCs w:val="22"/>
        </w:rPr>
        <w:t xml:space="preserve">Hipotesis penelitian </w:t>
      </w:r>
    </w:p>
    <w:p w:rsidR="00A057A9" w:rsidRDefault="00F6642C">
      <w:pPr>
        <w:jc w:val="both"/>
        <w:rPr>
          <w:b/>
          <w:i/>
          <w:sz w:val="22"/>
          <w:szCs w:val="22"/>
        </w:rPr>
      </w:pPr>
      <w:r>
        <w:rPr>
          <w:b/>
          <w:sz w:val="22"/>
          <w:szCs w:val="22"/>
        </w:rPr>
        <w:t xml:space="preserve">Pengaruh DPK terhadap Pembiayaan </w:t>
      </w:r>
      <w:r>
        <w:rPr>
          <w:b/>
          <w:i/>
          <w:sz w:val="22"/>
          <w:szCs w:val="22"/>
        </w:rPr>
        <w:t>Murabahah</w:t>
      </w:r>
    </w:p>
    <w:p w:rsidR="00A057A9" w:rsidRDefault="001A76BD">
      <w:pPr>
        <w:ind w:firstLine="360"/>
        <w:jc w:val="both"/>
        <w:rPr>
          <w:sz w:val="22"/>
          <w:szCs w:val="22"/>
        </w:rPr>
      </w:pPr>
      <w:r>
        <w:rPr>
          <w:sz w:val="22"/>
          <w:szCs w:val="22"/>
          <w:lang w:val="id-ID"/>
        </w:rPr>
        <w:t>DPK</w:t>
      </w:r>
      <w:r w:rsidR="00F6642C">
        <w:rPr>
          <w:sz w:val="22"/>
          <w:szCs w:val="22"/>
        </w:rPr>
        <w:t xml:space="preserve"> ialah </w:t>
      </w:r>
      <w:r w:rsidR="0094163C">
        <w:rPr>
          <w:sz w:val="22"/>
          <w:szCs w:val="22"/>
          <w:lang w:val="id-ID"/>
        </w:rPr>
        <w:t>uang</w:t>
      </w:r>
      <w:r w:rsidR="00F6642C">
        <w:rPr>
          <w:sz w:val="22"/>
          <w:szCs w:val="22"/>
        </w:rPr>
        <w:t xml:space="preserve"> masyarakat yang </w:t>
      </w:r>
      <w:r w:rsidR="0094163C">
        <w:rPr>
          <w:sz w:val="22"/>
          <w:szCs w:val="22"/>
          <w:lang w:val="id-ID"/>
        </w:rPr>
        <w:t>disimpan bank,</w:t>
      </w:r>
      <w:r w:rsidR="00F6642C">
        <w:rPr>
          <w:sz w:val="22"/>
          <w:szCs w:val="22"/>
        </w:rPr>
        <w:t>didasari oleh perjanjian penyimpanan dana. Penghimpunan DPK akan berpengaruh pada penyaluran pembiayaan Murabahah. DPK berfungsi sebagai sumber profit dan juga menutup laba operasional</w:t>
      </w:r>
      <w:r w:rsidR="00100E74">
        <w:rPr>
          <w:sz w:val="22"/>
          <w:szCs w:val="22"/>
          <w:lang w:val="id-ID"/>
        </w:rPr>
        <w:t xml:space="preserve"> </w:t>
      </w:r>
      <w:r w:rsidR="00100E74">
        <w:rPr>
          <w:sz w:val="22"/>
          <w:szCs w:val="22"/>
          <w:lang w:val="id-ID"/>
        </w:rPr>
        <w:fldChar w:fldCharType="begin" w:fldLock="1"/>
      </w:r>
      <w:r w:rsidR="00100E74">
        <w:rPr>
          <w:sz w:val="22"/>
          <w:szCs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in","given":"Zaenal","non-dropping-particle":"","parse-names":false,"suffix":""}],"container-title":"Journal Ilmu dan Riset Akuntansi","id":"ITEM-1","issue":"9","issued":{"date-parts":[["2020"]]},"page":"1689-1699","title":"Analisis Faktor-Faktor Yang Mempengaruhi Pembiayaan Mudharabah BPRS","type":"article-journal","volume":"53"},"uris":["http://www.mendeley.com/documents/?uuid=73be1beb-45ec-4d6d-99bf-ba5379b8a915"]}],"mendeley":{"formattedCitation":"(Arifin, 2020)","plainTextFormattedCitation":"(Arifin, 2020)","previouslyFormattedCitation":"(Arifin, 2020)"},"properties":{"noteIndex":0},"schema":"https://github.com/citation-style-language/schema/raw/master/csl-citation.json"}</w:instrText>
      </w:r>
      <w:r w:rsidR="00100E74">
        <w:rPr>
          <w:sz w:val="22"/>
          <w:szCs w:val="22"/>
          <w:lang w:val="id-ID"/>
        </w:rPr>
        <w:fldChar w:fldCharType="separate"/>
      </w:r>
      <w:r w:rsidR="00100E74" w:rsidRPr="00100E74">
        <w:rPr>
          <w:noProof/>
          <w:sz w:val="22"/>
          <w:szCs w:val="22"/>
          <w:lang w:val="id-ID"/>
        </w:rPr>
        <w:t>(Arifin, 2020)</w:t>
      </w:r>
      <w:r w:rsidR="00100E74">
        <w:rPr>
          <w:sz w:val="22"/>
          <w:szCs w:val="22"/>
          <w:lang w:val="id-ID"/>
        </w:rPr>
        <w:fldChar w:fldCharType="end"/>
      </w:r>
      <w:r w:rsidR="00100E74">
        <w:rPr>
          <w:sz w:val="22"/>
          <w:szCs w:val="22"/>
          <w:lang w:val="id-ID"/>
        </w:rPr>
        <w:t xml:space="preserve">. </w:t>
      </w:r>
      <w:r w:rsidR="00F6642C">
        <w:rPr>
          <w:sz w:val="22"/>
          <w:szCs w:val="22"/>
        </w:rPr>
        <w:t xml:space="preserve">Dalam stewardship theory nasabah memiliki kepercayaan untuk melakukan pembiayaan Murabahah di perbankan syariah. Hal tersebut tampak dalam tata cara pengelolaan dan penerimaan dana yang baik. Jadi semakin tinggi DPK yang </w:t>
      </w:r>
      <w:r>
        <w:rPr>
          <w:sz w:val="22"/>
          <w:szCs w:val="22"/>
          <w:lang w:val="id-ID"/>
        </w:rPr>
        <w:t>disimpan</w:t>
      </w:r>
      <w:r w:rsidR="00F6642C">
        <w:rPr>
          <w:sz w:val="22"/>
          <w:szCs w:val="22"/>
        </w:rPr>
        <w:t xml:space="preserve"> bank maka a</w:t>
      </w:r>
      <w:r w:rsidR="0094163C">
        <w:rPr>
          <w:sz w:val="22"/>
          <w:szCs w:val="22"/>
        </w:rPr>
        <w:t>kan berdampak pada pelaksanaan</w:t>
      </w:r>
      <w:r w:rsidR="0094163C">
        <w:rPr>
          <w:sz w:val="22"/>
          <w:szCs w:val="22"/>
          <w:lang w:val="id-ID"/>
        </w:rPr>
        <w:t xml:space="preserve"> p</w:t>
      </w:r>
      <w:r w:rsidR="00F6642C">
        <w:rPr>
          <w:sz w:val="22"/>
          <w:szCs w:val="22"/>
        </w:rPr>
        <w:t>embiayaan oleh bank.</w:t>
      </w:r>
    </w:p>
    <w:p w:rsidR="00D82F3C" w:rsidRDefault="00F6642C" w:rsidP="006422DF">
      <w:pPr>
        <w:ind w:firstLine="360"/>
        <w:jc w:val="both"/>
        <w:rPr>
          <w:sz w:val="22"/>
          <w:szCs w:val="22"/>
          <w:lang w:val="id-ID"/>
        </w:rPr>
      </w:pPr>
      <w:r>
        <w:rPr>
          <w:sz w:val="22"/>
          <w:szCs w:val="22"/>
        </w:rPr>
        <w:t xml:space="preserve">Hipotesis ini dibangun </w:t>
      </w:r>
      <w:r w:rsidR="001A76BD">
        <w:rPr>
          <w:sz w:val="22"/>
          <w:szCs w:val="22"/>
          <w:lang w:val="id-ID"/>
        </w:rPr>
        <w:t>dengan dasar</w:t>
      </w:r>
      <w:r>
        <w:rPr>
          <w:sz w:val="22"/>
          <w:szCs w:val="22"/>
        </w:rPr>
        <w:t xml:space="preserve"> penelitian yang telah dilakukan oleh </w:t>
      </w:r>
      <w:r w:rsidR="006A7F84">
        <w:rPr>
          <w:sz w:val="22"/>
          <w:szCs w:val="22"/>
        </w:rPr>
        <w:fldChar w:fldCharType="begin" w:fldLock="1"/>
      </w:r>
      <w:r w:rsidR="006A7F84">
        <w:rPr>
          <w:sz w:val="22"/>
          <w:szCs w:val="22"/>
        </w:rPr>
        <w:instrText>ADDIN CSL_CITATION {"citationItems":[{"id":"ITEM-1","itemData":{"DOI":"10.51289/peta.v6i1.483","abstract":"Faktor internal dalam bank syariah adalah faktor pengendali dalam perusahaan guna memberikan pengaruh terhadap jumlah penyaluran pembiayaan murabahah. Tujuan penelitian ini untuk menganalisa hubungan Dana Pihak Ketiga, Capital Adequacy Ratio (CAR) dan Non Performing Financing (NPF) terhadap Pembiayaan Murabahah pada bank umum syariah yang ada di Indonesia. Sampel pada penelitian ini adalah Bank umum syariah yang terdaftar di Otoritas Jasa Keuangan sebanyak 10 Bank Umum Syariah dengan 50 pengamatan selama periode tahun 2015 – 2019. Partial Least Square (PLS) dengan software SmartPLS V.3.3.2 merupakan alat analisis yang digunakan dalam penelitian ini. Hasil penelitian menjelaskan pertama, Dana Pihak Ketiga memiliki pengaruh positif signifikan atas Murabahah. Kedua, Capital Adequacy Ratio (CAR) memiliki pengaruh Positif tidak signifikan atas Murabahah. Ketiga, Non Performing Financing (NPF) memiliki pengaruh negatif tidak signifikan atas Murabahah.","author":[{"dropping-particle":"","family":"Irianto","given":"Mochamad Fariz","non-dropping-particle":"","parse-names":false,"suffix":""}],"container-title":"Jurnal Penelitian Teori &amp; Terapan Akuntansi (PETA)","id":"ITEM-1","issue":"1","issued":{"date-parts":[["2021"]]},"page":"77-91","title":"Determinan pembiayaan murabahah (Studi Pada Bank Umum Syariah Di Indonesia Periode Tahun 2015 – 2019)","type":"article-journal","volume":"6"},"uris":["http://www.mendeley.com/documents/?uuid=4985848a-e413-4c9b-b6c1-f4cfd00ae0ca"]}],"mendeley":{"formattedCitation":"(Irianto, 2021)","plainTextFormattedCitation":"(Irianto, 2021)","previouslyFormattedCitation":"(Irianto, 2021)"},"properties":{"noteIndex":0},"schema":"https://github.com/citation-style-language/schema/raw/master/csl-citation.json"}</w:instrText>
      </w:r>
      <w:r w:rsidR="006A7F84">
        <w:rPr>
          <w:sz w:val="22"/>
          <w:szCs w:val="22"/>
        </w:rPr>
        <w:fldChar w:fldCharType="separate"/>
      </w:r>
      <w:r w:rsidR="006A7F84" w:rsidRPr="006A7F84">
        <w:rPr>
          <w:noProof/>
          <w:sz w:val="22"/>
          <w:szCs w:val="22"/>
        </w:rPr>
        <w:t>(Irianto, 2021)</w:t>
      </w:r>
      <w:r w:rsidR="006A7F84">
        <w:rPr>
          <w:sz w:val="22"/>
          <w:szCs w:val="22"/>
        </w:rPr>
        <w:fldChar w:fldCharType="end"/>
      </w:r>
      <w:r w:rsidR="006A7F84">
        <w:rPr>
          <w:sz w:val="22"/>
          <w:szCs w:val="22"/>
          <w:lang w:val="id-ID"/>
        </w:rPr>
        <w:t xml:space="preserve"> </w:t>
      </w:r>
      <w:r>
        <w:rPr>
          <w:sz w:val="22"/>
          <w:szCs w:val="22"/>
        </w:rPr>
        <w:t xml:space="preserve">dengan hasil DPKmemiliki pengaruh </w:t>
      </w:r>
      <w:r w:rsidR="001A76BD">
        <w:rPr>
          <w:sz w:val="22"/>
          <w:szCs w:val="22"/>
          <w:lang w:val="id-ID"/>
        </w:rPr>
        <w:t>positive</w:t>
      </w:r>
      <w:r>
        <w:rPr>
          <w:sz w:val="22"/>
          <w:szCs w:val="22"/>
        </w:rPr>
        <w:t xml:space="preserve"> signifikan atas </w:t>
      </w:r>
      <w:r w:rsidRPr="0094163C">
        <w:rPr>
          <w:i/>
          <w:sz w:val="22"/>
          <w:szCs w:val="22"/>
        </w:rPr>
        <w:t>Murabahah</w:t>
      </w:r>
      <w:r>
        <w:rPr>
          <w:sz w:val="22"/>
          <w:szCs w:val="22"/>
        </w:rPr>
        <w:t xml:space="preserve">. </w:t>
      </w:r>
      <w:r w:rsidR="0094163C">
        <w:rPr>
          <w:sz w:val="22"/>
          <w:szCs w:val="22"/>
          <w:lang w:val="id-ID"/>
        </w:rPr>
        <w:t xml:space="preserve">lni </w:t>
      </w:r>
      <w:r>
        <w:rPr>
          <w:sz w:val="22"/>
          <w:szCs w:val="22"/>
        </w:rPr>
        <w:t xml:space="preserve">juga selaras dengan penelitian </w:t>
      </w:r>
      <w:r w:rsidR="006A7F84">
        <w:rPr>
          <w:sz w:val="22"/>
          <w:szCs w:val="22"/>
        </w:rPr>
        <w:fldChar w:fldCharType="begin" w:fldLock="1"/>
      </w:r>
      <w:r w:rsidR="006A7F84">
        <w:rPr>
          <w:sz w:val="22"/>
          <w:szCs w:val="22"/>
        </w:rPr>
        <w:instrText>ADDIN CSL_CITATION {"citationItems":[{"id":"ITEM-1","itemData":{"author":[{"dropping-particle":"","family":"Riyadi","given":"Selamet;","non-dropping-particle":"","parse-names":false,"suffix":""},{"dropping-particle":"","family":"Rafii","given":"Rais Muhcamad","non-dropping-particle":"","parse-names":false,"suffix":""}],"container-title":"Perbanas","id":"ITEM-1","issue":"2","issued":{"date-parts":[["2018"]]},"page":"65-82","title":"Pengaruh Dana Pihak Ketiga, Capital Adequacy Ratio, Bi Rate, Dan Financing To Deposit Ratio Terhadap Pembiayaan Murabahah Pada Bank Syariah Di Indonesia","type":"article-journal","volume":"3"},"uris":["http://www.mendeley.com/documents/?uuid=12e9c07f-73fa-4452-8e47-883908280030"]}],"mendeley":{"formattedCitation":"(Riyadi &amp; Rafii, 2018)","plainTextFormattedCitation":"(Riyadi &amp; Rafii, 2018)","previouslyFormattedCitation":"(Riyadi &amp; Rafii, 2018)"},"properties":{"noteIndex":0},"schema":"https://github.com/citation-style-language/schema/raw/master/csl-citation.json"}</w:instrText>
      </w:r>
      <w:r w:rsidR="006A7F84">
        <w:rPr>
          <w:sz w:val="22"/>
          <w:szCs w:val="22"/>
        </w:rPr>
        <w:fldChar w:fldCharType="separate"/>
      </w:r>
      <w:r w:rsidR="006A7F84" w:rsidRPr="006A7F84">
        <w:rPr>
          <w:noProof/>
          <w:sz w:val="22"/>
          <w:szCs w:val="22"/>
        </w:rPr>
        <w:t>(Riyadi &amp; Rafii, 2018)</w:t>
      </w:r>
      <w:r w:rsidR="006A7F84">
        <w:rPr>
          <w:sz w:val="22"/>
          <w:szCs w:val="22"/>
        </w:rPr>
        <w:fldChar w:fldCharType="end"/>
      </w:r>
      <w:r>
        <w:rPr>
          <w:sz w:val="22"/>
          <w:szCs w:val="22"/>
        </w:rPr>
        <w:t>,</w:t>
      </w:r>
      <w:r w:rsidR="006A7F84">
        <w:rPr>
          <w:sz w:val="22"/>
          <w:szCs w:val="22"/>
          <w:lang w:val="id-ID"/>
        </w:rPr>
        <w:t xml:space="preserve"> </w:t>
      </w:r>
      <w:r w:rsidR="006A7F84">
        <w:rPr>
          <w:sz w:val="22"/>
          <w:szCs w:val="22"/>
          <w:lang w:val="id-ID"/>
        </w:rPr>
        <w:fldChar w:fldCharType="begin" w:fldLock="1"/>
      </w:r>
      <w:r w:rsidR="006A7F84">
        <w:rPr>
          <w:sz w:val="22"/>
          <w:szCs w:val="22"/>
          <w:lang w:val="id-ID"/>
        </w:rPr>
        <w:instrText>ADDIN CSL_CITATION {"citationItems":[{"id":"ITEM-1","itemData":{"DOI":"10.15548/al-masraf.v4i1.227","ISSN":"2528-5629","abstract":"The purpose of this study is to analyze the effect of each variable, Deposits of Third Party Fund (TPF) (X1), Non-Performing Financing (NPF) (X2), Financing to Deposit Ratio (FDR) (X3) and Profit Margin (X4) on Murabahah Financing (Y1). The population of this study was conducted on eleven Sharia Commercial Banks in Indonesia, namely Bank Muamalat, Bank Victoria Syariah, Bank BRI Syariah, Bank BNI Syariah, Bank Syariah Mandiri, Bank Syariah Mega Indonesia, Bank Panin Syariah, Bank Syariah Bukopin, Bank BCA Syariah and Bank Maybank Syariah Indonesia. The sample taken was the annual financial report for five periods, namely 2011-2015 periods. The analysis technique used panel data regression analysis was tested by F-test and T-test, with a significant value of 5%. Based on the results of the T-test and F-test, it can be known that TPF, FDR and Profit Margin simultaneously have a significant positive effect and the NPF partially have no effect of murabahah financing on Sharia Commercial Banks. Adjusted R Square value of 0.275352 indicates that the independent variable could give effect the dependent variable of 0.000429%.","author":[{"dropping-particle":"","family":"Hasnadina","given":"Putri Saula","non-dropping-particle":"","parse-names":false,"suffix":""},{"dropping-particle":"","family":"Mulazid","given":"Ade Sofyan","non-dropping-particle":"","parse-names":false,"suffix":""}],"container-title":"Al-Masraf : Jurnal Lembaga Keuangan dan Perbankan","id":"ITEM-1","issue":"1","issued":{"date-parts":[["2019"]]},"page":"17","title":"Analyze the Effect of Third Party Fund (TPF), Non-Performing Financing (NPF), Financing To Deposit Ratio (FDR) and Profit Margin on Murabahah Financing of Sharia Commercial Bank","type":"article-journal","volume":"4"},"uris":["http://www.mendeley.com/documents/?uuid=42ff4cee-875f-4757-848e-40309045a1e0"]}],"mendeley":{"formattedCitation":"(Hasnadina &amp; Mulazid, 2019)","plainTextFormattedCitation":"(Hasnadina &amp; Mulazid, 2019)","previouslyFormattedCitation":"(Hasnadina &amp; Mulazid, 2019)"},"properties":{"noteIndex":0},"schema":"https://github.com/citation-style-language/schema/raw/master/csl-citation.json"}</w:instrText>
      </w:r>
      <w:r w:rsidR="006A7F84">
        <w:rPr>
          <w:sz w:val="22"/>
          <w:szCs w:val="22"/>
          <w:lang w:val="id-ID"/>
        </w:rPr>
        <w:fldChar w:fldCharType="separate"/>
      </w:r>
      <w:r w:rsidR="006A7F84" w:rsidRPr="006A7F84">
        <w:rPr>
          <w:noProof/>
          <w:sz w:val="22"/>
          <w:szCs w:val="22"/>
          <w:lang w:val="id-ID"/>
        </w:rPr>
        <w:t>(Hasnadina &amp; Mulazid, 2019)</w:t>
      </w:r>
      <w:r w:rsidR="006A7F84">
        <w:rPr>
          <w:sz w:val="22"/>
          <w:szCs w:val="22"/>
          <w:lang w:val="id-ID"/>
        </w:rPr>
        <w:fldChar w:fldCharType="end"/>
      </w:r>
      <w:r>
        <w:rPr>
          <w:sz w:val="22"/>
          <w:szCs w:val="22"/>
        </w:rPr>
        <w:t xml:space="preserve"> yang menyebutkan bahwa DPK </w:t>
      </w:r>
      <w:r w:rsidR="0094163C">
        <w:rPr>
          <w:sz w:val="22"/>
          <w:szCs w:val="22"/>
          <w:lang w:val="id-ID"/>
        </w:rPr>
        <w:t>memiliki pengaryh</w:t>
      </w:r>
      <w:r>
        <w:rPr>
          <w:sz w:val="22"/>
          <w:szCs w:val="22"/>
        </w:rPr>
        <w:t xml:space="preserve"> yang </w:t>
      </w:r>
      <w:r w:rsidR="00D82F3C">
        <w:rPr>
          <w:sz w:val="22"/>
          <w:szCs w:val="22"/>
          <w:lang w:val="id-ID"/>
        </w:rPr>
        <w:t>positive</w:t>
      </w:r>
      <w:r>
        <w:rPr>
          <w:sz w:val="22"/>
          <w:szCs w:val="22"/>
        </w:rPr>
        <w:t xml:space="preserve"> signifikan </w:t>
      </w:r>
      <w:r w:rsidR="0094163C">
        <w:rPr>
          <w:sz w:val="22"/>
          <w:szCs w:val="22"/>
          <w:lang w:val="id-ID"/>
        </w:rPr>
        <w:t>pada</w:t>
      </w:r>
      <w:r>
        <w:rPr>
          <w:sz w:val="22"/>
          <w:szCs w:val="22"/>
        </w:rPr>
        <w:t xml:space="preserve"> pembiayaan </w:t>
      </w:r>
      <w:r w:rsidRPr="00D82F3C">
        <w:rPr>
          <w:i/>
          <w:sz w:val="22"/>
          <w:szCs w:val="22"/>
        </w:rPr>
        <w:t>Murabahah</w:t>
      </w:r>
      <w:r>
        <w:rPr>
          <w:sz w:val="22"/>
          <w:szCs w:val="22"/>
        </w:rPr>
        <w:t xml:space="preserve">. </w:t>
      </w:r>
    </w:p>
    <w:p w:rsidR="00A057A9" w:rsidRPr="006422DF" w:rsidRDefault="00F6642C" w:rsidP="00D82F3C">
      <w:pPr>
        <w:jc w:val="both"/>
        <w:rPr>
          <w:sz w:val="22"/>
          <w:szCs w:val="22"/>
        </w:rPr>
      </w:pPr>
      <w:r>
        <w:rPr>
          <w:b/>
          <w:sz w:val="22"/>
          <w:szCs w:val="22"/>
        </w:rPr>
        <w:t xml:space="preserve">H1: </w:t>
      </w:r>
      <w:r w:rsidR="0094163C">
        <w:rPr>
          <w:b/>
          <w:sz w:val="22"/>
          <w:szCs w:val="22"/>
          <w:lang w:val="id-ID"/>
        </w:rPr>
        <w:t>DPK mempengaruhi</w:t>
      </w:r>
      <w:r>
        <w:rPr>
          <w:b/>
          <w:sz w:val="22"/>
          <w:szCs w:val="22"/>
        </w:rPr>
        <w:t xml:space="preserve"> Pembiayaan </w:t>
      </w:r>
      <w:r>
        <w:rPr>
          <w:b/>
          <w:i/>
          <w:sz w:val="22"/>
          <w:szCs w:val="22"/>
        </w:rPr>
        <w:t>Murabahah</w:t>
      </w:r>
    </w:p>
    <w:p w:rsidR="006422DF" w:rsidRDefault="006422DF" w:rsidP="006422DF">
      <w:pPr>
        <w:jc w:val="both"/>
        <w:rPr>
          <w:sz w:val="22"/>
          <w:szCs w:val="22"/>
          <w:lang w:val="id-ID"/>
        </w:rPr>
      </w:pPr>
    </w:p>
    <w:p w:rsidR="00A057A9" w:rsidRDefault="00F6642C" w:rsidP="006422DF">
      <w:pPr>
        <w:jc w:val="both"/>
        <w:rPr>
          <w:b/>
          <w:i/>
          <w:sz w:val="22"/>
          <w:szCs w:val="22"/>
        </w:rPr>
      </w:pPr>
      <w:r>
        <w:rPr>
          <w:b/>
          <w:sz w:val="22"/>
          <w:szCs w:val="22"/>
        </w:rPr>
        <w:t xml:space="preserve">Pengaruh </w:t>
      </w:r>
      <w:r w:rsidR="0094163C">
        <w:rPr>
          <w:b/>
          <w:sz w:val="22"/>
          <w:szCs w:val="22"/>
        </w:rPr>
        <w:t>FD</w:t>
      </w:r>
      <w:r w:rsidR="0094163C">
        <w:rPr>
          <w:b/>
          <w:sz w:val="22"/>
          <w:szCs w:val="22"/>
          <w:lang w:val="id-ID"/>
        </w:rPr>
        <w:t>R</w:t>
      </w:r>
      <w:r>
        <w:rPr>
          <w:b/>
          <w:sz w:val="22"/>
          <w:szCs w:val="22"/>
        </w:rPr>
        <w:t xml:space="preserve"> </w:t>
      </w:r>
      <w:r w:rsidR="0094163C">
        <w:rPr>
          <w:b/>
          <w:sz w:val="22"/>
          <w:szCs w:val="22"/>
          <w:lang w:val="id-ID"/>
        </w:rPr>
        <w:t>Pada</w:t>
      </w:r>
      <w:r>
        <w:rPr>
          <w:b/>
          <w:sz w:val="22"/>
          <w:szCs w:val="22"/>
        </w:rPr>
        <w:t xml:space="preserve"> Pembiayaan </w:t>
      </w:r>
      <w:r>
        <w:rPr>
          <w:b/>
          <w:i/>
          <w:sz w:val="22"/>
          <w:szCs w:val="22"/>
        </w:rPr>
        <w:t>Murabahah</w:t>
      </w:r>
    </w:p>
    <w:p w:rsidR="00D82F3C" w:rsidRDefault="00F6642C" w:rsidP="009D09AE">
      <w:pPr>
        <w:ind w:firstLine="360"/>
        <w:jc w:val="both"/>
        <w:rPr>
          <w:sz w:val="22"/>
          <w:szCs w:val="22"/>
          <w:lang w:val="id-ID"/>
        </w:rPr>
      </w:pPr>
      <w:r>
        <w:rPr>
          <w:sz w:val="22"/>
          <w:szCs w:val="22"/>
        </w:rPr>
        <w:t xml:space="preserve">Dalam </w:t>
      </w:r>
      <w:r w:rsidRPr="00AB18C2">
        <w:rPr>
          <w:i/>
          <w:sz w:val="22"/>
          <w:szCs w:val="22"/>
        </w:rPr>
        <w:t>Stewardship theory</w:t>
      </w:r>
      <w:r>
        <w:rPr>
          <w:sz w:val="22"/>
          <w:szCs w:val="22"/>
        </w:rPr>
        <w:t xml:space="preserve">, direktur sebagai steward bertindak demi kepentingan terbaik perusahaan mereka, dengan tindakan yang sesuai serta mengarah pada utilitas kolektivis/organisasi daripada keuntungan melayani diri sendiri. Karena </w:t>
      </w:r>
      <w:r w:rsidR="00D82F3C">
        <w:rPr>
          <w:sz w:val="22"/>
          <w:szCs w:val="22"/>
        </w:rPr>
        <w:t>FDR</w:t>
      </w:r>
      <w:r>
        <w:rPr>
          <w:sz w:val="22"/>
          <w:szCs w:val="22"/>
        </w:rPr>
        <w:t xml:space="preserve"> </w:t>
      </w:r>
      <w:r w:rsidR="00D82F3C">
        <w:rPr>
          <w:sz w:val="22"/>
          <w:szCs w:val="22"/>
          <w:lang w:val="id-ID"/>
        </w:rPr>
        <w:t xml:space="preserve">dijadikan alat ukur likuiditas sebuah bank untuk </w:t>
      </w:r>
      <w:r w:rsidR="0094163C">
        <w:rPr>
          <w:sz w:val="22"/>
          <w:szCs w:val="22"/>
          <w:lang w:val="id-ID"/>
        </w:rPr>
        <w:t>penebusan</w:t>
      </w:r>
      <w:r w:rsidR="00D82F3C">
        <w:rPr>
          <w:sz w:val="22"/>
          <w:szCs w:val="22"/>
          <w:lang w:val="id-ID"/>
        </w:rPr>
        <w:t xml:space="preserve"> dana yang ditarik nasabah menggunakan pembiayaan sebagai sumber likuidity</w:t>
      </w:r>
      <w:r>
        <w:rPr>
          <w:sz w:val="22"/>
          <w:szCs w:val="22"/>
        </w:rPr>
        <w:t xml:space="preserve"> </w:t>
      </w:r>
      <w:r w:rsidR="003478EF">
        <w:rPr>
          <w:sz w:val="22"/>
          <w:szCs w:val="22"/>
        </w:rPr>
        <w:fldChar w:fldCharType="begin" w:fldLock="1"/>
      </w:r>
      <w:r w:rsidR="003478EF">
        <w:rPr>
          <w:sz w:val="22"/>
          <w:szCs w:val="22"/>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003478EF">
        <w:rPr>
          <w:sz w:val="22"/>
          <w:szCs w:val="22"/>
        </w:rPr>
        <w:fldChar w:fldCharType="separate"/>
      </w:r>
      <w:r w:rsidR="003478EF" w:rsidRPr="003478EF">
        <w:rPr>
          <w:noProof/>
          <w:sz w:val="22"/>
          <w:szCs w:val="22"/>
        </w:rPr>
        <w:t>(Zulaecha, Hesty Erviani ; Yulistiana, 2018)</w:t>
      </w:r>
      <w:r w:rsidR="003478EF">
        <w:rPr>
          <w:sz w:val="22"/>
          <w:szCs w:val="22"/>
        </w:rPr>
        <w:fldChar w:fldCharType="end"/>
      </w:r>
      <w:r>
        <w:rPr>
          <w:sz w:val="22"/>
          <w:szCs w:val="22"/>
        </w:rPr>
        <w:t xml:space="preserve">. </w:t>
      </w:r>
      <w:r w:rsidR="00D82F3C">
        <w:rPr>
          <w:sz w:val="22"/>
          <w:szCs w:val="22"/>
          <w:lang w:val="id-ID"/>
        </w:rPr>
        <w:t xml:space="preserve">Maka jika FDR tinggi maka pembiayaan </w:t>
      </w:r>
      <w:r w:rsidR="00D82F3C" w:rsidRPr="00D82F3C">
        <w:rPr>
          <w:i/>
          <w:sz w:val="22"/>
          <w:szCs w:val="22"/>
          <w:lang w:val="id-ID"/>
        </w:rPr>
        <w:t>murabahah</w:t>
      </w:r>
      <w:r w:rsidR="00D82F3C">
        <w:rPr>
          <w:sz w:val="22"/>
          <w:szCs w:val="22"/>
          <w:lang w:val="id-ID"/>
        </w:rPr>
        <w:t xml:space="preserve"> juga tinggi.</w:t>
      </w:r>
      <w:r>
        <w:rPr>
          <w:sz w:val="22"/>
          <w:szCs w:val="22"/>
        </w:rPr>
        <w:t xml:space="preserve"> </w:t>
      </w:r>
      <w:r w:rsidR="009D09AE">
        <w:rPr>
          <w:sz w:val="22"/>
          <w:szCs w:val="22"/>
          <w:lang w:val="id-ID"/>
        </w:rPr>
        <w:t xml:space="preserve">Penelitian </w:t>
      </w:r>
      <w:r w:rsidR="003478EF">
        <w:rPr>
          <w:sz w:val="22"/>
          <w:szCs w:val="22"/>
        </w:rPr>
        <w:fldChar w:fldCharType="begin" w:fldLock="1"/>
      </w:r>
      <w:r w:rsidR="003478EF">
        <w:rPr>
          <w:sz w:val="22"/>
          <w:szCs w:val="22"/>
        </w:rPr>
        <w:instrText>ADDIN CSL_CITATION {"citationItems":[{"id":"ITEM-1","itemData":{"DOI":"10.15548/al-masraf.v4i1.227","ISSN":"2528-5629","abstract":"The purpose of this study is to analyze the effect of each variable, Deposits of Third Party Fund (TPF) (X1), Non-Performing Financing (NPF) (X2), Financing to Deposit Ratio (FDR) (X3) and Profit Margin (X4) on Murabahah Financing (Y1). The population of this study was conducted on eleven Sharia Commercial Banks in Indonesia, namely Bank Muamalat, Bank Victoria Syariah, Bank BRI Syariah, Bank BNI Syariah, Bank Syariah Mandiri, Bank Syariah Mega Indonesia, Bank Panin Syariah, Bank Syariah Bukopin, Bank BCA Syariah and Bank Maybank Syariah Indonesia. The sample taken was the annual financial report for five periods, namely 2011-2015 periods. The analysis technique used panel data regression analysis was tested by F-test and T-test, with a significant value of 5%. Based on the results of the T-test and F-test, it can be known that TPF, FDR and Profit Margin simultaneously have a significant positive effect and the NPF partially have no effect of murabahah financing on Sharia Commercial Banks. Adjusted R Square value of 0.275352 indicates that the independent variable could give effect the dependent variable of 0.000429%.","author":[{"dropping-particle":"","family":"Hasnadina","given":"Putri Saula","non-dropping-particle":"","parse-names":false,"suffix":""},{"dropping-particle":"","family":"Mulazid","given":"Ade Sofyan","non-dropping-particle":"","parse-names":false,"suffix":""}],"container-title":"Al-Masraf : Jurnal Lembaga Keuangan dan Perbankan","id":"ITEM-1","issue":"1","issued":{"date-parts":[["2019"]]},"page":"17","title":"Analyze the Effect of Third Party Fund (TPF), Non-Performing Financing (NPF), Financing To Deposit Ratio (FDR) and Profit Margin on Murabahah Financing of Sharia Commercial Bank","type":"article-journal","volume":"4"},"uris":["http://www.mendeley.com/documents/?uuid=42ff4cee-875f-4757-848e-40309045a1e0"]}],"mendeley":{"formattedCitation":"(Hasnadina &amp; Mulazid, 2019)","plainTextFormattedCitation":"(Hasnadina &amp; Mulazid, 2019)","previouslyFormattedCitation":"(Hasnadina &amp; Mulazid, 2019)"},"properties":{"noteIndex":0},"schema":"https://github.com/citation-style-language/schema/raw/master/csl-citation.json"}</w:instrText>
      </w:r>
      <w:r w:rsidR="003478EF">
        <w:rPr>
          <w:sz w:val="22"/>
          <w:szCs w:val="22"/>
        </w:rPr>
        <w:fldChar w:fldCharType="separate"/>
      </w:r>
      <w:r w:rsidR="003478EF" w:rsidRPr="003478EF">
        <w:rPr>
          <w:noProof/>
          <w:sz w:val="22"/>
          <w:szCs w:val="22"/>
        </w:rPr>
        <w:t>(Hasnadina &amp; Mulazid, 2019)</w:t>
      </w:r>
      <w:r w:rsidR="003478EF">
        <w:rPr>
          <w:sz w:val="22"/>
          <w:szCs w:val="22"/>
        </w:rPr>
        <w:fldChar w:fldCharType="end"/>
      </w:r>
      <w:r w:rsidR="003478EF">
        <w:rPr>
          <w:sz w:val="22"/>
          <w:szCs w:val="22"/>
          <w:lang w:val="id-ID"/>
        </w:rPr>
        <w:t xml:space="preserve"> </w:t>
      </w:r>
      <w:r w:rsidR="009D09AE">
        <w:rPr>
          <w:sz w:val="22"/>
          <w:szCs w:val="22"/>
          <w:lang w:val="id-ID"/>
        </w:rPr>
        <w:t>menunjukkan hasil</w:t>
      </w:r>
      <w:r>
        <w:rPr>
          <w:sz w:val="22"/>
          <w:szCs w:val="22"/>
        </w:rPr>
        <w:t xml:space="preserve"> </w:t>
      </w:r>
      <w:r w:rsidR="00D82F3C">
        <w:rPr>
          <w:i/>
          <w:sz w:val="22"/>
          <w:szCs w:val="22"/>
          <w:lang w:val="id-ID"/>
        </w:rPr>
        <w:t>FDR</w:t>
      </w:r>
      <w:r>
        <w:rPr>
          <w:sz w:val="22"/>
          <w:szCs w:val="22"/>
        </w:rPr>
        <w:t xml:space="preserve"> berpengaruh secara simultan terhadap pembiayaan Murabahah. Penelitian serupa juga dilakukan oleh</w:t>
      </w:r>
      <w:r w:rsidR="003478EF">
        <w:rPr>
          <w:sz w:val="22"/>
          <w:szCs w:val="22"/>
          <w:lang w:val="id-ID"/>
        </w:rPr>
        <w:t xml:space="preserve"> </w:t>
      </w:r>
      <w:r w:rsidR="003478EF">
        <w:rPr>
          <w:sz w:val="22"/>
          <w:szCs w:val="22"/>
          <w:lang w:val="id-ID"/>
        </w:rPr>
        <w:fldChar w:fldCharType="begin" w:fldLock="1"/>
      </w:r>
      <w:r w:rsidR="003478EF">
        <w:rPr>
          <w:sz w:val="22"/>
          <w:szCs w:val="22"/>
          <w:lang w:val="id-ID"/>
        </w:rPr>
        <w:instrText>ADDIN CSL_CITATION {"citationItems":[{"id":"ITEM-1","itemData":{"DOI":"10.21043/malia.v3i1.5665","ISSN":"2654-8577","abstract":"&lt;p&gt;This study aims to determine the Non Performing Financing (NPF), Net&lt;br /&gt;Operating Margin (NOM) and Financing to Deposit Ratio (FDR) on Murabahah&lt;br /&gt;Financing with Third Party Funds (TPF) as the Moderating Variable. The&lt;br /&gt;population in this study are Islamic Banks that publishes their financial&lt;br /&gt;statements to Otoritas Jasa Keuangan (OJK) and each website of Islamic Banks&lt;br /&gt;for the period 2013 to 2017, with a sampling technique that is purposive&lt;br /&gt;sampling, the samples taken were 8 Islamic Banks in Indonesia obtained were&lt;br /&gt;analyzed by moderating regression analysis technique. The results of this study&lt;br /&gt;indicate that: (1) Non Performing Financing (NPF) does not negatively affect&lt;br /&gt;murabahah financing at Islamic Banks; (2) Net Operating Margin (NOM) has&lt;br /&gt;a positive effect on murabahah financing at Islamic Banks; (3) Financing to&lt;br /&gt;Deposit Ratio (FDR) has a positive effect on murabahah financing at Islamic&lt;br /&gt;Banks; (4) Third Party Funds (DPK) do not moderate the negative influence of&lt;br /&gt;NPF on murabahah financing at Islamic Banks; (5) Third Party Funds (DPK)&lt;br /&gt;strengthen the positive influence of NOM on murabahah financing at Islamic&lt;br /&gt;Banks; (6) Third Party Funds (DPK) strengthen the positive influence of FDR&lt;br /&gt;on murabahah financing at Islamic Banks. The implication of this research is&lt;br /&gt;the result of this study can be used as an effort to increase murabahah&lt;br /&gt;financing. To increase the amount of murabahah financing, managerial in&lt;br /&gt;Islamic Banks in Indonesia need to prioritize policies related to Net Operating&lt;br /&gt;Margin (NOM), Financing to Deposit Ratio (FDR) and Third Party Funds&lt;br /&gt;(DPK).&lt;/p&gt;","author":[{"dropping-particle":"","family":"Farianti","given":"Rizki","non-dropping-particle":"","parse-names":false,"suffix":""},{"dropping-particle":"","family":"Pramuka","given":"Bambang Agus","non-dropping-particle":"","parse-names":false,"suffix":""},{"dropping-particle":"","family":"Purwati","given":"Atiek Sri","non-dropping-particle":"","parse-names":false,"suffix":""}],"container-title":"MALIA: Journal of Islamic Banking and Finance","id":"ITEM-1","issue":"1","issued":{"date-parts":[["2020"]]},"page":"17","title":"Pengaruh NPF, NOM dan FDR Terhadap Pembiayaan Murabahah dengan DPK Sebagai Variabel Moderating","type":"article-journal","volume":"3"},"uris":["http://www.mendeley.com/documents/?uuid=743c243e-b710-4f6b-9390-6fe8821efcd4"]}],"mendeley":{"formattedCitation":"(Farianti et al., 2020)","plainTextFormattedCitation":"(Farianti et al., 2020)","previouslyFormattedCitation":"(Farianti et al., 2020)"},"properties":{"noteIndex":0},"schema":"https://github.com/citation-style-language/schema/raw/master/csl-citation.json"}</w:instrText>
      </w:r>
      <w:r w:rsidR="003478EF">
        <w:rPr>
          <w:sz w:val="22"/>
          <w:szCs w:val="22"/>
          <w:lang w:val="id-ID"/>
        </w:rPr>
        <w:fldChar w:fldCharType="separate"/>
      </w:r>
      <w:r w:rsidR="003478EF" w:rsidRPr="003478EF">
        <w:rPr>
          <w:noProof/>
          <w:sz w:val="22"/>
          <w:szCs w:val="22"/>
          <w:lang w:val="id-ID"/>
        </w:rPr>
        <w:t>(Farianti et al., 2020)</w:t>
      </w:r>
      <w:r w:rsidR="003478EF">
        <w:rPr>
          <w:sz w:val="22"/>
          <w:szCs w:val="22"/>
          <w:lang w:val="id-ID"/>
        </w:rPr>
        <w:fldChar w:fldCharType="end"/>
      </w:r>
      <w:r>
        <w:rPr>
          <w:sz w:val="22"/>
          <w:szCs w:val="22"/>
        </w:rPr>
        <w:t xml:space="preserve"> dan juga</w:t>
      </w:r>
      <w:r w:rsidR="003478EF">
        <w:rPr>
          <w:sz w:val="22"/>
          <w:szCs w:val="22"/>
          <w:lang w:val="id-ID"/>
        </w:rPr>
        <w:t xml:space="preserve"> </w:t>
      </w:r>
      <w:r w:rsidR="003478EF">
        <w:rPr>
          <w:sz w:val="22"/>
          <w:szCs w:val="22"/>
          <w:lang w:val="id-ID"/>
        </w:rPr>
        <w:fldChar w:fldCharType="begin" w:fldLock="1"/>
      </w:r>
      <w:r w:rsidR="006A7F84">
        <w:rPr>
          <w:sz w:val="22"/>
          <w:szCs w:val="22"/>
          <w:lang w:val="id-ID"/>
        </w:rPr>
        <w:instrText>ADDIN CSL_CITATION {"citationItems":[{"id":"ITEM-1","itemData":{"DOI":"10.30736/jesa.v5i2.94","ISSN":"2528-5610","abstract":"The study aims to analyze the effect of CAR, NPF, FDR to mura&gt;bah}ah financing on Islamic commercial banks simultaneously and partially. The dependent variable in this study is mura&gt;bah}ah financing. The independent variables are CAR, NPF, FDR. The research of mura&gt;bah}ah financing using a quantitative approach. The research population includes all registered Islamic banking in the Bank Indonesia period 2015-2019. The sample was determined by purposive sampling technique. The data used in this study are quarterly financial statement data three Islamic banks in Indonesia period 2015-2019. The method of analyzing data used multiple linear regression. The results of this study indicate that the partially capital adequacy ratio (CAR) variable significantly negative effect on mura&gt;bah}ah financing with value sig. 0,0000 &lt; 0,05. Non performing financing (NPF) variable significant negative effect on mura&gt;bah}ah financing with value sig. 0,003 &lt; 0,05. Financing deposit ratio (FDR) variable significant negative effect on mura&gt;bah}ah financing with value sig. 0,0000 &lt; 0,05. The results of this study indicate that capital adequacy ratio (CAR), non performing financing (NPF), and financing deposit ratio (FDR) variable effect simultaneously to  mura&gt;bah}ah financing variable with value sig. 0,0000 &lt; 0,05. Keywords: capital adequacy ratio; non performing financing; financing deposit ratio; mura&gt;bah}ah financing","author":[{"dropping-particle":"","family":"Nafiah","given":"Nunuk Nafidzatun","non-dropping-particle":"","parse-names":false,"suffix":""},{"dropping-particle":"","family":"Hulaikhah","given":"Mifta","non-dropping-particle":"","parse-names":false,"suffix":""},{"dropping-particle":"","family":"Syaifudin","given":"Ahmat Arif","non-dropping-particle":"","parse-names":false,"suffix":""}],"container-title":"JES (Jurnal Ekonomi Syariah)","id":"ITEM-1","issue":"2","issued":{"date-parts":[["2020"]]},"page":"140-152","title":"Pengaruh CAR, NPF dan FDR Terhadap Pembiayaan Murabahah pada Bank Umum Syariah di Indonesia (Studi Kasus pada Bank Mandiri Syariah, Bank BNI Syariah dan Bank BRI Syariah Triwulan I-IV Tahun 2015-2019)","type":"article-journal","volume":"5"},"uris":["http://www.mendeley.com/documents/?uuid=ab91dd10-8140-4815-a127-9923448b0013"]}],"mendeley":{"formattedCitation":"(Nafiah et al., 2020)","plainTextFormattedCitation":"(Nafiah et al., 2020)","previouslyFormattedCitation":"(Nafiah et al., 2020)"},"properties":{"noteIndex":0},"schema":"https://github.com/citation-style-language/schema/raw/master/csl-citation.json"}</w:instrText>
      </w:r>
      <w:r w:rsidR="003478EF">
        <w:rPr>
          <w:sz w:val="22"/>
          <w:szCs w:val="22"/>
          <w:lang w:val="id-ID"/>
        </w:rPr>
        <w:fldChar w:fldCharType="separate"/>
      </w:r>
      <w:r w:rsidR="003478EF" w:rsidRPr="003478EF">
        <w:rPr>
          <w:noProof/>
          <w:sz w:val="22"/>
          <w:szCs w:val="22"/>
          <w:lang w:val="id-ID"/>
        </w:rPr>
        <w:t>(Nafiah et al., 2020)</w:t>
      </w:r>
      <w:r w:rsidR="003478EF">
        <w:rPr>
          <w:sz w:val="22"/>
          <w:szCs w:val="22"/>
          <w:lang w:val="id-ID"/>
        </w:rPr>
        <w:fldChar w:fldCharType="end"/>
      </w:r>
      <w:r>
        <w:rPr>
          <w:sz w:val="22"/>
          <w:szCs w:val="22"/>
        </w:rPr>
        <w:t xml:space="preserve"> </w:t>
      </w:r>
      <w:r w:rsidR="003478EF">
        <w:rPr>
          <w:sz w:val="22"/>
          <w:szCs w:val="22"/>
        </w:rPr>
        <w:t>menyatakan bahwa FDR</w:t>
      </w:r>
      <w:r>
        <w:rPr>
          <w:sz w:val="22"/>
          <w:szCs w:val="22"/>
        </w:rPr>
        <w:t xml:space="preserve"> </w:t>
      </w:r>
      <w:r w:rsidR="009D09AE">
        <w:rPr>
          <w:sz w:val="22"/>
          <w:szCs w:val="22"/>
          <w:lang w:val="id-ID"/>
        </w:rPr>
        <w:t>memiliki pengaruh atas</w:t>
      </w:r>
      <w:r>
        <w:rPr>
          <w:sz w:val="22"/>
          <w:szCs w:val="22"/>
        </w:rPr>
        <w:t xml:space="preserve"> pembiayaan Murabahah. </w:t>
      </w:r>
    </w:p>
    <w:p w:rsidR="00A057A9" w:rsidRDefault="00F6642C" w:rsidP="00D82F3C">
      <w:pPr>
        <w:jc w:val="both"/>
        <w:rPr>
          <w:b/>
          <w:sz w:val="22"/>
          <w:szCs w:val="22"/>
        </w:rPr>
      </w:pPr>
      <w:r>
        <w:rPr>
          <w:b/>
          <w:sz w:val="22"/>
          <w:szCs w:val="22"/>
        </w:rPr>
        <w:t xml:space="preserve">H2: </w:t>
      </w:r>
      <w:r w:rsidR="009D09AE" w:rsidRPr="009D09AE">
        <w:rPr>
          <w:b/>
          <w:sz w:val="22"/>
          <w:szCs w:val="22"/>
          <w:lang w:val="id-ID"/>
        </w:rPr>
        <w:t>FDR</w:t>
      </w:r>
      <w:r w:rsidR="009D09AE">
        <w:rPr>
          <w:b/>
          <w:i/>
          <w:sz w:val="22"/>
          <w:szCs w:val="22"/>
          <w:lang w:val="id-ID"/>
        </w:rPr>
        <w:t xml:space="preserve"> </w:t>
      </w:r>
      <w:r w:rsidR="009D09AE">
        <w:rPr>
          <w:b/>
          <w:sz w:val="22"/>
          <w:szCs w:val="22"/>
          <w:lang w:val="id-ID"/>
        </w:rPr>
        <w:t>Mempengaruhi</w:t>
      </w:r>
      <w:r w:rsidR="009D09AE">
        <w:rPr>
          <w:b/>
          <w:sz w:val="22"/>
          <w:szCs w:val="22"/>
        </w:rPr>
        <w:t xml:space="preserve"> Pembiayaan </w:t>
      </w:r>
      <w:r>
        <w:rPr>
          <w:b/>
          <w:sz w:val="22"/>
          <w:szCs w:val="22"/>
        </w:rPr>
        <w:t>Murabahah</w:t>
      </w:r>
    </w:p>
    <w:p w:rsidR="006422DF" w:rsidRDefault="006422DF" w:rsidP="006422DF">
      <w:pPr>
        <w:jc w:val="both"/>
        <w:rPr>
          <w:b/>
          <w:sz w:val="22"/>
          <w:szCs w:val="22"/>
          <w:lang w:val="id-ID"/>
        </w:rPr>
      </w:pPr>
    </w:p>
    <w:p w:rsidR="00A057A9" w:rsidRDefault="00F6642C" w:rsidP="006422DF">
      <w:pPr>
        <w:jc w:val="both"/>
        <w:rPr>
          <w:b/>
          <w:sz w:val="22"/>
          <w:szCs w:val="22"/>
        </w:rPr>
      </w:pPr>
      <w:r>
        <w:rPr>
          <w:b/>
          <w:sz w:val="22"/>
          <w:szCs w:val="22"/>
        </w:rPr>
        <w:t xml:space="preserve">Pengaruh CAR </w:t>
      </w:r>
      <w:r w:rsidR="009D09AE">
        <w:rPr>
          <w:b/>
          <w:sz w:val="22"/>
          <w:szCs w:val="22"/>
          <w:lang w:val="id-ID"/>
        </w:rPr>
        <w:t>Pada</w:t>
      </w:r>
      <w:r>
        <w:rPr>
          <w:b/>
          <w:sz w:val="22"/>
          <w:szCs w:val="22"/>
        </w:rPr>
        <w:t xml:space="preserve"> Pembiayaan </w:t>
      </w:r>
      <w:r>
        <w:rPr>
          <w:b/>
          <w:i/>
          <w:sz w:val="22"/>
          <w:szCs w:val="22"/>
        </w:rPr>
        <w:t>Murabahah</w:t>
      </w:r>
      <w:r>
        <w:rPr>
          <w:b/>
          <w:sz w:val="22"/>
          <w:szCs w:val="22"/>
        </w:rPr>
        <w:t xml:space="preserve"> </w:t>
      </w:r>
    </w:p>
    <w:p w:rsidR="00342965" w:rsidRDefault="00D82F3C">
      <w:pPr>
        <w:ind w:firstLine="360"/>
        <w:jc w:val="both"/>
        <w:rPr>
          <w:sz w:val="22"/>
          <w:szCs w:val="22"/>
          <w:lang w:val="id-ID"/>
        </w:rPr>
      </w:pPr>
      <w:r>
        <w:rPr>
          <w:sz w:val="22"/>
          <w:szCs w:val="22"/>
          <w:lang w:val="id-ID"/>
        </w:rPr>
        <w:t>CAR</w:t>
      </w:r>
      <w:r w:rsidR="00F6642C">
        <w:rPr>
          <w:sz w:val="22"/>
          <w:szCs w:val="22"/>
        </w:rPr>
        <w:t xml:space="preserve"> yang </w:t>
      </w:r>
      <w:r>
        <w:rPr>
          <w:sz w:val="22"/>
          <w:szCs w:val="22"/>
          <w:lang w:val="id-ID"/>
        </w:rPr>
        <w:t xml:space="preserve">dimiliki </w:t>
      </w:r>
      <w:r w:rsidR="00F6642C">
        <w:rPr>
          <w:sz w:val="22"/>
          <w:szCs w:val="22"/>
        </w:rPr>
        <w:t xml:space="preserve">baik mengindikasikan bahwa bank tersebut sehat </w:t>
      </w:r>
      <w:r w:rsidR="00100E74">
        <w:rPr>
          <w:sz w:val="22"/>
          <w:szCs w:val="22"/>
        </w:rPr>
        <w:fldChar w:fldCharType="begin" w:fldLock="1"/>
      </w:r>
      <w:r w:rsidR="00100E74">
        <w:rPr>
          <w:sz w:val="22"/>
          <w:szCs w:val="22"/>
        </w:rPr>
        <w:instrText>ADDIN CSL_CITATION {"citationItems":[{"id":"ITEM-1","itemData":{"DOI":"10.51289/peta.v6i1.483","abstract":"Faktor internal dalam bank syariah adalah faktor pengendali dalam perusahaan guna memberikan pengaruh terhadap jumlah penyaluran pembiayaan murabahah. Tujuan penelitian ini untuk menganalisa hubungan Dana Pihak Ketiga, Capital Adequacy Ratio (CAR) dan Non Performing Financing (NPF) terhadap Pembiayaan Murabahah pada bank umum syariah yang ada di Indonesia. Sampel pada penelitian ini adalah Bank umum syariah yang terdaftar di Otoritas Jasa Keuangan sebanyak 10 Bank Umum Syariah dengan 50 pengamatan selama periode tahun 2015 – 2019. Partial Least Square (PLS) dengan software SmartPLS V.3.3.2 merupakan alat analisis yang digunakan dalam penelitian ini. Hasil penelitian menjelaskan pertama, Dana Pihak Ketiga memiliki pengaruh positif signifikan atas Murabahah. Kedua, Capital Adequacy Ratio (CAR) memiliki pengaruh Positif tidak signifikan atas Murabahah. Ketiga, Non Performing Financing (NPF) memiliki pengaruh negatif tidak signifikan atas Murabahah.","author":[{"dropping-particle":"","family":"Irianto","given":"Mochamad Fariz","non-dropping-particle":"","parse-names":false,"suffix":""}],"container-title":"Jurnal Penelitian Teori &amp; Terapan Akuntansi (PETA)","id":"ITEM-1","issue":"1","issued":{"date-parts":[["2021"]]},"page":"77-91","title":"Determinan pembiayaan murabahah (Studi Pada Bank Umum Syariah Di Indonesia Periode Tahun 2015 – 2019)","type":"article-journal","volume":"6"},"uris":["http://www.mendeley.com/documents/?uuid=4985848a-e413-4c9b-b6c1-f4cfd00ae0ca"]}],"mendeley":{"formattedCitation":"(Irianto, 2021)","plainTextFormattedCitation":"(Irianto, 2021)","previouslyFormattedCitation":"(Irianto, 2021)"},"properties":{"noteIndex":0},"schema":"https://github.com/citation-style-language/schema/raw/master/csl-citation.json"}</w:instrText>
      </w:r>
      <w:r w:rsidR="00100E74">
        <w:rPr>
          <w:sz w:val="22"/>
          <w:szCs w:val="22"/>
        </w:rPr>
        <w:fldChar w:fldCharType="separate"/>
      </w:r>
      <w:r w:rsidR="00100E74" w:rsidRPr="00100E74">
        <w:rPr>
          <w:noProof/>
          <w:sz w:val="22"/>
          <w:szCs w:val="22"/>
        </w:rPr>
        <w:t>(Irianto, 2021)</w:t>
      </w:r>
      <w:r w:rsidR="00100E74">
        <w:rPr>
          <w:sz w:val="22"/>
          <w:szCs w:val="22"/>
        </w:rPr>
        <w:fldChar w:fldCharType="end"/>
      </w:r>
      <w:r w:rsidR="00100E74">
        <w:rPr>
          <w:sz w:val="22"/>
          <w:szCs w:val="22"/>
          <w:lang w:val="id-ID"/>
        </w:rPr>
        <w:t xml:space="preserve">. </w:t>
      </w:r>
      <w:r w:rsidR="00F6642C">
        <w:rPr>
          <w:sz w:val="22"/>
          <w:szCs w:val="22"/>
        </w:rPr>
        <w:t xml:space="preserve">Meningkatnya CAR dapat dijadikan sebagai sumber energi keuangan yang dapat digunakan dalam meningkatkan usaha serta estimasi kerugian </w:t>
      </w:r>
      <w:r w:rsidR="009D09AE">
        <w:rPr>
          <w:sz w:val="22"/>
          <w:szCs w:val="22"/>
          <w:lang w:val="id-ID"/>
        </w:rPr>
        <w:t>akibat dari</w:t>
      </w:r>
      <w:r w:rsidR="00F6642C">
        <w:rPr>
          <w:sz w:val="22"/>
          <w:szCs w:val="22"/>
        </w:rPr>
        <w:t xml:space="preserve"> pembiayaan. Jika dilihat dalam </w:t>
      </w:r>
      <w:r w:rsidR="00F6642C">
        <w:rPr>
          <w:i/>
          <w:sz w:val="22"/>
          <w:szCs w:val="22"/>
        </w:rPr>
        <w:t xml:space="preserve">stewardship theory </w:t>
      </w:r>
      <w:r w:rsidR="00F6642C">
        <w:rPr>
          <w:sz w:val="22"/>
          <w:szCs w:val="22"/>
        </w:rPr>
        <w:t>manager akan mengupayakan</w:t>
      </w:r>
      <w:r w:rsidR="00F6642C">
        <w:rPr>
          <w:i/>
          <w:sz w:val="22"/>
          <w:szCs w:val="22"/>
        </w:rPr>
        <w:t xml:space="preserve"> </w:t>
      </w:r>
      <w:r w:rsidR="00F6642C">
        <w:rPr>
          <w:sz w:val="22"/>
          <w:szCs w:val="22"/>
        </w:rPr>
        <w:t xml:space="preserve">pemenuhan standar kecukupan modal pada bank dan juga menjaga kesehatan bank agar bisa melakukan segala kegiatan operasional dengan baik </w:t>
      </w:r>
      <w:r w:rsidR="00100E74">
        <w:rPr>
          <w:sz w:val="22"/>
          <w:szCs w:val="22"/>
        </w:rPr>
        <w:fldChar w:fldCharType="begin" w:fldLock="1"/>
      </w:r>
      <w:r w:rsidR="003478EF">
        <w:rPr>
          <w:sz w:val="22"/>
          <w:szCs w:val="22"/>
        </w:rPr>
        <w:instrText>ADDIN CSL_CITATION {"citationItems":[{"id":"ITEM-1","itemData":{"DOI":"10.1108/IJLMA-11-2016-0118","ISSN":"17542448","abstract":"Purpose – The purpose of the paper is to demonstrate that notwithstanding the fact that stewardship theory embraces things like trust of directors, their professionalism, loyalty and willingness to be concerned for the interests of others, as well as rejecting the foundations of classic agency problems that are asserted by agency theory, board accountability is as relevant to stewardship theory as it is to agency theory. Design/methodology/approach – The paper applies the theory underlying board accountability in corporate governance, which is so often applied both in the corporate governance literature and in practice with agency theory in mind, to stewardship theory. Findings – While the idea of accountability of boards is generally associated with an explanation and conceptualisation of the role and behaviour of directors as agents within classic agency theory, the paper demonstrates that board accountability is a necessary part of board life even if the role of directors is explained and conceptualised in terms of stewardship theory. Practical implications – The paper suggests some accountability mechanisms that might be employed in a stewardship approach. Originality/value – While many authors have talked in general terms about board accountability and its importance, this is the first paper that has engaged in a substantial study that links board accountability directly with stewardship theory, and to establish that accountability is necessary.","author":[{"dropping-particle":"","family":"Keay","given":"Andrew","non-dropping-particle":"","parse-names":false,"suffix":""}],"container-title":"International Journal of Law and Management","id":"ITEM-1","issue":"6","issued":{"date-parts":[["2017"]]},"page":"1292-1314","title":"Stewardship theory: is board accountability necessary?","type":"article-journal","volume":"59"},"uris":["http://www.mendeley.com/documents/?uuid=a9623943-5948-4110-a5c2-3fb44930d1fc"]}],"mendeley":{"formattedCitation":"(Keay, 2017)","plainTextFormattedCitation":"(Keay, 2017)","previouslyFormattedCitation":"(Keay, 2017)"},"properties":{"noteIndex":0},"schema":"https://github.com/citation-style-language/schema/raw/master/csl-citation.json"}</w:instrText>
      </w:r>
      <w:r w:rsidR="00100E74">
        <w:rPr>
          <w:sz w:val="22"/>
          <w:szCs w:val="22"/>
        </w:rPr>
        <w:fldChar w:fldCharType="separate"/>
      </w:r>
      <w:r w:rsidR="00100E74" w:rsidRPr="00100E74">
        <w:rPr>
          <w:noProof/>
          <w:sz w:val="22"/>
          <w:szCs w:val="22"/>
        </w:rPr>
        <w:t>(Keay, 2017)</w:t>
      </w:r>
      <w:r w:rsidR="00100E74">
        <w:rPr>
          <w:sz w:val="22"/>
          <w:szCs w:val="22"/>
        </w:rPr>
        <w:fldChar w:fldCharType="end"/>
      </w:r>
      <w:r w:rsidR="00100E74">
        <w:rPr>
          <w:sz w:val="22"/>
          <w:szCs w:val="22"/>
          <w:lang w:val="id-ID"/>
        </w:rPr>
        <w:t>.</w:t>
      </w:r>
      <w:r w:rsidR="009D09AE">
        <w:rPr>
          <w:sz w:val="22"/>
          <w:szCs w:val="22"/>
          <w:lang w:val="id-ID"/>
        </w:rPr>
        <w:t xml:space="preserve"> </w:t>
      </w:r>
      <w:r w:rsidR="00F6642C">
        <w:rPr>
          <w:sz w:val="22"/>
          <w:szCs w:val="22"/>
        </w:rPr>
        <w:t xml:space="preserve">Penelitian </w:t>
      </w:r>
      <w:r w:rsidR="006A7F84">
        <w:rPr>
          <w:sz w:val="22"/>
          <w:szCs w:val="22"/>
          <w:lang w:val="id-ID"/>
        </w:rPr>
        <w:fldChar w:fldCharType="begin" w:fldLock="1"/>
      </w:r>
      <w:r w:rsidR="006A7F84">
        <w:rPr>
          <w:sz w:val="22"/>
          <w:szCs w:val="22"/>
          <w:lang w:val="id-ID"/>
        </w:rPr>
        <w:instrText>ADDIN CSL_CITATION {"citationItems":[{"id":"ITEM-1","itemData":{"DOI":"10.53088/jadfi.v1i3.176","abstract":"This study aims to determine the effect of third-party funds, capital adequacy ratio, and return on assets on murabahah financing with non-performing financing as moderating variables. This type of research is a quantitative research using secondary data. The population in this study amounted to 14 Islamic commercial banks. The sample of this study was determined by the purposive sampling method with the criteria determined by the researcher to obtain 60 samples from 12 Islamic commercial banks in the 2016-2020 period. The results showed that the third-party funds and capital adequacy ratio variables positively and significantly affected murabahah financing. In contrast, the return on assets variable had a positive but not significant effect. The moderated regression analysis (MRA) test shows that the non-performing financing interaction can moderate the effect of third-party funds, capital adequacy ratio, and return on assets on murabahah financing.","author":[{"dropping-particle":"","family":"Nauval","given":"Amiratun","non-dropping-particle":"","parse-names":false,"suffix":""},{"dropping-particle":"","family":"Rahman","given":"Taufikur","non-dropping-particle":"","parse-names":false,"suffix":""}],"container-title":"Journal of Accounting and Digital Finance","id":"ITEM-1","issue":"3","issued":{"date-parts":[["2021"]]},"page":"265-277","title":"Determinan pembiayaan murabahah dengan non-performing financing sebagai variabel moderating","type":"article-journal","volume":"1"},"uris":["http://www.mendeley.com/documents/?uuid=588cb520-9a77-4837-a672-47dbbc449f36"]}],"mendeley":{"formattedCitation":"(Nauval &amp; Rahman, 2021)","plainTextFormattedCitation":"(Nauval &amp; Rahman, 2021)","previouslyFormattedCitation":"(Nauval &amp; Rahman, 2021)"},"properties":{"noteIndex":0},"schema":"https://github.com/citation-style-language/schema/raw/master/csl-citation.json"}</w:instrText>
      </w:r>
      <w:r w:rsidR="006A7F84">
        <w:rPr>
          <w:sz w:val="22"/>
          <w:szCs w:val="22"/>
          <w:lang w:val="id-ID"/>
        </w:rPr>
        <w:fldChar w:fldCharType="separate"/>
      </w:r>
      <w:r w:rsidR="006A7F84" w:rsidRPr="006A7F84">
        <w:rPr>
          <w:noProof/>
          <w:sz w:val="22"/>
          <w:szCs w:val="22"/>
          <w:lang w:val="id-ID"/>
        </w:rPr>
        <w:t>(Nauval &amp; Rahman, 2021)</w:t>
      </w:r>
      <w:r w:rsidR="006A7F84">
        <w:rPr>
          <w:sz w:val="22"/>
          <w:szCs w:val="22"/>
          <w:lang w:val="id-ID"/>
        </w:rPr>
        <w:fldChar w:fldCharType="end"/>
      </w:r>
      <w:r w:rsidR="006A7F84">
        <w:rPr>
          <w:sz w:val="22"/>
          <w:szCs w:val="22"/>
          <w:lang w:val="id-ID"/>
        </w:rPr>
        <w:t xml:space="preserve"> </w:t>
      </w:r>
      <w:r w:rsidR="009D09AE">
        <w:rPr>
          <w:sz w:val="22"/>
          <w:szCs w:val="22"/>
          <w:lang w:val="id-ID"/>
        </w:rPr>
        <w:t>menjalaskan</w:t>
      </w:r>
      <w:r>
        <w:rPr>
          <w:sz w:val="22"/>
          <w:szCs w:val="22"/>
          <w:lang w:val="id-ID"/>
        </w:rPr>
        <w:t xml:space="preserve"> pengaruh positive </w:t>
      </w:r>
      <w:r w:rsidR="009D09AE">
        <w:rPr>
          <w:sz w:val="22"/>
          <w:szCs w:val="22"/>
          <w:lang w:val="id-ID"/>
        </w:rPr>
        <w:t>CAR pada</w:t>
      </w:r>
      <w:r w:rsidR="00F6642C">
        <w:rPr>
          <w:sz w:val="22"/>
          <w:szCs w:val="22"/>
        </w:rPr>
        <w:t xml:space="preserve"> pe</w:t>
      </w:r>
      <w:r w:rsidR="006A7F84">
        <w:rPr>
          <w:sz w:val="22"/>
          <w:szCs w:val="22"/>
        </w:rPr>
        <w:t xml:space="preserve">mbiayaan </w:t>
      </w:r>
      <w:r w:rsidR="006A7F84" w:rsidRPr="00342965">
        <w:rPr>
          <w:i/>
          <w:sz w:val="22"/>
          <w:szCs w:val="22"/>
        </w:rPr>
        <w:t>Murabahah</w:t>
      </w:r>
      <w:r w:rsidR="006A7F84">
        <w:rPr>
          <w:sz w:val="22"/>
          <w:szCs w:val="22"/>
        </w:rPr>
        <w:t xml:space="preserve">. </w:t>
      </w:r>
      <w:r w:rsidR="00342965">
        <w:rPr>
          <w:sz w:val="22"/>
          <w:szCs w:val="22"/>
          <w:lang w:val="id-ID"/>
        </w:rPr>
        <w:t xml:space="preserve">Hasil </w:t>
      </w:r>
      <w:r w:rsidR="006A7F84">
        <w:rPr>
          <w:sz w:val="22"/>
          <w:szCs w:val="22"/>
          <w:lang w:val="id-ID"/>
        </w:rPr>
        <w:t>i</w:t>
      </w:r>
      <w:r w:rsidR="00F6642C">
        <w:rPr>
          <w:sz w:val="22"/>
          <w:szCs w:val="22"/>
        </w:rPr>
        <w:t xml:space="preserve">ni didukung oleh </w:t>
      </w:r>
      <w:r w:rsidR="006A7F84">
        <w:rPr>
          <w:sz w:val="22"/>
          <w:szCs w:val="22"/>
          <w:lang w:val="id-ID"/>
        </w:rPr>
        <w:fldChar w:fldCharType="begin" w:fldLock="1"/>
      </w:r>
      <w:r w:rsidR="006A7F84">
        <w:rPr>
          <w:sz w:val="22"/>
          <w:szCs w:val="22"/>
          <w:lang w:val="id-ID"/>
        </w:rPr>
        <w:instrText>ADDIN CSL_CITATION {"citationItems":[{"id":"ITEM-1","itemData":{"DOI":"10.24815/jaroe.v3i1.15412","abstract":"Objective – This study aims to examine the effect of the factors that effect murabaha financing in Islamic Commercial Banks in Indonesia for the 2014-2018 period.  Design/methodology – The population in this study is 13 Islamic Commercial Banks in Indonesia which were established during 2014-2018, resulting in 62 observations. Data were examined using multiple linear regression analysis panel data.  Results – The results showed that third-party funds, optimizing the distribution of funding and capital adequacy have a joint effect on murabaha financing, third-party funds has a negative effect on murabaha financing, optimizing the distribution of financing that has a positive effect on murabaha financing, capital adequacy has a positive effect on murabaha financing.","author":[{"dropping-particle":"","family":"Nanda","given":"Riska","non-dropping-particle":"","parse-names":false,"suffix":""}],"container-title":"Journal of Accounting Research, Organization and Economics","id":"ITEM-1","issue":"1","issued":{"date-parts":[["2020"]]},"page":"84-101","title":"Can Third Party Funds, Financing to Deposit Ratio, and Capital Adequacy Influence Murabaha Financing? Study of Islamic Banks in Indonesia","type":"article-journal","volume":"3"},"uris":["http://www.mendeley.com/documents/?uuid=42632ce8-99fd-4d05-8801-949e48fe67a3"]}],"mendeley":{"formattedCitation":"(Nanda, 2020)","plainTextFormattedCitation":"(Nanda, 2020)","previouslyFormattedCitation":"(Nanda, 2020)"},"properties":{"noteIndex":0},"schema":"https://github.com/citation-style-language/schema/raw/master/csl-citation.json"}</w:instrText>
      </w:r>
      <w:r w:rsidR="006A7F84">
        <w:rPr>
          <w:sz w:val="22"/>
          <w:szCs w:val="22"/>
          <w:lang w:val="id-ID"/>
        </w:rPr>
        <w:fldChar w:fldCharType="separate"/>
      </w:r>
      <w:r w:rsidR="006A7F84" w:rsidRPr="006A7F84">
        <w:rPr>
          <w:noProof/>
          <w:sz w:val="22"/>
          <w:szCs w:val="22"/>
          <w:lang w:val="id-ID"/>
        </w:rPr>
        <w:t>(Nanda, 2020)</w:t>
      </w:r>
      <w:r w:rsidR="006A7F84">
        <w:rPr>
          <w:sz w:val="22"/>
          <w:szCs w:val="22"/>
          <w:lang w:val="id-ID"/>
        </w:rPr>
        <w:fldChar w:fldCharType="end"/>
      </w:r>
      <w:r w:rsidR="006A7F84">
        <w:rPr>
          <w:sz w:val="22"/>
          <w:szCs w:val="22"/>
          <w:lang w:val="id-ID"/>
        </w:rPr>
        <w:t xml:space="preserve"> </w:t>
      </w:r>
      <w:r w:rsidR="006A7F84">
        <w:rPr>
          <w:sz w:val="22"/>
          <w:szCs w:val="22"/>
          <w:lang w:val="id-ID"/>
        </w:rPr>
        <w:fldChar w:fldCharType="begin" w:fldLock="1"/>
      </w:r>
      <w:r w:rsidR="006A7F84">
        <w:rPr>
          <w:sz w:val="22"/>
          <w:szCs w:val="22"/>
          <w:lang w:val="id-ID"/>
        </w:rPr>
        <w:instrText>ADDIN CSL_CITATION {"citationItems":[{"id":"ITEM-1","itemData":{"abstract":"Tujuan dari penelitian ini ialah guna mengetahui apakah variabel terikat dalam penelitian ini dapat dipengaruhi oleh variabel bebas. Populasi pada penelitian ini sebanyak 14 Bank Umum Syariah dengan teknik sampling yang dipergunakan ialah purposive sampling sehingga sampel yang dipakai yaitu sebanyak 11 Bank Umum Syariah. Dalam penelitian ini, regresi berganda digunakan untuk menguji hipotesis. Berdasarkan hasil uji simultan diketahui bahwa pembiayaan murabahah tak dapat dipengaruhi oleh NPF dan CAR secara bersama-sama. Berdasarkan uji parsial menghasilkan pembiayaan murabahah tak dpat dipengaruhi oleh NPF tetapi pembiayaan murabahah dapat dipengaruhi oleh CAR.","author":[{"dropping-particle":"","family":"Rahayu","given":"Andika","non-dropping-particle":"","parse-names":false,"suffix":""},{"dropping-particle":"","family":"Kosasih","given":"","non-dropping-particle":"","parse-names":false,"suffix":""},{"dropping-particle":"","family":"Suhaemi","given":"Ujang","non-dropping-particle":"","parse-names":false,"suffix":""}],"container-title":"Competitive Jurnal Akuntansi dan Keuangan","id":"ITEM-1","issue":"1","issued":{"date-parts":[["2022"]]},"page":"122-126","title":"Pengaruh NPF dan CAR Terhadap Pembiayaan Murabahah","type":"article-journal","volume":"6"},"uris":["http://www.mendeley.com/documents/?uuid=929985e3-75ce-477a-91f5-586bb059e1db"]}],"mendeley":{"formattedCitation":"(Rahayu et al., 2022)","plainTextFormattedCitation":"(Rahayu et al., 2022)","previouslyFormattedCitation":"(Rahayu et al., 2022)"},"properties":{"noteIndex":0},"schema":"https://github.com/citation-style-language/schema/raw/master/csl-citation.json"}</w:instrText>
      </w:r>
      <w:r w:rsidR="006A7F84">
        <w:rPr>
          <w:sz w:val="22"/>
          <w:szCs w:val="22"/>
          <w:lang w:val="id-ID"/>
        </w:rPr>
        <w:fldChar w:fldCharType="separate"/>
      </w:r>
      <w:r w:rsidR="006A7F84" w:rsidRPr="006A7F84">
        <w:rPr>
          <w:noProof/>
          <w:sz w:val="22"/>
          <w:szCs w:val="22"/>
          <w:lang w:val="id-ID"/>
        </w:rPr>
        <w:t>(Rahayu et al., 2022)</w:t>
      </w:r>
      <w:r w:rsidR="006A7F84">
        <w:rPr>
          <w:sz w:val="22"/>
          <w:szCs w:val="22"/>
          <w:lang w:val="id-ID"/>
        </w:rPr>
        <w:fldChar w:fldCharType="end"/>
      </w:r>
      <w:r w:rsidR="006A7F84">
        <w:rPr>
          <w:sz w:val="22"/>
          <w:szCs w:val="22"/>
          <w:lang w:val="id-ID"/>
        </w:rPr>
        <w:t xml:space="preserve"> </w:t>
      </w:r>
      <w:r w:rsidR="00F6642C">
        <w:rPr>
          <w:sz w:val="22"/>
          <w:szCs w:val="22"/>
        </w:rPr>
        <w:t xml:space="preserve">yang menunjukkan bahwa CAR </w:t>
      </w:r>
      <w:r w:rsidR="00342965">
        <w:rPr>
          <w:sz w:val="22"/>
          <w:szCs w:val="22"/>
          <w:lang w:val="id-ID"/>
        </w:rPr>
        <w:t>memiliki</w:t>
      </w:r>
      <w:r w:rsidR="00F6642C">
        <w:rPr>
          <w:sz w:val="22"/>
          <w:szCs w:val="22"/>
        </w:rPr>
        <w:t xml:space="preserve"> pengaruh </w:t>
      </w:r>
      <w:r w:rsidR="009D09AE">
        <w:rPr>
          <w:sz w:val="22"/>
          <w:szCs w:val="22"/>
          <w:lang w:val="id-ID"/>
        </w:rPr>
        <w:t>pada</w:t>
      </w:r>
      <w:r w:rsidR="00F6642C">
        <w:rPr>
          <w:sz w:val="22"/>
          <w:szCs w:val="22"/>
        </w:rPr>
        <w:t xml:space="preserve">  pembiayaan </w:t>
      </w:r>
      <w:r w:rsidR="00F6642C" w:rsidRPr="00342965">
        <w:rPr>
          <w:i/>
          <w:sz w:val="22"/>
          <w:szCs w:val="22"/>
        </w:rPr>
        <w:t>Murabahah</w:t>
      </w:r>
      <w:r w:rsidR="00F6642C">
        <w:rPr>
          <w:sz w:val="22"/>
          <w:szCs w:val="22"/>
        </w:rPr>
        <w:t xml:space="preserve">. </w:t>
      </w:r>
    </w:p>
    <w:p w:rsidR="00A057A9" w:rsidRDefault="00F6642C" w:rsidP="00342965">
      <w:pPr>
        <w:jc w:val="both"/>
        <w:rPr>
          <w:b/>
          <w:sz w:val="22"/>
          <w:szCs w:val="22"/>
        </w:rPr>
      </w:pPr>
      <w:r>
        <w:rPr>
          <w:b/>
          <w:sz w:val="22"/>
          <w:szCs w:val="22"/>
        </w:rPr>
        <w:t xml:space="preserve">H3:  </w:t>
      </w:r>
      <w:r w:rsidR="009D09AE">
        <w:rPr>
          <w:b/>
          <w:sz w:val="22"/>
          <w:szCs w:val="22"/>
          <w:lang w:val="id-ID"/>
        </w:rPr>
        <w:t>CAR mempengaruhi</w:t>
      </w:r>
      <w:r>
        <w:rPr>
          <w:b/>
          <w:sz w:val="22"/>
          <w:szCs w:val="22"/>
        </w:rPr>
        <w:t xml:space="preserve"> pembiayaan Murabahah</w:t>
      </w:r>
    </w:p>
    <w:p w:rsidR="00A057A9" w:rsidRDefault="00A057A9">
      <w:pPr>
        <w:jc w:val="both"/>
        <w:rPr>
          <w:b/>
          <w:sz w:val="22"/>
          <w:szCs w:val="22"/>
        </w:rPr>
      </w:pPr>
    </w:p>
    <w:p w:rsidR="00A057A9" w:rsidRDefault="00F6642C">
      <w:pPr>
        <w:ind w:firstLine="360"/>
        <w:jc w:val="both"/>
        <w:rPr>
          <w:sz w:val="22"/>
          <w:szCs w:val="22"/>
        </w:rPr>
      </w:pPr>
      <w:r>
        <w:rPr>
          <w:b/>
          <w:sz w:val="22"/>
          <w:szCs w:val="22"/>
        </w:rPr>
        <w:t xml:space="preserve">Pengaruh FDR </w:t>
      </w:r>
      <w:r w:rsidR="009D09AE">
        <w:rPr>
          <w:b/>
          <w:sz w:val="22"/>
          <w:szCs w:val="22"/>
          <w:lang w:val="id-ID"/>
        </w:rPr>
        <w:t>pada</w:t>
      </w:r>
      <w:r>
        <w:rPr>
          <w:b/>
          <w:sz w:val="22"/>
          <w:szCs w:val="22"/>
        </w:rPr>
        <w:t xml:space="preserve"> NPF</w:t>
      </w:r>
      <w:r>
        <w:rPr>
          <w:sz w:val="22"/>
          <w:szCs w:val="22"/>
        </w:rPr>
        <w:t xml:space="preserve"> </w:t>
      </w:r>
    </w:p>
    <w:p w:rsidR="006035BA" w:rsidRDefault="00342965" w:rsidP="006035BA">
      <w:pPr>
        <w:ind w:firstLine="360"/>
        <w:jc w:val="both"/>
        <w:rPr>
          <w:sz w:val="22"/>
          <w:szCs w:val="22"/>
          <w:lang w:val="id-ID"/>
        </w:rPr>
      </w:pPr>
      <w:r>
        <w:rPr>
          <w:sz w:val="22"/>
          <w:szCs w:val="22"/>
          <w:lang w:val="id-ID"/>
        </w:rPr>
        <w:t>Alat ukur untuk menghitung likuiditas bank syariag ialah FDR. Guna pemenuhan kewajiban yang memiliki dana bank harus menjaga likuiditasnya</w:t>
      </w:r>
      <w:r w:rsidR="007248FE">
        <w:rPr>
          <w:sz w:val="22"/>
          <w:szCs w:val="22"/>
          <w:lang w:val="id-ID"/>
        </w:rPr>
        <w:t xml:space="preserve"> </w:t>
      </w:r>
      <w:r w:rsidR="007248FE">
        <w:rPr>
          <w:sz w:val="22"/>
          <w:szCs w:val="22"/>
          <w:lang w:val="id-ID"/>
        </w:rPr>
        <w:fldChar w:fldCharType="begin" w:fldLock="1"/>
      </w:r>
      <w:r w:rsidR="00A377C5">
        <w:rPr>
          <w:sz w:val="22"/>
          <w:szCs w:val="22"/>
          <w:lang w:val="id-ID"/>
        </w:rPr>
        <w:instrText>ADDIN CSL_CITATION {"citationItems":[{"id":"ITEM-1","itemData":{"DOI":"10.25105/me.v19i1.833","ISSN":"0853-3970","abstract":"Murabaha financing is the most dominant in Indonesia Islamic banking compared to other financial products, it also dominates the Islamic banks in other countries. This method is becoming very popular because it is the nature of murabaha financing has required rate of profit that is definitely in accordance with the terms agreed upon. This study aims to determine the variables that influence the murabaha financing at Bank Syariah Mandiri, which consists of Third Party Funds (TPF), Profit Margin, Non-Performing Financing (NPF), Financing to Deposit Ratio (FDR). The data used in this study is a secondary data with monthly period 2008:012011:12. The analysis technique used is the Multiple Linear Regression by OLS (Ordinary Least Square). Based on the research results that the Third Party Funds (TPF) has positive and significant, Margin keutungan negative and insignificant, NPF has positive and significant effect, FDR has negative and insignificant.Keywords :Murabaha Financing, Third Party Funds (TPF), Profit Margin, NonPerforming Financing (NPF), Financing to Deposit Ratio (FDR)","author":[{"dropping-particle":"","family":"Rimadhani","given":"Mustika","non-dropping-particle":"","parse-names":false,"suffix":""},{"dropping-particle":"","family":"Erza","given":"Osni","non-dropping-particle":"","parse-names":false,"suffix":""}],"container-title":"Media Ekonomi","id":"ITEM-1","issue":"1","issued":{"date-parts":[["2017"]]},"page":"27-52","title":"Analisis Variabel-Variabel Yang Mempengaruhi Pembiayaan Murabahah Pada Bank Syariah Mandiri Periode 2008.01-2011.12","type":"article-journal","volume":"19"},"uris":["http://www.mendeley.com/documents/?uuid=f3cb79da-28e7-410d-80ca-7f813288807e"]}],"mendeley":{"formattedCitation":"(Rimadhani &amp; Erza, 2017)","plainTextFormattedCitation":"(Rimadhani &amp; Erza, 2017)","previouslyFormattedCitation":"(Rimadhani &amp; Erza, 2017)"},"properties":{"noteIndex":0},"schema":"https://github.com/citation-style-language/schema/raw/master/csl-citation.json"}</w:instrText>
      </w:r>
      <w:r w:rsidR="007248FE">
        <w:rPr>
          <w:sz w:val="22"/>
          <w:szCs w:val="22"/>
          <w:lang w:val="id-ID"/>
        </w:rPr>
        <w:fldChar w:fldCharType="separate"/>
      </w:r>
      <w:r w:rsidR="007248FE" w:rsidRPr="007248FE">
        <w:rPr>
          <w:noProof/>
          <w:sz w:val="22"/>
          <w:szCs w:val="22"/>
          <w:lang w:val="id-ID"/>
        </w:rPr>
        <w:t>(Rimadhani &amp; Erza, 2017)</w:t>
      </w:r>
      <w:r w:rsidR="007248FE">
        <w:rPr>
          <w:sz w:val="22"/>
          <w:szCs w:val="22"/>
          <w:lang w:val="id-ID"/>
        </w:rPr>
        <w:fldChar w:fldCharType="end"/>
      </w:r>
      <w:r w:rsidR="007248FE">
        <w:rPr>
          <w:sz w:val="22"/>
          <w:szCs w:val="22"/>
          <w:lang w:val="id-ID"/>
        </w:rPr>
        <w:t xml:space="preserve">. </w:t>
      </w:r>
      <w:r>
        <w:rPr>
          <w:sz w:val="22"/>
          <w:szCs w:val="22"/>
          <w:lang w:val="id-ID"/>
        </w:rPr>
        <w:t xml:space="preserve"> </w:t>
      </w:r>
      <w:r w:rsidR="007248FE" w:rsidRPr="00342965">
        <w:rPr>
          <w:i/>
          <w:sz w:val="22"/>
          <w:szCs w:val="22"/>
          <w:lang w:val="id-ID"/>
        </w:rPr>
        <w:t>Stewardship theory</w:t>
      </w:r>
      <w:r w:rsidR="007248FE" w:rsidRPr="007248FE">
        <w:rPr>
          <w:sz w:val="22"/>
          <w:szCs w:val="22"/>
          <w:lang w:val="id-ID"/>
        </w:rPr>
        <w:t xml:space="preserve"> </w:t>
      </w:r>
      <w:r w:rsidR="000A1BE3">
        <w:rPr>
          <w:sz w:val="22"/>
          <w:szCs w:val="22"/>
          <w:lang w:val="id-ID"/>
        </w:rPr>
        <w:t>dalam hal ini memiliki peran dan tanggungjawab</w:t>
      </w:r>
      <w:r>
        <w:rPr>
          <w:sz w:val="22"/>
          <w:szCs w:val="22"/>
          <w:lang w:val="id-ID"/>
        </w:rPr>
        <w:t xml:space="preserve"> mengendalikan NPF dalam kategori baik sehingga tidak mempengaruhi proses penyaluran pembiayaan</w:t>
      </w:r>
      <w:r w:rsidR="000A1BE3">
        <w:rPr>
          <w:sz w:val="22"/>
          <w:szCs w:val="22"/>
          <w:lang w:val="id-ID"/>
        </w:rPr>
        <w:t xml:space="preserve">. Tingginya NPF berakibat pada hilangnya peluang mendapatkan income dari pembiaytaan yang telah disalurkan sehingga mempengaruhi laba, kepercayaan dan minat nasabah untuk melakukan transaksi. </w:t>
      </w:r>
    </w:p>
    <w:p w:rsidR="006035BA" w:rsidRPr="006035BA" w:rsidRDefault="006035BA" w:rsidP="006035BA">
      <w:pPr>
        <w:ind w:firstLine="360"/>
        <w:jc w:val="both"/>
        <w:rPr>
          <w:sz w:val="20"/>
          <w:szCs w:val="22"/>
          <w:lang w:val="id-ID"/>
        </w:rPr>
      </w:pPr>
      <w:r w:rsidRPr="006035BA">
        <w:rPr>
          <w:sz w:val="22"/>
          <w:lang w:val="id-ID"/>
        </w:rPr>
        <w:t xml:space="preserve">Penelitian oleh </w:t>
      </w:r>
      <w:r w:rsidRPr="006035BA">
        <w:rPr>
          <w:sz w:val="22"/>
          <w:lang w:val="id-ID"/>
        </w:rPr>
        <w:fldChar w:fldCharType="begin" w:fldLock="1"/>
      </w:r>
      <w:r w:rsidRPr="006035BA">
        <w:rPr>
          <w:sz w:val="22"/>
          <w:lang w:val="id-ID"/>
        </w:rPr>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Perdani","given":"Putri","non-dropping-particle":"","parse-names":false,"suffix":""},{"dropping-particle":"","family":"Maskudi","given":"","non-dropping-particle":"","parse-names":false,"suffix":""},{"dropping-particle":"","family":"Sari","given":"Risti Lia","non-dropping-particle":"","parse-names":false,"suffix":""}],"container-title":"AKSES: Jurnal Ekonomi dan Bisnis","id":"ITEM-1","issue":"1","issued":{"date-parts":[["2019"]]},"page":"36-40","title":"Analisis Faktor-Faktor Yang Mempengaruhi Non Performing Financing (NPF) Di Industri Bank Pembiayaan Rakyat Syariah (BPRS) Di Indonesia","type":"article-journal","volume":"14"},"uris":["http://www.mendeley.com/documents/?uuid=660a43a8-5cbd-42cc-866e-dd1d32d2f08d"]}],"mendeley":{"formattedCitation":"(Perdani et al., 2019)","plainTextFormattedCitation":"(Perdani et al., 2019)","previouslyFormattedCitation":"(Perdani et al., 2019)"},"properties":{"noteIndex":0},"schema":"https://github.com/citation-style-language/schema/raw/master/csl-citation.json"}</w:instrText>
      </w:r>
      <w:r w:rsidRPr="006035BA">
        <w:rPr>
          <w:sz w:val="22"/>
          <w:lang w:val="id-ID"/>
        </w:rPr>
        <w:fldChar w:fldCharType="separate"/>
      </w:r>
      <w:r w:rsidRPr="006035BA">
        <w:rPr>
          <w:noProof/>
          <w:sz w:val="22"/>
          <w:lang w:val="id-ID"/>
        </w:rPr>
        <w:t>(Perdani et al., 2019)</w:t>
      </w:r>
      <w:r w:rsidRPr="006035BA">
        <w:rPr>
          <w:sz w:val="22"/>
          <w:lang w:val="id-ID"/>
        </w:rPr>
        <w:fldChar w:fldCharType="end"/>
      </w:r>
      <w:r w:rsidRPr="006035BA">
        <w:rPr>
          <w:sz w:val="22"/>
          <w:lang w:val="id-ID"/>
        </w:rPr>
        <w:t xml:space="preserve"> yang </w:t>
      </w:r>
      <w:r>
        <w:rPr>
          <w:sz w:val="22"/>
          <w:lang w:val="id-ID"/>
        </w:rPr>
        <w:t>menunjukkan</w:t>
      </w:r>
      <w:r w:rsidRPr="006035BA">
        <w:rPr>
          <w:sz w:val="22"/>
          <w:lang w:val="id-ID"/>
        </w:rPr>
        <w:t xml:space="preserve"> bahwa FDR </w:t>
      </w:r>
      <w:r>
        <w:rPr>
          <w:sz w:val="22"/>
          <w:lang w:val="id-ID"/>
        </w:rPr>
        <w:t>memiliki pengaruh</w:t>
      </w:r>
      <w:r w:rsidRPr="006035BA">
        <w:rPr>
          <w:sz w:val="22"/>
          <w:lang w:val="id-ID"/>
        </w:rPr>
        <w:t xml:space="preserve"> </w:t>
      </w:r>
      <w:r>
        <w:rPr>
          <w:sz w:val="22"/>
          <w:lang w:val="id-ID"/>
        </w:rPr>
        <w:t>negative terhadap NPF. D</w:t>
      </w:r>
      <w:r w:rsidRPr="006035BA">
        <w:rPr>
          <w:sz w:val="22"/>
          <w:lang w:val="id-ID"/>
        </w:rPr>
        <w:t xml:space="preserve">idukung penelitian </w:t>
      </w:r>
      <w:r w:rsidRPr="006035BA">
        <w:rPr>
          <w:sz w:val="22"/>
          <w:lang w:val="id-ID"/>
        </w:rPr>
        <w:fldChar w:fldCharType="begin" w:fldLock="1"/>
      </w:r>
      <w:r w:rsidRPr="006035BA">
        <w:rPr>
          <w:sz w:val="22"/>
          <w:lang w:val="id-ID"/>
        </w:rPr>
        <w:instrText>ADDIN CSL_CITATION {"citationItems":[{"id":"ITEM-1","itemData":{"abstract":"Penelitian ini bertujuan untuk menganalisis pengaruh Financing to Deposit Ratio (FDR) terhadap Non Performing Financing (NPF) Perbankan Syariah di Indonesia. Populasi yang digunakan dalam penelitian ini adalah laporan keuangan Perbankan Syariah periode 2012-2016. Data penelitian ini menggunakan data kuantitatif yang diperoleh dari laporan keuangan bulanan Perbankan Syariah pada website Bank Indonesia. Alat analisis yang digunakan adalah analisis regresi sederhana. Financing to Deposit Ratio (FDR) berpengaruh positif tidak signifikan terhadap Non Performing Financing (NPF).","author":[{"dropping-particle":"","family":"Rosidah","given":"Euis","non-dropping-particle":"","parse-names":false,"suffix":""}],"container-title":"Jurnal Akuntansi","id":"ITEM-1","issue":"2","issued":{"date-parts":[["2017"]]},"page":"128-134","title":"Pengaruh Financing To Deposit Ratio Terhadap Non Performing Financing Perbankan Syariah di Indonesia","type":"article-journal","volume":"12"},"uris":["http://www.mendeley.com/documents/?uuid=94826a97-dca0-4de0-8245-05b198672067"]}],"mendeley":{"formattedCitation":"(Rosidah, 2017)","plainTextFormattedCitation":"(Rosidah, 2017)","previouslyFormattedCitation":"(Rosidah, 2017)"},"properties":{"noteIndex":0},"schema":"https://github.com/citation-style-language/schema/raw/master/csl-citation.json"}</w:instrText>
      </w:r>
      <w:r w:rsidRPr="006035BA">
        <w:rPr>
          <w:sz w:val="22"/>
          <w:lang w:val="id-ID"/>
        </w:rPr>
        <w:fldChar w:fldCharType="separate"/>
      </w:r>
      <w:r w:rsidRPr="006035BA">
        <w:rPr>
          <w:noProof/>
          <w:sz w:val="22"/>
          <w:lang w:val="id-ID"/>
        </w:rPr>
        <w:t>(Rosidah, 2017)</w:t>
      </w:r>
      <w:r w:rsidRPr="006035BA">
        <w:rPr>
          <w:sz w:val="22"/>
          <w:lang w:val="id-ID"/>
        </w:rPr>
        <w:fldChar w:fldCharType="end"/>
      </w:r>
      <w:r w:rsidRPr="006035BA">
        <w:rPr>
          <w:sz w:val="22"/>
          <w:lang w:val="id-ID"/>
        </w:rPr>
        <w:t xml:space="preserve"> </w:t>
      </w:r>
      <w:r>
        <w:rPr>
          <w:sz w:val="22"/>
          <w:lang w:val="id-ID"/>
        </w:rPr>
        <w:t>FDR</w:t>
      </w:r>
      <w:r w:rsidRPr="006035BA">
        <w:rPr>
          <w:sz w:val="22"/>
          <w:lang w:val="id-ID"/>
        </w:rPr>
        <w:t xml:space="preserve"> berpengaruh </w:t>
      </w:r>
      <w:r>
        <w:rPr>
          <w:sz w:val="22"/>
          <w:lang w:val="id-ID"/>
        </w:rPr>
        <w:t>positive</w:t>
      </w:r>
      <w:r w:rsidRPr="006035BA">
        <w:rPr>
          <w:sz w:val="22"/>
          <w:lang w:val="id-ID"/>
        </w:rPr>
        <w:t xml:space="preserve"> tidak signifikan NPF</w:t>
      </w:r>
      <w:r>
        <w:rPr>
          <w:sz w:val="22"/>
          <w:lang w:val="id-ID"/>
        </w:rPr>
        <w:t xml:space="preserve">. </w:t>
      </w:r>
      <w:r w:rsidRPr="006035BA">
        <w:rPr>
          <w:sz w:val="22"/>
          <w:lang w:val="id-ID"/>
        </w:rPr>
        <w:t xml:space="preserve">Namun peneitian </w:t>
      </w:r>
      <w:r w:rsidRPr="006035BA">
        <w:rPr>
          <w:sz w:val="22"/>
          <w:lang w:val="id-ID"/>
        </w:rPr>
        <w:fldChar w:fldCharType="begin" w:fldLock="1"/>
      </w:r>
      <w:r w:rsidRPr="006035BA">
        <w:rPr>
          <w:sz w:val="22"/>
          <w:lang w:val="id-ID"/>
        </w:rPr>
        <w:instrText>ADDIN CSL_CITATION {"citationItems":[{"id":"ITEM-1","itemData":{"DOI":"10.1108/978-1-78756-793-1-00081","ISBN":"9781787567931","ISSN":"25162853","abstract":"Purpose – The aim of this study is to analyze the effects of macro- and micro-economic variables on the ratio of troubled financing (Non-Performing Financing, NPF). Design/Methodology/Approach – The method used in this research is the data panel fixed effect with 13 banks and 4 periods of data report (semi-annual report 2014–2015). Findings – The regression result achieved that variable inflation significantly influences the ratio of NPF. Variable Gross Domestic Product and assets total significantly influence the ratio of NPF too. While the SBI sharia’s variable and Financing to Deposit Ratio did not significantly affect NPF in Syariah’s Unit of Aceh Bank Pembangunan Daerah (BPD) in Indonesia. Research Limitations/Implications – This study uses panel data which are a combination of time series data and cross-section. Practical Implications – The policymakers can design a macro-policy carefully and better fiscal policies. Originality/Value – This research was conducted on the Syariah’s Unit of BPD in Indonesia during the period 2014–2015 and it has not been done before.","author":[{"dropping-particle":"","family":"Damanhur","given":"","non-dropping-particle":"","parse-names":false,"suffix":""},{"dropping-particle":"","family":"Albra","given":"Wahyuddin","non-dropping-particle":"","parse-names":false,"suffix":""},{"dropping-particle":"","family":"Syamni","given":"Ghazali","non-dropping-particle":"","parse-names":false,"suffix":""},{"dropping-particle":"","family":"Habibie","given":"Muhammad","non-dropping-particle":"","parse-names":false,"suffix":""}],"container-title":"Emerald Reach Proceedings Series","id":"ITEM-1","issued":{"date-parts":[["2018"]]},"page":"265-271","title":"What is the determinant of non-performing financing in branch Sharia regional bank in Indonesia","type":"article-journal","volume":"1"},"uris":["http://www.mendeley.com/documents/?uuid=17e99c3b-a2c8-47f3-a304-261d730c080f"]}],"mendeley":{"formattedCitation":"(Damanhur et al., 2018)","plainTextFormattedCitation":"(Damanhur et al., 2018)","previouslyFormattedCitation":"(Damanhur et al., 2018)"},"properties":{"noteIndex":0},"schema":"https://github.com/citation-style-language/schema/raw/master/csl-citation.json"}</w:instrText>
      </w:r>
      <w:r w:rsidRPr="006035BA">
        <w:rPr>
          <w:sz w:val="22"/>
          <w:lang w:val="id-ID"/>
        </w:rPr>
        <w:fldChar w:fldCharType="separate"/>
      </w:r>
      <w:r w:rsidRPr="006035BA">
        <w:rPr>
          <w:noProof/>
          <w:sz w:val="22"/>
          <w:lang w:val="id-ID"/>
        </w:rPr>
        <w:t>(Damanhur et al., 2018)</w:t>
      </w:r>
      <w:r w:rsidRPr="006035BA">
        <w:rPr>
          <w:sz w:val="22"/>
          <w:lang w:val="id-ID"/>
        </w:rPr>
        <w:fldChar w:fldCharType="end"/>
      </w:r>
      <w:r w:rsidRPr="006035BA">
        <w:rPr>
          <w:sz w:val="22"/>
          <w:lang w:val="id-ID"/>
        </w:rPr>
        <w:t xml:space="preserve"> </w:t>
      </w:r>
      <w:r>
        <w:rPr>
          <w:sz w:val="22"/>
          <w:lang w:val="id-ID"/>
        </w:rPr>
        <w:t>menunjukkan</w:t>
      </w:r>
      <w:r w:rsidRPr="006035BA">
        <w:rPr>
          <w:sz w:val="22"/>
          <w:lang w:val="id-ID"/>
        </w:rPr>
        <w:t xml:space="preserve"> secara simultan FDR tidak berpengaruh terhadap NPF. </w:t>
      </w:r>
      <w:r>
        <w:rPr>
          <w:sz w:val="22"/>
          <w:lang w:val="id-ID"/>
        </w:rPr>
        <w:t>Didukung oleh</w:t>
      </w:r>
      <w:r w:rsidRPr="006035BA">
        <w:rPr>
          <w:sz w:val="22"/>
          <w:lang w:val="id-ID"/>
        </w:rPr>
        <w:t xml:space="preserve"> </w:t>
      </w:r>
      <w:r w:rsidRPr="006035BA">
        <w:rPr>
          <w:sz w:val="22"/>
          <w:lang w:val="id-ID"/>
        </w:rPr>
        <w:fldChar w:fldCharType="begin" w:fldLock="1"/>
      </w:r>
      <w:r w:rsidRPr="006035BA">
        <w:rPr>
          <w:sz w:val="22"/>
          <w:lang w:val="id-ID"/>
        </w:rPr>
        <w:instrText>ADDIN CSL_CITATION {"citationItems":[{"id":"ITEM-1","itemData":{"DOI":"10.20473/jebis.v5i1.13180","ISSN":"2442-6563","abstract":"The accumulation of non performing financing in economic activities financed by banks can cause problems with the continuity of the bank's operations, if that exceeds certain limits will have potential to stop the bank's activities. This study aims to analyze the influence of bank’s internal variables like  FDR, CAR, BOPO and bank external variables like macroeconomic indicators consisting of exchange rates, inflation and GDP (GDP) against non-Performing Financing (NPF) of Islamic Commercial Banks in Indonesia. The data used are monthly industrial time series of Sharia Commercial Banks (BUS) for the period June 2014 to December 2018 sourced from the Islamic Banking Statistics of the Financial Services Authority, the Central Bureau of Statistics (Badan Pusat Statistik) and Bank Indonesia and analyzed using multiple regression methods. The research implications explain the relationship between the internal variables of the bank company (FDR, CAR and BOPO) and macroeconomic variables (Inflation, Exchange and GDP) on the NPF of Islamic banks in Indonesia so that they can be used as input for the relevant authorities in making policies to suppress NPF at a low level. The variables used can provide an overview of the role of the implementation of sharia public bank governance and existing macroeconomic conditions so that it can produce policies and provisions in the field of sharia banking that are effective and on target. The results showed that the CAR variable had a significant effect on NPF with negative influence. Whereas FDR, BOPO, exchange rate, inflation and GDP have no influence on NPF BUS in IndonesiaKeywords: Non Performing Financing, Non Performing Loan, Islamic Commercial Bank, Indonesia.","author":[{"dropping-particle":"","family":"Indrajaya","given":"Indrajaya","non-dropping-particle":"","parse-names":false,"suffix":""}],"container-title":"Jurnal Ekonomi dan Bisnis Islam (Journal of Islamic Economics and Business)","id":"ITEM-1","issue":"1","issued":{"date-parts":[["2019"]]},"page":"68","title":"Determinan Non-Performing Financing Pada Bank Umum Syariah Di Indonesia","type":"article-journal","volume":"5"},"uris":["http://www.mendeley.com/documents/?uuid=a989d149-2fc0-49ab-80df-52d474ee69a6"]}],"mendeley":{"formattedCitation":"(Indrajaya, 2019)","plainTextFormattedCitation":"(Indrajaya, 2019)","previouslyFormattedCitation":"(Indrajaya, 2019)"},"properties":{"noteIndex":0},"schema":"https://github.com/citation-style-language/schema/raw/master/csl-citation.json"}</w:instrText>
      </w:r>
      <w:r w:rsidRPr="006035BA">
        <w:rPr>
          <w:sz w:val="22"/>
          <w:lang w:val="id-ID"/>
        </w:rPr>
        <w:fldChar w:fldCharType="separate"/>
      </w:r>
      <w:r w:rsidRPr="006035BA">
        <w:rPr>
          <w:noProof/>
          <w:sz w:val="22"/>
          <w:lang w:val="id-ID"/>
        </w:rPr>
        <w:t>(Indrajaya, 2019)</w:t>
      </w:r>
      <w:r w:rsidRPr="006035BA">
        <w:rPr>
          <w:sz w:val="22"/>
          <w:lang w:val="id-ID"/>
        </w:rPr>
        <w:fldChar w:fldCharType="end"/>
      </w:r>
      <w:r w:rsidRPr="006035BA">
        <w:rPr>
          <w:sz w:val="22"/>
          <w:lang w:val="id-ID"/>
        </w:rPr>
        <w:t xml:space="preserve"> </w:t>
      </w:r>
      <w:r>
        <w:rPr>
          <w:sz w:val="22"/>
          <w:lang w:val="id-ID"/>
        </w:rPr>
        <w:t>menunjukkan</w:t>
      </w:r>
      <w:r w:rsidRPr="006035BA">
        <w:rPr>
          <w:sz w:val="22"/>
          <w:lang w:val="id-ID"/>
        </w:rPr>
        <w:t xml:space="preserve"> FDR tiak memiliki pengaruh terhadap NPF BUS di Indonesia. </w:t>
      </w:r>
    </w:p>
    <w:p w:rsidR="007248FE" w:rsidRPr="00A377C5" w:rsidRDefault="007248FE" w:rsidP="00A377C5">
      <w:pPr>
        <w:ind w:firstLine="360"/>
        <w:jc w:val="both"/>
        <w:rPr>
          <w:sz w:val="22"/>
          <w:szCs w:val="22"/>
          <w:lang w:val="id-ID"/>
        </w:rPr>
      </w:pPr>
      <w:r w:rsidRPr="00A377C5">
        <w:rPr>
          <w:b/>
          <w:sz w:val="22"/>
          <w:szCs w:val="22"/>
          <w:lang w:val="id-ID"/>
        </w:rPr>
        <w:t xml:space="preserve">H4: </w:t>
      </w:r>
      <w:r w:rsidRPr="00A377C5">
        <w:rPr>
          <w:b/>
          <w:sz w:val="22"/>
          <w:szCs w:val="22"/>
        </w:rPr>
        <w:t>FD</w:t>
      </w:r>
      <w:r w:rsidRPr="00A377C5">
        <w:rPr>
          <w:b/>
          <w:sz w:val="22"/>
          <w:szCs w:val="22"/>
          <w:lang w:val="id-ID"/>
        </w:rPr>
        <w:t xml:space="preserve">R </w:t>
      </w:r>
      <w:r w:rsidR="009D09AE">
        <w:rPr>
          <w:b/>
          <w:sz w:val="22"/>
          <w:szCs w:val="22"/>
          <w:lang w:val="id-ID"/>
        </w:rPr>
        <w:t>mempengaruhi</w:t>
      </w:r>
      <w:r w:rsidRPr="00A377C5">
        <w:rPr>
          <w:b/>
          <w:sz w:val="22"/>
          <w:szCs w:val="22"/>
          <w:lang w:val="id-ID"/>
        </w:rPr>
        <w:t xml:space="preserve"> </w:t>
      </w:r>
      <w:r w:rsidR="00342965" w:rsidRPr="00A377C5">
        <w:rPr>
          <w:b/>
          <w:sz w:val="22"/>
          <w:szCs w:val="22"/>
        </w:rPr>
        <w:t>NPF</w:t>
      </w:r>
    </w:p>
    <w:p w:rsidR="00A377C5" w:rsidRDefault="00A377C5">
      <w:pPr>
        <w:ind w:firstLine="360"/>
        <w:jc w:val="both"/>
        <w:rPr>
          <w:sz w:val="22"/>
          <w:szCs w:val="22"/>
          <w:lang w:val="id-ID"/>
        </w:rPr>
      </w:pPr>
    </w:p>
    <w:p w:rsidR="00A057A9" w:rsidRPr="00A377C5" w:rsidRDefault="00F6642C">
      <w:pPr>
        <w:ind w:firstLine="360"/>
        <w:jc w:val="both"/>
        <w:rPr>
          <w:b/>
          <w:sz w:val="22"/>
          <w:szCs w:val="22"/>
          <w:lang w:val="id-ID"/>
        </w:rPr>
      </w:pPr>
      <w:r w:rsidRPr="00A377C5">
        <w:rPr>
          <w:b/>
          <w:sz w:val="22"/>
          <w:szCs w:val="22"/>
        </w:rPr>
        <w:t xml:space="preserve">Pengaruh CAR </w:t>
      </w:r>
      <w:r w:rsidR="009D09AE">
        <w:rPr>
          <w:b/>
          <w:sz w:val="22"/>
          <w:szCs w:val="22"/>
          <w:lang w:val="id-ID"/>
        </w:rPr>
        <w:t xml:space="preserve">Pada </w:t>
      </w:r>
      <w:r w:rsidRPr="00A377C5">
        <w:rPr>
          <w:b/>
          <w:sz w:val="22"/>
          <w:szCs w:val="22"/>
        </w:rPr>
        <w:t xml:space="preserve">NPF </w:t>
      </w:r>
    </w:p>
    <w:p w:rsidR="00A377C5" w:rsidRDefault="00A377C5" w:rsidP="00A377C5">
      <w:pPr>
        <w:ind w:firstLine="360"/>
        <w:jc w:val="both"/>
        <w:rPr>
          <w:sz w:val="22"/>
          <w:szCs w:val="22"/>
          <w:lang w:val="id-ID"/>
        </w:rPr>
      </w:pPr>
      <w:r w:rsidRPr="00A377C5">
        <w:rPr>
          <w:sz w:val="22"/>
          <w:szCs w:val="22"/>
          <w:lang w:val="id-ID"/>
        </w:rPr>
        <w:t>Menurut</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DOI":"10.31014/aior.1992.02.03.113","author":[{"dropping-particle":"","family":"Melzatia","given":"Shinta Nurhasanah","non-dropping-particle":"","parse-names":false,"suffix":""}],"container-title":"Journal of Economics and Business","id":"ITEM-1","issue":"3","issued":{"date-parts":[["2019"]]},"page":"618-626","title":"Analysis of Murabaha Financing from Influence of Asset, Deposit Fund, and Profitability","type":"article-journal","volume":"2"},"uris":["http://www.mendeley.com/documents/?uuid=45dac212-f6c8-4585-b2b1-a147f6837520"]}],"mendeley":{"formattedCitation":"(Melzatia, 2019)","plainTextFormattedCitation":"(Melzatia, 2019)","previouslyFormattedCitation":"(Melzatia, 2019)"},"properties":{"noteIndex":0},"schema":"https://github.com/citation-style-language/schema/raw/master/csl-citation.json"}</w:instrText>
      </w:r>
      <w:r>
        <w:rPr>
          <w:sz w:val="22"/>
          <w:szCs w:val="22"/>
          <w:lang w:val="id-ID"/>
        </w:rPr>
        <w:fldChar w:fldCharType="separate"/>
      </w:r>
      <w:r w:rsidRPr="00A377C5">
        <w:rPr>
          <w:noProof/>
          <w:sz w:val="22"/>
          <w:szCs w:val="22"/>
          <w:lang w:val="id-ID"/>
        </w:rPr>
        <w:t>(Melzatia, 2019)</w:t>
      </w:r>
      <w:r>
        <w:rPr>
          <w:sz w:val="22"/>
          <w:szCs w:val="22"/>
          <w:lang w:val="id-ID"/>
        </w:rPr>
        <w:fldChar w:fldCharType="end"/>
      </w:r>
      <w:r w:rsidRPr="00A377C5">
        <w:rPr>
          <w:sz w:val="22"/>
          <w:szCs w:val="22"/>
          <w:lang w:val="id-ID"/>
        </w:rPr>
        <w:t xml:space="preserve"> </w:t>
      </w:r>
      <w:r w:rsidRPr="00A377C5">
        <w:rPr>
          <w:i/>
          <w:sz w:val="22"/>
          <w:szCs w:val="22"/>
          <w:lang w:val="id-ID"/>
        </w:rPr>
        <w:t>Non Performing Financing</w:t>
      </w:r>
      <w:r w:rsidRPr="00A377C5">
        <w:rPr>
          <w:sz w:val="22"/>
          <w:szCs w:val="22"/>
          <w:lang w:val="id-ID"/>
        </w:rPr>
        <w:t xml:space="preserve"> (NPF) </w:t>
      </w:r>
      <w:r>
        <w:rPr>
          <w:sz w:val="22"/>
          <w:szCs w:val="22"/>
          <w:lang w:val="id-ID"/>
        </w:rPr>
        <w:t xml:space="preserve">ialah rasio yang menjelaskan presentase pembiayaan </w:t>
      </w:r>
      <w:r w:rsidR="0099453C">
        <w:rPr>
          <w:sz w:val="22"/>
          <w:szCs w:val="22"/>
          <w:lang w:val="id-ID"/>
        </w:rPr>
        <w:t>yang memiliki masalah</w:t>
      </w:r>
      <w:r>
        <w:rPr>
          <w:sz w:val="22"/>
          <w:szCs w:val="22"/>
          <w:lang w:val="id-ID"/>
        </w:rPr>
        <w:t xml:space="preserve"> terhadap seluruh pembiayaan yang telah dikeluarkan</w:t>
      </w:r>
      <w:r w:rsidRPr="00A377C5">
        <w:rPr>
          <w:sz w:val="22"/>
          <w:szCs w:val="22"/>
          <w:lang w:val="id-ID"/>
        </w:rPr>
        <w:t xml:space="preserve"> </w:t>
      </w:r>
      <w:r>
        <w:rPr>
          <w:sz w:val="22"/>
          <w:szCs w:val="22"/>
          <w:lang w:val="id-ID"/>
        </w:rPr>
        <w:t xml:space="preserve">oleh bank. </w:t>
      </w:r>
      <w:r w:rsidR="0099453C">
        <w:rPr>
          <w:sz w:val="22"/>
          <w:szCs w:val="22"/>
          <w:lang w:val="id-ID"/>
        </w:rPr>
        <w:t>besarnya</w:t>
      </w:r>
      <w:r>
        <w:rPr>
          <w:sz w:val="22"/>
          <w:szCs w:val="22"/>
          <w:lang w:val="id-ID"/>
        </w:rPr>
        <w:t xml:space="preserve"> pembiayaan bermasalah akibat ketidakmampuan debitur membayar hutangnya, maka </w:t>
      </w:r>
      <w:r w:rsidR="0099453C">
        <w:rPr>
          <w:sz w:val="22"/>
          <w:szCs w:val="22"/>
          <w:lang w:val="id-ID"/>
        </w:rPr>
        <w:t xml:space="preserve">biaya penyisihan untuk kerugian dari pembiayaan akan besar, dan </w:t>
      </w:r>
      <w:r>
        <w:rPr>
          <w:sz w:val="22"/>
          <w:szCs w:val="22"/>
          <w:lang w:val="id-ID"/>
        </w:rPr>
        <w:t>akan berdampak pada laba ang diperoleh bank.</w:t>
      </w:r>
      <w:r w:rsidRPr="00A377C5">
        <w:rPr>
          <w:sz w:val="22"/>
          <w:szCs w:val="22"/>
          <w:lang w:val="id-ID"/>
        </w:rPr>
        <w:t>NPF</w:t>
      </w:r>
      <w:r>
        <w:rPr>
          <w:sz w:val="22"/>
          <w:szCs w:val="22"/>
          <w:lang w:val="id-ID"/>
        </w:rPr>
        <w:t xml:space="preserve"> dapat mengurangi jumlah modal. Sehubungan dengan </w:t>
      </w:r>
      <w:r w:rsidRPr="00A377C5">
        <w:rPr>
          <w:i/>
          <w:sz w:val="22"/>
          <w:szCs w:val="22"/>
          <w:lang w:val="id-ID"/>
        </w:rPr>
        <w:t>Stewardship theory</w:t>
      </w:r>
      <w:r w:rsidRPr="00A377C5">
        <w:rPr>
          <w:sz w:val="22"/>
          <w:szCs w:val="22"/>
          <w:lang w:val="id-ID"/>
        </w:rPr>
        <w:t xml:space="preserve"> </w:t>
      </w:r>
      <w:r>
        <w:rPr>
          <w:sz w:val="22"/>
          <w:szCs w:val="22"/>
          <w:lang w:val="id-ID"/>
        </w:rPr>
        <w:t>manajer</w:t>
      </w:r>
      <w:r w:rsidRPr="00A377C5">
        <w:rPr>
          <w:sz w:val="22"/>
          <w:szCs w:val="22"/>
          <w:lang w:val="id-ID"/>
        </w:rPr>
        <w:t xml:space="preserve"> akan selalu berusaha untuk meningkatkan modal peru</w:t>
      </w:r>
      <w:r w:rsidR="006A7F84">
        <w:rPr>
          <w:sz w:val="22"/>
          <w:szCs w:val="22"/>
          <w:lang w:val="id-ID"/>
        </w:rPr>
        <w:t xml:space="preserve">sahaan dan menekan NPF yang ada </w:t>
      </w:r>
      <w:r w:rsidR="006A7F84">
        <w:rPr>
          <w:sz w:val="22"/>
          <w:szCs w:val="22"/>
          <w:lang w:val="id-ID"/>
        </w:rPr>
        <w:fldChar w:fldCharType="begin" w:fldLock="1"/>
      </w:r>
      <w:r w:rsidR="0053506D">
        <w:rPr>
          <w:sz w:val="22"/>
          <w:szCs w:val="22"/>
          <w:lang w:val="id-ID"/>
        </w:rPr>
        <w:instrText>ADDIN CSL_CITATION {"citationItems":[{"id":"ITEM-1","itemData":{"DOI":"10.1108/IJLMA-11-2016-0118","ISSN":"17542448","abstract":"Purpose – The purpose of the paper is to demonstrate that notwithstanding the fact that stewardship theory embraces things like trust of directors, their professionalism, loyalty and willingness to be concerned for the interests of others, as well as rejecting the foundations of classic agency problems that are asserted by agency theory, board accountability is as relevant to stewardship theory as it is to agency theory. Design/methodology/approach – The paper applies the theory underlying board accountability in corporate governance, which is so often applied both in the corporate governance literature and in practice with agency theory in mind, to stewardship theory. Findings – While the idea of accountability of boards is generally associated with an explanation and conceptualisation of the role and behaviour of directors as agents within classic agency theory, the paper demonstrates that board accountability is a necessary part of board life even if the role of directors is explained and conceptualised in terms of stewardship theory. Practical implications – The paper suggests some accountability mechanisms that might be employed in a stewardship approach. Originality/value – While many authors have talked in general terms about board accountability and its importance, this is the first paper that has engaged in a substantial study that links board accountability directly with stewardship theory, and to establish that accountability is necessary.","author":[{"dropping-particle":"","family":"Keay","given":"Andrew","non-dropping-particle":"","parse-names":false,"suffix":""}],"container-title":"International Journal of Law and Management","id":"ITEM-1","issue":"6","issued":{"date-parts":[["2017"]]},"page":"1292-1314","title":"Stewardship theory: is board accountability necessary?","type":"article-journal","volume":"59"},"uris":["http://www.mendeley.com/documents/?uuid=a9623943-5948-4110-a5c2-3fb44930d1fc"]}],"mendeley":{"formattedCitation":"(Keay, 2017)","plainTextFormattedCitation":"(Keay, 2017)","previouslyFormattedCitation":"(Keay, 2017)"},"properties":{"noteIndex":0},"schema":"https://github.com/citation-style-language/schema/raw/master/csl-citation.json"}</w:instrText>
      </w:r>
      <w:r w:rsidR="006A7F84">
        <w:rPr>
          <w:sz w:val="22"/>
          <w:szCs w:val="22"/>
          <w:lang w:val="id-ID"/>
        </w:rPr>
        <w:fldChar w:fldCharType="separate"/>
      </w:r>
      <w:r w:rsidR="006A7F84" w:rsidRPr="006A7F84">
        <w:rPr>
          <w:noProof/>
          <w:sz w:val="22"/>
          <w:szCs w:val="22"/>
          <w:lang w:val="id-ID"/>
        </w:rPr>
        <w:t>(Keay, 2017)</w:t>
      </w:r>
      <w:r w:rsidR="006A7F84">
        <w:rPr>
          <w:sz w:val="22"/>
          <w:szCs w:val="22"/>
          <w:lang w:val="id-ID"/>
        </w:rPr>
        <w:fldChar w:fldCharType="end"/>
      </w:r>
      <w:r w:rsidRPr="00A377C5">
        <w:rPr>
          <w:sz w:val="22"/>
          <w:szCs w:val="22"/>
          <w:lang w:val="id-ID"/>
        </w:rPr>
        <w:t>.</w:t>
      </w:r>
      <w:r w:rsidR="00F315C3">
        <w:rPr>
          <w:sz w:val="22"/>
          <w:szCs w:val="22"/>
          <w:lang w:val="id-ID"/>
        </w:rPr>
        <w:t xml:space="preserve"> </w:t>
      </w:r>
      <w:r w:rsidRPr="00A377C5">
        <w:rPr>
          <w:sz w:val="22"/>
          <w:szCs w:val="22"/>
          <w:lang w:val="id-ID"/>
        </w:rPr>
        <w:t xml:space="preserve">Penelitian </w:t>
      </w:r>
      <w:r>
        <w:rPr>
          <w:sz w:val="22"/>
          <w:szCs w:val="22"/>
          <w:lang w:val="id-ID"/>
        </w:rPr>
        <w:fldChar w:fldCharType="begin" w:fldLock="1"/>
      </w:r>
      <w:r>
        <w:rPr>
          <w:sz w:val="22"/>
          <w:szCs w:val="22"/>
          <w:lang w:val="id-ID"/>
        </w:rPr>
        <w:instrText>ADDIN CSL_CITATION {"citationItems":[{"id":"ITEM-1","itemData":{"DOI":"10.37676/ekombis.v10i1.1531","ISSN":"2716-4411","abstract":"Non Performing Financing (NPF) is a channeling of funds carried out by financial institutions such as Sharia Banks where in the implementation of financing payments by customers there are things such as non-current financing, financing where debtors do not meet the promised requirements, and the financing does not comply installment schedule. This study aims to determine the effect of internal and external factors on Non-Performing Financing (NPF). Internal factors include Allowance for Impairment Losses (CKPN) and Operating Expenses for Operating Income (BOPO); Macroeconomic factors include Gross Domestic Product and Inflation. Data collection techniques in this study are documentation in the form of quarterly financial statements of Islamic banks and statistical data for the 2015-2019 period. Data analysis techniques used are descriptive analysis test, classic assumption test, multiple regression test, and hypothesis testing.\r The results of the study show that: (1) Allowance for Impairment Losses (X1) affects the Non Performing Financing (NPF) with a sig value of 0,000 (0,000 &lt;0.05). Operating Expenses Against Operating Income (X2) does not significantly influence the Non Performing Financing (NPF) with a sig value of 0.763 (0.763 &gt; 0.05). Gross Domestic Product (X3) does not significantly influence the Non Performing Financing (NPF) with a sig value of 0.554 (0.554&gt; 0.05). Inflation (X4) does not significantly influence the Non Performing Financing (NPF) with a sig value of 0.001 (0.001&lt; 0.005).\r  ","author":[{"dropping-particle":"","family":"Zs","given":"Nensi Yuniarti","non-dropping-particle":"","parse-names":false,"suffix":""},{"dropping-particle":"","family":"Astuti","given":"Budi","non-dropping-particle":"","parse-names":false,"suffix":""},{"dropping-particle":"","family":"Ranidiah","given":"Furqonti","non-dropping-particle":"","parse-names":false,"suffix":""}],"container-title":"EKOMBIS REVIEW: Jurnal Ilmiah Ekonomi dan Bisnis","id":"ITEM-1","issue":"1","issued":{"date-parts":[["2022"]]},"page":"384-396","title":"Faktor-Faktor yang Mempengaruhi Non Performing Financing (NPF) pada Bank Umum Syariah yang Terdaftar di Otoritas Jasa Keuangan (OJK) Periode 2015-2019","type":"article-journal","volume":"10"},"uris":["http://www.mendeley.com/documents/?uuid=6540621e-2ce7-4bb9-96f9-c1a3bab9f17e"]}],"mendeley":{"formattedCitation":"(Zs et al., 2022)","plainTextFormattedCitation":"(Zs et al., 2022)","previouslyFormattedCitation":"(Zs et al., 2022)"},"properties":{"noteIndex":0},"schema":"https://github.com/citation-style-language/schema/raw/master/csl-citation.json"}</w:instrText>
      </w:r>
      <w:r>
        <w:rPr>
          <w:sz w:val="22"/>
          <w:szCs w:val="22"/>
          <w:lang w:val="id-ID"/>
        </w:rPr>
        <w:fldChar w:fldCharType="separate"/>
      </w:r>
      <w:r w:rsidRPr="00A377C5">
        <w:rPr>
          <w:noProof/>
          <w:sz w:val="22"/>
          <w:szCs w:val="22"/>
          <w:lang w:val="id-ID"/>
        </w:rPr>
        <w:t>(Zs et al., 2022)</w:t>
      </w:r>
      <w:r>
        <w:rPr>
          <w:sz w:val="22"/>
          <w:szCs w:val="22"/>
          <w:lang w:val="id-ID"/>
        </w:rPr>
        <w:fldChar w:fldCharType="end"/>
      </w:r>
      <w:r>
        <w:rPr>
          <w:sz w:val="22"/>
          <w:szCs w:val="22"/>
          <w:lang w:val="id-ID"/>
        </w:rPr>
        <w:t xml:space="preserve"> dan </w:t>
      </w:r>
      <w:r>
        <w:rPr>
          <w:sz w:val="22"/>
          <w:szCs w:val="22"/>
          <w:lang w:val="id-ID"/>
        </w:rPr>
        <w:fldChar w:fldCharType="begin" w:fldLock="1"/>
      </w:r>
      <w:r>
        <w:rPr>
          <w:sz w:val="22"/>
          <w:szCs w:val="22"/>
          <w:lang w:val="id-ID"/>
        </w:rPr>
        <w:instrText>ADDIN CSL_CITATION {"citationItems":[{"id":"ITEM-1","itemData":{"DOI":"10.1108/IJIF-09-2019-0134","ISSN":"22894365","abstract":"Purpose: This study aims to examine the influence of internal and external factors on the credit risk (represented by nonperforming financing [NPF]) of Indonesian Sharīʿah rural banks (SRBs) – a type of Islamic bank that provides Islamic financial services especially to small and medium businesses in Indonesia. Internal variables comprise capital adequacy ratio (CAR), financing to deposit ratio (FDR), return on assets (ROA), operating expense ratio (OER), financing to value (FTV) and profit and loss sharing (PLS) financing ratio. External variables comprise inflation, economic growth and interest rate. Design/methodology/approach: The study uses the annual reports of SRBs in Indonesia as secondary data for the years 2010–2019. Auto regressive distributed lag (ARDL) is used as the analysis method to examine the short-run and long-run relationships between the variables. Findings: The findings indicate that four variables experienced a lag in the short run, namely, NPF, inflation, CAR and PLS, with different results recorded for each of the variables. Furthermore, the long-run results show that CAR and ROA influence the NPF of SRBs positively, whereas inflation and PLS have a negative influence on NPF. The rest of the variables – notably economic growth, interest rate, FDR, FTV and OER – do not have an influence on NPF in SRBs. Research limitations/implications: The level of NPF in SRBs exceeds the provision of the Central Bank of Indonesia. The findings are expected to have implications for SRBs and the regulator to consider and to manage the factors related to NPF properly due to the important role of SRBs in small and medium businesses’ development. Originality/value: This study measures the determinants of NPF using internal and external variables, including the addition of a dummy variable, notably FTV. This study also uses ARDL to analyze the financial policies involving data at the present time and lagged time.","author":[{"dropping-particle":"","family":"Priyadi","given":"Unggul","non-dropping-particle":"","parse-names":false,"suffix":""},{"dropping-particle":"","family":"Utami","given":"Kurnia Dwi Sari","non-dropping-particle":"","parse-names":false,"suffix":""},{"dropping-particle":"","family":"Muhammad","given":"Rifqi","non-dropping-particle":"","parse-names":false,"suffix":""},{"dropping-particle":"","family":"Nugraheni","given":"Peni","non-dropping-particle":"","parse-names":false,"suffix":""}],"container-title":"ISRA International Journal of Islamic Finance","id":"ITEM-1","issue":"3","issued":{"date-parts":[["2021"]]},"page":"284-301","title":"Determinants of credit risk of Indonesian Sharīʿah rural banks","type":"article-journal","volume":"13"},"uris":["http://www.mendeley.com/documents/?uuid=163cd9f9-9c13-42ea-8f78-c9a6d6a80126"]}],"mendeley":{"formattedCitation":"(Priyadi et al., 2021)","plainTextFormattedCitation":"(Priyadi et al., 2021)","previouslyFormattedCitation":"(Priyadi et al., 2021)"},"properties":{"noteIndex":0},"schema":"https://github.com/citation-style-language/schema/raw/master/csl-citation.json"}</w:instrText>
      </w:r>
      <w:r>
        <w:rPr>
          <w:sz w:val="22"/>
          <w:szCs w:val="22"/>
          <w:lang w:val="id-ID"/>
        </w:rPr>
        <w:fldChar w:fldCharType="separate"/>
      </w:r>
      <w:r w:rsidRPr="00A377C5">
        <w:rPr>
          <w:noProof/>
          <w:sz w:val="22"/>
          <w:szCs w:val="22"/>
          <w:lang w:val="id-ID"/>
        </w:rPr>
        <w:t>(Priyadi et al., 2021)</w:t>
      </w:r>
      <w:r>
        <w:rPr>
          <w:sz w:val="22"/>
          <w:szCs w:val="22"/>
          <w:lang w:val="id-ID"/>
        </w:rPr>
        <w:fldChar w:fldCharType="end"/>
      </w:r>
      <w:r w:rsidRPr="00A377C5">
        <w:rPr>
          <w:sz w:val="22"/>
          <w:szCs w:val="22"/>
          <w:lang w:val="id-ID"/>
        </w:rPr>
        <w:t xml:space="preserve"> </w:t>
      </w:r>
      <w:r w:rsidR="0099453C">
        <w:rPr>
          <w:sz w:val="22"/>
          <w:szCs w:val="22"/>
          <w:lang w:val="id-ID"/>
        </w:rPr>
        <w:t xml:space="preserve">menjelaskan pengaruh </w:t>
      </w:r>
      <w:r w:rsidRPr="00A377C5">
        <w:rPr>
          <w:sz w:val="22"/>
          <w:szCs w:val="22"/>
          <w:lang w:val="id-ID"/>
        </w:rPr>
        <w:t>positif</w:t>
      </w:r>
      <w:r w:rsidR="0099453C">
        <w:rPr>
          <w:sz w:val="22"/>
          <w:szCs w:val="22"/>
          <w:lang w:val="id-ID"/>
        </w:rPr>
        <w:t xml:space="preserve"> CAR pada</w:t>
      </w:r>
      <w:r w:rsidRPr="00A377C5">
        <w:rPr>
          <w:sz w:val="22"/>
          <w:szCs w:val="22"/>
          <w:lang w:val="id-ID"/>
        </w:rPr>
        <w:t xml:space="preserve"> NPF</w:t>
      </w:r>
      <w:r w:rsidR="0099453C">
        <w:rPr>
          <w:sz w:val="22"/>
          <w:szCs w:val="22"/>
          <w:lang w:val="id-ID"/>
        </w:rPr>
        <w:t>. Tetapi dalam</w:t>
      </w:r>
      <w:r w:rsidRPr="00A377C5">
        <w:rPr>
          <w:sz w:val="22"/>
          <w:szCs w:val="22"/>
          <w:lang w:val="id-ID"/>
        </w:rPr>
        <w:t xml:space="preserve"> </w:t>
      </w:r>
      <w:r>
        <w:rPr>
          <w:sz w:val="22"/>
          <w:szCs w:val="22"/>
          <w:lang w:val="id-ID"/>
        </w:rPr>
        <w:fldChar w:fldCharType="begin" w:fldLock="1"/>
      </w:r>
      <w:r w:rsidR="00F47B56">
        <w:rPr>
          <w:sz w:val="22"/>
          <w:szCs w:val="22"/>
          <w:lang w:val="id-ID"/>
        </w:rPr>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Perdani","given":"Putri","non-dropping-particle":"","parse-names":false,"suffix":""},{"dropping-particle":"","family":"Maskudi","given":"","non-dropping-particle":"","parse-names":false,"suffix":""},{"dropping-particle":"","family":"Sari","given":"Risti Lia","non-dropping-particle":"","parse-names":false,"suffix":""}],"container-title":"AKSES: Jurnal Ekonomi dan Bisnis","id":"ITEM-1","issue":"1","issued":{"date-parts":[["2019"]]},"page":"36-40","title":"Analisis Faktor-Faktor Yang Mempengaruhi Non Performing Financing (NPF) Di Industri Bank Pembiayaan Rakyat Syariah (BPRS) Di Indonesia","type":"article-journal","volume":"14"},"uris":["http://www.mendeley.com/documents/?uuid=660a43a8-5cbd-42cc-866e-dd1d32d2f08d"]}],"mendeley":{"formattedCitation":"(Perdani et al., 2019)","plainTextFormattedCitation":"(Perdani et al., 2019)","previouslyFormattedCitation":"(Perdani et al., 2019)"},"properties":{"noteIndex":0},"schema":"https://github.com/citation-style-language/schema/raw/master/csl-citation.json"}</w:instrText>
      </w:r>
      <w:r>
        <w:rPr>
          <w:sz w:val="22"/>
          <w:szCs w:val="22"/>
          <w:lang w:val="id-ID"/>
        </w:rPr>
        <w:fldChar w:fldCharType="separate"/>
      </w:r>
      <w:r w:rsidRPr="00A377C5">
        <w:rPr>
          <w:noProof/>
          <w:sz w:val="22"/>
          <w:szCs w:val="22"/>
          <w:lang w:val="id-ID"/>
        </w:rPr>
        <w:t>(Perdani et al., 2019)</w:t>
      </w:r>
      <w:r>
        <w:rPr>
          <w:sz w:val="22"/>
          <w:szCs w:val="22"/>
          <w:lang w:val="id-ID"/>
        </w:rPr>
        <w:fldChar w:fldCharType="end"/>
      </w:r>
      <w:r>
        <w:rPr>
          <w:sz w:val="22"/>
          <w:szCs w:val="22"/>
          <w:lang w:val="id-ID"/>
        </w:rPr>
        <w:t xml:space="preserve"> dan </w:t>
      </w:r>
      <w:r>
        <w:rPr>
          <w:sz w:val="22"/>
          <w:szCs w:val="22"/>
          <w:lang w:val="id-ID"/>
        </w:rPr>
        <w:fldChar w:fldCharType="begin" w:fldLock="1"/>
      </w:r>
      <w:r>
        <w:rPr>
          <w:sz w:val="22"/>
          <w:szCs w:val="22"/>
          <w:lang w:val="id-ID"/>
        </w:rPr>
        <w:instrText>ADDIN CSL_CITATION {"citationItems":[{"id":"ITEM-1","itemData":{"ISSN":"2746-6213","abstract":"Islamic banking at the moment is one of the most important things in the economy in Indonesia. Non Performing Financing (NPF) is one of the ratio that is considered by Islamic banking. NPF is an indicator that shows the risk of payment failure in the financing provided by Islamic banking. This study aims to analyze the influence of internal factors and external factors on Non-Performing Financing. The study was conducted at Islamic Commercial Banks in Indonesia for the 2014-2018 period. The internal variables used are the Capital Adequacy Ratio (CAR) and the Financing to Deposit Ratio (FDR) and the external variables used are the inflation rate, Gross Domestic Product (GDP) and the BI Rate. The results of the research shown by the t test show that partially the CAR and BI Rate variables have a negative effect on NPF meanwhile FDR, inflation and GDP variables have no effect on NPF.","author":[{"dropping-particle":"","family":"Rahmah","given":"Framesa Januari","non-dropping-particle":"","parse-names":false,"suffix":""},{"dropping-particle":"","family":"Pratiwi","given":"Leni Nur","non-dropping-particle":"","parse-names":false,"suffix":""},{"dropping-particle":"","family":"Setiawan","given":"Iwan","non-dropping-particle":"","parse-names":false,"suffix":""}],"container-title":"Journal of Applied Islamic Economics and Finance","id":"ITEM-1","issue":"3","issued":{"date-parts":[["2021"]]},"page":"661-676","title":"Analisis Pengaruh Faktor Internal dan Faktor Eksternal Terhadap Non-Performing Financing pada Bank Umum Syariah Analysis iof ithe iinfluence iof iinternal iand iexternal ifactors ion inon-performing ifinancing iin iIslamic icommercial ibanks Framesa iJanu","type":"article-journal","volume":"1"},"uris":["http://www.mendeley.com/documents/?uuid=4d8666ba-c4d8-41ee-84e7-02609c56efab"]}],"mendeley":{"formattedCitation":"(Rahmah et al., 2021)","plainTextFormattedCitation":"(Rahmah et al., 2021)","previouslyFormattedCitation":"(Rahmah et al., 2021)"},"properties":{"noteIndex":0},"schema":"https://github.com/citation-style-language/schema/raw/master/csl-citation.json"}</w:instrText>
      </w:r>
      <w:r>
        <w:rPr>
          <w:sz w:val="22"/>
          <w:szCs w:val="22"/>
          <w:lang w:val="id-ID"/>
        </w:rPr>
        <w:fldChar w:fldCharType="separate"/>
      </w:r>
      <w:r w:rsidRPr="00A377C5">
        <w:rPr>
          <w:noProof/>
          <w:sz w:val="22"/>
          <w:szCs w:val="22"/>
          <w:lang w:val="id-ID"/>
        </w:rPr>
        <w:t>(Rahmah et al., 2021)</w:t>
      </w:r>
      <w:r>
        <w:rPr>
          <w:sz w:val="22"/>
          <w:szCs w:val="22"/>
          <w:lang w:val="id-ID"/>
        </w:rPr>
        <w:fldChar w:fldCharType="end"/>
      </w:r>
      <w:r>
        <w:rPr>
          <w:sz w:val="22"/>
          <w:szCs w:val="22"/>
          <w:lang w:val="id-ID"/>
        </w:rPr>
        <w:t xml:space="preserve"> </w:t>
      </w:r>
      <w:r w:rsidRPr="00A377C5">
        <w:rPr>
          <w:sz w:val="22"/>
          <w:szCs w:val="22"/>
          <w:lang w:val="id-ID"/>
        </w:rPr>
        <w:t xml:space="preserve">secara parsial CAR </w:t>
      </w:r>
      <w:r w:rsidR="0099453C">
        <w:rPr>
          <w:sz w:val="22"/>
          <w:szCs w:val="22"/>
          <w:lang w:val="id-ID"/>
        </w:rPr>
        <w:t>memiliki pengaruh</w:t>
      </w:r>
      <w:r w:rsidRPr="00A377C5">
        <w:rPr>
          <w:sz w:val="22"/>
          <w:szCs w:val="22"/>
          <w:lang w:val="id-ID"/>
        </w:rPr>
        <w:t xml:space="preserve"> negatif </w:t>
      </w:r>
      <w:r w:rsidR="0099453C">
        <w:rPr>
          <w:sz w:val="22"/>
          <w:szCs w:val="22"/>
          <w:lang w:val="id-ID"/>
        </w:rPr>
        <w:t xml:space="preserve">pada </w:t>
      </w:r>
      <w:r w:rsidRPr="00A377C5">
        <w:rPr>
          <w:sz w:val="22"/>
          <w:szCs w:val="22"/>
          <w:lang w:val="id-ID"/>
        </w:rPr>
        <w:t xml:space="preserve">NPF. </w:t>
      </w:r>
    </w:p>
    <w:p w:rsidR="00A377C5" w:rsidRPr="00A377C5" w:rsidRDefault="00A377C5" w:rsidP="00A377C5">
      <w:pPr>
        <w:ind w:firstLine="360"/>
        <w:jc w:val="both"/>
        <w:rPr>
          <w:b/>
          <w:sz w:val="22"/>
          <w:szCs w:val="22"/>
          <w:lang w:val="id-ID"/>
        </w:rPr>
      </w:pPr>
      <w:r>
        <w:rPr>
          <w:b/>
          <w:sz w:val="22"/>
          <w:szCs w:val="22"/>
          <w:lang w:val="id-ID"/>
        </w:rPr>
        <w:t>H5</w:t>
      </w:r>
      <w:r w:rsidRPr="00A377C5">
        <w:rPr>
          <w:b/>
          <w:sz w:val="22"/>
          <w:szCs w:val="22"/>
          <w:lang w:val="id-ID"/>
        </w:rPr>
        <w:t xml:space="preserve"> : </w:t>
      </w:r>
      <w:r w:rsidR="00F315C3">
        <w:rPr>
          <w:b/>
          <w:sz w:val="22"/>
          <w:szCs w:val="22"/>
          <w:lang w:val="id-ID"/>
        </w:rPr>
        <w:t>CAR</w:t>
      </w:r>
      <w:r w:rsidRPr="00A377C5">
        <w:rPr>
          <w:b/>
          <w:sz w:val="22"/>
          <w:szCs w:val="22"/>
          <w:lang w:val="id-ID"/>
        </w:rPr>
        <w:t xml:space="preserve"> </w:t>
      </w:r>
      <w:r w:rsidR="00F315C3">
        <w:rPr>
          <w:b/>
          <w:sz w:val="22"/>
          <w:szCs w:val="22"/>
          <w:lang w:val="id-ID"/>
        </w:rPr>
        <w:t>mempengaruhi NPF</w:t>
      </w:r>
    </w:p>
    <w:p w:rsidR="00A057A9" w:rsidRDefault="00A057A9">
      <w:pPr>
        <w:jc w:val="both"/>
        <w:rPr>
          <w:sz w:val="22"/>
          <w:szCs w:val="22"/>
          <w:highlight w:val="red"/>
        </w:rPr>
      </w:pPr>
    </w:p>
    <w:p w:rsidR="00A057A9" w:rsidRDefault="00F6642C">
      <w:pPr>
        <w:jc w:val="both"/>
      </w:pPr>
      <w:r>
        <w:rPr>
          <w:b/>
        </w:rPr>
        <w:t>METODE PENELITIAN</w:t>
      </w:r>
    </w:p>
    <w:p w:rsidR="00A057A9" w:rsidRPr="00F41F15" w:rsidRDefault="00F315C3" w:rsidP="00F315C3">
      <w:pPr>
        <w:ind w:firstLine="360"/>
        <w:jc w:val="both"/>
        <w:rPr>
          <w:sz w:val="22"/>
          <w:szCs w:val="22"/>
          <w:lang w:val="id-ID"/>
        </w:rPr>
      </w:pPr>
      <w:r>
        <w:rPr>
          <w:sz w:val="22"/>
          <w:szCs w:val="22"/>
          <w:lang w:val="id-ID"/>
        </w:rPr>
        <w:t>Tujuan dari penelitian ini ialah</w:t>
      </w:r>
      <w:r w:rsidR="00F6642C">
        <w:rPr>
          <w:sz w:val="22"/>
          <w:szCs w:val="22"/>
        </w:rPr>
        <w:t xml:space="preserve"> </w:t>
      </w:r>
      <w:r w:rsidR="00851D2C">
        <w:rPr>
          <w:sz w:val="22"/>
          <w:szCs w:val="22"/>
          <w:lang w:val="id-ID"/>
        </w:rPr>
        <w:t>menganalisis</w:t>
      </w:r>
      <w:r w:rsidR="00F6642C">
        <w:rPr>
          <w:sz w:val="22"/>
          <w:szCs w:val="22"/>
        </w:rPr>
        <w:t xml:space="preserve"> fakto</w:t>
      </w:r>
      <w:r w:rsidR="00F6642C" w:rsidRPr="00F41F15">
        <w:rPr>
          <w:sz w:val="22"/>
          <w:szCs w:val="22"/>
        </w:rPr>
        <w:t xml:space="preserve">r faktor yang mempengaruhi pembiayaan </w:t>
      </w:r>
      <w:r w:rsidR="00F6642C" w:rsidRPr="00F41F15">
        <w:rPr>
          <w:i/>
          <w:sz w:val="22"/>
          <w:szCs w:val="22"/>
        </w:rPr>
        <w:t>Murabahah</w:t>
      </w:r>
      <w:r w:rsidR="00F6642C" w:rsidRPr="00F41F15">
        <w:rPr>
          <w:sz w:val="22"/>
          <w:szCs w:val="22"/>
        </w:rPr>
        <w:t xml:space="preserve"> dan </w:t>
      </w:r>
      <w:r w:rsidR="00F6642C" w:rsidRPr="00F41F15">
        <w:rPr>
          <w:i/>
          <w:sz w:val="22"/>
          <w:szCs w:val="22"/>
        </w:rPr>
        <w:t>Non Performing Financing</w:t>
      </w:r>
      <w:r w:rsidR="00F6642C" w:rsidRPr="00F41F15">
        <w:rPr>
          <w:sz w:val="22"/>
          <w:szCs w:val="22"/>
        </w:rPr>
        <w:t>. Sehingga metode yang digunakan adalah metode kuantitatif dengan jenis penelitian diskriptif. Jenis data dalam penelitian ini data sekunder, bersumber dari laporan keuangan tahunan perusahaan bank umum syariah tahun 2017-2021 yang diperoleh dari situs OJK yang di akses melalui (</w:t>
      </w:r>
      <w:hyperlink r:id="rId21">
        <w:r w:rsidR="00F6642C" w:rsidRPr="00F41F15">
          <w:rPr>
            <w:sz w:val="22"/>
            <w:szCs w:val="22"/>
          </w:rPr>
          <w:t>www.ojk.go.id</w:t>
        </w:r>
      </w:hyperlink>
      <w:r w:rsidR="00F6642C" w:rsidRPr="00F41F15">
        <w:rPr>
          <w:sz w:val="22"/>
          <w:szCs w:val="22"/>
        </w:rPr>
        <w:t>)</w:t>
      </w:r>
      <w:r w:rsidRPr="00F41F15">
        <w:rPr>
          <w:sz w:val="22"/>
          <w:szCs w:val="22"/>
          <w:lang w:val="id-ID"/>
        </w:rPr>
        <w:t>. Populasi penelitian ini ialah 15 BUS (Bank Umum Syariah) di OJK periode</w:t>
      </w:r>
      <w:r w:rsidR="00F6642C" w:rsidRPr="00F41F15">
        <w:rPr>
          <w:sz w:val="22"/>
          <w:szCs w:val="22"/>
        </w:rPr>
        <w:t xml:space="preserve"> 2017-2021. Sampel penelitian menggunakan teknik teknik </w:t>
      </w:r>
      <w:r w:rsidR="00F6642C" w:rsidRPr="00F41F15">
        <w:rPr>
          <w:i/>
          <w:sz w:val="22"/>
          <w:szCs w:val="22"/>
        </w:rPr>
        <w:t>purposive</w:t>
      </w:r>
      <w:r w:rsidR="00F6642C" w:rsidRPr="00F41F15">
        <w:rPr>
          <w:sz w:val="22"/>
          <w:szCs w:val="22"/>
        </w:rPr>
        <w:t xml:space="preserve"> </w:t>
      </w:r>
      <w:r w:rsidR="00F6642C" w:rsidRPr="00F41F15">
        <w:rPr>
          <w:i/>
          <w:sz w:val="22"/>
          <w:szCs w:val="22"/>
        </w:rPr>
        <w:t>sampling</w:t>
      </w:r>
      <w:r w:rsidR="00F6642C" w:rsidRPr="00F41F15">
        <w:rPr>
          <w:sz w:val="22"/>
          <w:szCs w:val="22"/>
        </w:rPr>
        <w:t>. Dengan kriteria sebagai berikut:</w:t>
      </w:r>
    </w:p>
    <w:p w:rsidR="0011081A" w:rsidRPr="00F41F15" w:rsidRDefault="0011081A" w:rsidP="006422DF">
      <w:pPr>
        <w:jc w:val="both"/>
        <w:rPr>
          <w:sz w:val="22"/>
          <w:szCs w:val="22"/>
          <w:lang w:val="id-ID"/>
        </w:rPr>
      </w:pPr>
    </w:p>
    <w:p w:rsidR="0011081A" w:rsidRPr="00F41F15" w:rsidRDefault="0011081A" w:rsidP="006422DF">
      <w:pPr>
        <w:jc w:val="both"/>
        <w:rPr>
          <w:sz w:val="22"/>
          <w:szCs w:val="22"/>
          <w:lang w:val="id-ID"/>
        </w:rPr>
      </w:pPr>
    </w:p>
    <w:p w:rsidR="0011081A" w:rsidRDefault="0011081A" w:rsidP="006422DF">
      <w:pPr>
        <w:jc w:val="both"/>
        <w:rPr>
          <w:sz w:val="22"/>
          <w:szCs w:val="22"/>
          <w:lang w:val="id-ID"/>
        </w:rPr>
      </w:pPr>
    </w:p>
    <w:p w:rsidR="0011081A" w:rsidRDefault="0011081A" w:rsidP="006422DF">
      <w:pPr>
        <w:jc w:val="both"/>
        <w:rPr>
          <w:sz w:val="22"/>
          <w:szCs w:val="22"/>
          <w:lang w:val="id-ID"/>
        </w:rPr>
      </w:pPr>
    </w:p>
    <w:p w:rsidR="0011081A" w:rsidRDefault="0011081A" w:rsidP="006422DF">
      <w:pPr>
        <w:jc w:val="both"/>
        <w:rPr>
          <w:sz w:val="22"/>
          <w:szCs w:val="22"/>
          <w:lang w:val="id-ID"/>
        </w:rPr>
      </w:pPr>
    </w:p>
    <w:p w:rsidR="0011081A" w:rsidRDefault="0011081A" w:rsidP="006422DF">
      <w:pPr>
        <w:jc w:val="both"/>
        <w:rPr>
          <w:sz w:val="22"/>
          <w:szCs w:val="22"/>
          <w:lang w:val="id-ID"/>
        </w:rPr>
        <w:sectPr w:rsidR="0011081A">
          <w:type w:val="continuous"/>
          <w:pgSz w:w="11907" w:h="16840"/>
          <w:pgMar w:top="1701" w:right="1134" w:bottom="1418" w:left="1418" w:header="709" w:footer="709" w:gutter="0"/>
          <w:cols w:num="2" w:space="720" w:equalWidth="0">
            <w:col w:w="4535" w:space="284"/>
            <w:col w:w="4535" w:space="0"/>
          </w:cols>
        </w:sectPr>
      </w:pPr>
    </w:p>
    <w:p w:rsidR="006422DF" w:rsidRDefault="002F151A" w:rsidP="0011081A">
      <w:pPr>
        <w:jc w:val="center"/>
        <w:rPr>
          <w:sz w:val="22"/>
          <w:szCs w:val="22"/>
          <w:lang w:val="id-ID"/>
        </w:rPr>
      </w:pPr>
      <w:r w:rsidRPr="00F41F15">
        <w:rPr>
          <w:b/>
          <w:sz w:val="22"/>
          <w:szCs w:val="22"/>
          <w:lang w:val="id-ID"/>
        </w:rPr>
        <w:t>Tabel</w:t>
      </w:r>
      <w:r w:rsidR="00591DAF" w:rsidRPr="00F41F15">
        <w:rPr>
          <w:b/>
          <w:sz w:val="22"/>
          <w:szCs w:val="22"/>
          <w:lang w:val="id-ID"/>
        </w:rPr>
        <w:t xml:space="preserve"> </w:t>
      </w:r>
      <w:r w:rsidR="00F41F15" w:rsidRPr="00F41F15">
        <w:rPr>
          <w:b/>
          <w:sz w:val="22"/>
          <w:szCs w:val="22"/>
          <w:lang w:val="id-ID"/>
        </w:rPr>
        <w:t>2 Kriteria Peneliti</w:t>
      </w:r>
      <w:r>
        <w:rPr>
          <w:sz w:val="22"/>
          <w:szCs w:val="22"/>
          <w:lang w:val="id-ID"/>
        </w:rPr>
        <w:t>an</w:t>
      </w:r>
    </w:p>
    <w:p w:rsidR="002F151A" w:rsidRDefault="002F151A" w:rsidP="0011081A">
      <w:pPr>
        <w:jc w:val="center"/>
        <w:rPr>
          <w:sz w:val="22"/>
          <w:szCs w:val="22"/>
          <w:lang w:val="id-ID"/>
        </w:rPr>
      </w:pPr>
      <w:r w:rsidRPr="002F151A">
        <w:rPr>
          <w:noProof/>
          <w:sz w:val="22"/>
          <w:szCs w:val="22"/>
          <w:lang w:val="en-US"/>
        </w:rPr>
        <w:drawing>
          <wp:inline distT="0" distB="0" distL="0" distR="0" wp14:anchorId="06651271" wp14:editId="6E811EF6">
            <wp:extent cx="4975644" cy="206733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89114" cy="2072936"/>
                    </a:xfrm>
                    <a:prstGeom prst="rect">
                      <a:avLst/>
                    </a:prstGeom>
                  </pic:spPr>
                </pic:pic>
              </a:graphicData>
            </a:graphic>
          </wp:inline>
        </w:drawing>
      </w:r>
    </w:p>
    <w:p w:rsidR="002F151A" w:rsidRPr="002F151A" w:rsidRDefault="002F151A" w:rsidP="0011081A">
      <w:pPr>
        <w:jc w:val="center"/>
        <w:rPr>
          <w:sz w:val="22"/>
          <w:szCs w:val="22"/>
          <w:lang w:val="id-ID"/>
        </w:rPr>
      </w:pPr>
    </w:p>
    <w:p w:rsidR="00A057A9" w:rsidRDefault="00591DAF" w:rsidP="0011081A">
      <w:pPr>
        <w:ind w:firstLine="360"/>
        <w:jc w:val="center"/>
        <w:rPr>
          <w:b/>
          <w:sz w:val="22"/>
          <w:szCs w:val="22"/>
          <w:lang w:val="id-ID"/>
        </w:rPr>
      </w:pPr>
      <w:r>
        <w:rPr>
          <w:b/>
          <w:sz w:val="22"/>
          <w:szCs w:val="22"/>
          <w:lang w:val="id-ID"/>
        </w:rPr>
        <w:t xml:space="preserve">Tabel 3 </w:t>
      </w:r>
      <w:r w:rsidR="00F6642C" w:rsidRPr="002F151A">
        <w:rPr>
          <w:b/>
          <w:sz w:val="22"/>
          <w:szCs w:val="22"/>
        </w:rPr>
        <w:t>Definisi operasional variabel</w:t>
      </w:r>
    </w:p>
    <w:p w:rsidR="002F151A" w:rsidRPr="002F151A" w:rsidRDefault="002F151A" w:rsidP="0011081A">
      <w:pPr>
        <w:jc w:val="center"/>
        <w:rPr>
          <w:b/>
          <w:sz w:val="22"/>
          <w:szCs w:val="22"/>
          <w:lang w:val="id-ID"/>
        </w:rPr>
      </w:pPr>
      <w:r w:rsidRPr="002F151A">
        <w:rPr>
          <w:b/>
          <w:noProof/>
          <w:sz w:val="22"/>
          <w:szCs w:val="22"/>
          <w:lang w:val="en-US"/>
        </w:rPr>
        <w:drawing>
          <wp:inline distT="0" distB="0" distL="0" distR="0" wp14:anchorId="6A8DC01F" wp14:editId="5B104FBC">
            <wp:extent cx="5987332" cy="24038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6039765" cy="2424940"/>
                    </a:xfrm>
                    <a:prstGeom prst="rect">
                      <a:avLst/>
                    </a:prstGeom>
                  </pic:spPr>
                </pic:pic>
              </a:graphicData>
            </a:graphic>
          </wp:inline>
        </w:drawing>
      </w:r>
    </w:p>
    <w:p w:rsidR="0011081A" w:rsidRDefault="0011081A" w:rsidP="00DA3B76">
      <w:pPr>
        <w:jc w:val="both"/>
        <w:rPr>
          <w:b/>
          <w:sz w:val="22"/>
          <w:szCs w:val="22"/>
          <w:lang w:val="id-ID"/>
        </w:rPr>
      </w:pPr>
    </w:p>
    <w:p w:rsidR="00DA3B76" w:rsidRPr="00DA3B76" w:rsidRDefault="00DA3B76" w:rsidP="00DA3B76">
      <w:pPr>
        <w:jc w:val="both"/>
        <w:rPr>
          <w:b/>
          <w:sz w:val="22"/>
          <w:szCs w:val="22"/>
          <w:lang w:val="id-ID"/>
        </w:rPr>
        <w:sectPr w:rsidR="00DA3B76" w:rsidRPr="00DA3B76" w:rsidSect="0011081A">
          <w:type w:val="continuous"/>
          <w:pgSz w:w="11907" w:h="16840"/>
          <w:pgMar w:top="1701" w:right="1134" w:bottom="1418" w:left="1418" w:header="709" w:footer="709" w:gutter="0"/>
          <w:cols w:space="720"/>
        </w:sectPr>
      </w:pPr>
    </w:p>
    <w:p w:rsidR="00A057A9" w:rsidRPr="002F151A" w:rsidRDefault="00F6642C" w:rsidP="00AE3145">
      <w:pPr>
        <w:jc w:val="both"/>
        <w:rPr>
          <w:b/>
          <w:sz w:val="22"/>
          <w:szCs w:val="22"/>
        </w:rPr>
      </w:pPr>
      <w:r w:rsidRPr="002F151A">
        <w:rPr>
          <w:b/>
          <w:sz w:val="22"/>
          <w:szCs w:val="22"/>
        </w:rPr>
        <w:t xml:space="preserve">Analisis data </w:t>
      </w:r>
    </w:p>
    <w:p w:rsidR="00DA3B76" w:rsidRDefault="00DA3B76" w:rsidP="00DA3B76">
      <w:pPr>
        <w:ind w:firstLine="360"/>
        <w:jc w:val="both"/>
        <w:rPr>
          <w:sz w:val="22"/>
          <w:szCs w:val="22"/>
          <w:lang w:val="id-ID"/>
        </w:rPr>
      </w:pPr>
      <w:r>
        <w:rPr>
          <w:sz w:val="22"/>
          <w:szCs w:val="22"/>
          <w:lang w:val="id-ID"/>
        </w:rPr>
        <w:t xml:space="preserve">Alat analisis data dalam penelitian ini ialah </w:t>
      </w:r>
      <w:r w:rsidR="00F6642C">
        <w:rPr>
          <w:sz w:val="22"/>
          <w:szCs w:val="22"/>
        </w:rPr>
        <w:t xml:space="preserve">Partial Least Square (PLS) yang berupa salah satu teknik statistika multivariat yang </w:t>
      </w:r>
      <w:r>
        <w:rPr>
          <w:sz w:val="22"/>
          <w:szCs w:val="22"/>
          <w:lang w:val="id-ID"/>
        </w:rPr>
        <w:t>menyelesaikan</w:t>
      </w:r>
      <w:r w:rsidR="00F6642C">
        <w:rPr>
          <w:sz w:val="22"/>
          <w:szCs w:val="22"/>
        </w:rPr>
        <w:t xml:space="preserve"> pembandingan antara variabel </w:t>
      </w:r>
      <w:r w:rsidR="00C81DAF">
        <w:rPr>
          <w:sz w:val="22"/>
          <w:szCs w:val="22"/>
          <w:lang w:val="id-ID"/>
        </w:rPr>
        <w:t>endogem</w:t>
      </w:r>
      <w:r w:rsidR="00F6642C">
        <w:rPr>
          <w:sz w:val="22"/>
          <w:szCs w:val="22"/>
        </w:rPr>
        <w:t xml:space="preserve"> berganda </w:t>
      </w:r>
      <w:r w:rsidR="00800D57">
        <w:rPr>
          <w:sz w:val="22"/>
          <w:szCs w:val="22"/>
        </w:rPr>
        <w:t xml:space="preserve">dengan variabel </w:t>
      </w:r>
      <w:r w:rsidR="00C81DAF">
        <w:rPr>
          <w:sz w:val="22"/>
          <w:szCs w:val="22"/>
          <w:lang w:val="id-ID"/>
        </w:rPr>
        <w:t>eksogen</w:t>
      </w:r>
      <w:r w:rsidR="00800D57">
        <w:rPr>
          <w:sz w:val="22"/>
          <w:szCs w:val="22"/>
        </w:rPr>
        <w:t xml:space="preserve"> </w:t>
      </w:r>
      <w:r w:rsidR="00F6642C">
        <w:rPr>
          <w:sz w:val="22"/>
          <w:szCs w:val="22"/>
        </w:rPr>
        <w:t xml:space="preserve">berganda. </w:t>
      </w:r>
      <w:r>
        <w:rPr>
          <w:sz w:val="22"/>
          <w:szCs w:val="22"/>
          <w:lang w:val="id-ID"/>
        </w:rPr>
        <w:t>Desain PLS dibuat untuk menangani permasalahan spesifik data oada agresi berganda.</w:t>
      </w:r>
    </w:p>
    <w:p w:rsidR="00A057A9" w:rsidRPr="00DA3B76" w:rsidRDefault="00DA3B76" w:rsidP="00DA3B76">
      <w:pPr>
        <w:ind w:firstLine="360"/>
        <w:jc w:val="both"/>
        <w:rPr>
          <w:lang w:val="id-ID"/>
        </w:rPr>
      </w:pPr>
      <w:r>
        <w:rPr>
          <w:sz w:val="22"/>
          <w:szCs w:val="22"/>
          <w:lang w:val="id-ID"/>
        </w:rPr>
        <w:t xml:space="preserve"> </w:t>
      </w:r>
    </w:p>
    <w:p w:rsidR="00A057A9" w:rsidRDefault="00F6642C">
      <w:pPr>
        <w:jc w:val="both"/>
        <w:rPr>
          <w:b/>
          <w:lang w:val="id-ID"/>
        </w:rPr>
      </w:pPr>
      <w:r>
        <w:rPr>
          <w:b/>
        </w:rPr>
        <w:t>PEMBAHASAN</w:t>
      </w:r>
    </w:p>
    <w:p w:rsidR="0011081A" w:rsidRDefault="0011081A" w:rsidP="0011081A">
      <w:pPr>
        <w:ind w:firstLine="360"/>
        <w:jc w:val="both"/>
        <w:rPr>
          <w:sz w:val="22"/>
          <w:szCs w:val="22"/>
          <w:lang w:val="id-ID"/>
        </w:rPr>
      </w:pPr>
      <w:r>
        <w:rPr>
          <w:sz w:val="22"/>
          <w:szCs w:val="22"/>
          <w:lang w:val="id-ID"/>
        </w:rPr>
        <w:t>Dari pengujian data diperoleh hasil pengujian sebagai berikut:</w:t>
      </w:r>
    </w:p>
    <w:p w:rsidR="00AE3145" w:rsidRDefault="00AE3145" w:rsidP="0011081A">
      <w:pPr>
        <w:jc w:val="center"/>
        <w:rPr>
          <w:sz w:val="22"/>
          <w:szCs w:val="22"/>
          <w:lang w:val="id-ID"/>
        </w:rPr>
        <w:sectPr w:rsidR="00AE3145">
          <w:type w:val="continuous"/>
          <w:pgSz w:w="11907" w:h="16840"/>
          <w:pgMar w:top="1701" w:right="1134" w:bottom="1418" w:left="1418" w:header="709" w:footer="709" w:gutter="0"/>
          <w:cols w:num="2" w:space="720" w:equalWidth="0">
            <w:col w:w="4535" w:space="284"/>
            <w:col w:w="4535" w:space="0"/>
          </w:cols>
        </w:sectPr>
      </w:pPr>
    </w:p>
    <w:p w:rsidR="00F41F15" w:rsidRDefault="00F41F15" w:rsidP="00AE3145">
      <w:pPr>
        <w:jc w:val="center"/>
        <w:rPr>
          <w:b/>
          <w:sz w:val="22"/>
          <w:szCs w:val="22"/>
          <w:lang w:val="id-ID"/>
        </w:rPr>
      </w:pPr>
    </w:p>
    <w:p w:rsidR="00F41F15" w:rsidRPr="00F41F15" w:rsidRDefault="00F41F15" w:rsidP="00AE3145">
      <w:pPr>
        <w:jc w:val="center"/>
        <w:rPr>
          <w:b/>
          <w:sz w:val="22"/>
          <w:szCs w:val="22"/>
          <w:lang w:val="id-ID"/>
        </w:rPr>
      </w:pPr>
      <w:r w:rsidRPr="00F41F15">
        <w:rPr>
          <w:b/>
          <w:sz w:val="22"/>
          <w:szCs w:val="22"/>
          <w:lang w:val="id-ID"/>
        </w:rPr>
        <w:t xml:space="preserve">Tabel 4 </w:t>
      </w:r>
    </w:p>
    <w:p w:rsidR="0011081A" w:rsidRPr="00F41F15" w:rsidRDefault="0011081A" w:rsidP="00AE3145">
      <w:pPr>
        <w:jc w:val="center"/>
        <w:rPr>
          <w:b/>
          <w:i/>
          <w:sz w:val="22"/>
          <w:szCs w:val="22"/>
          <w:lang w:val="id-ID"/>
        </w:rPr>
      </w:pPr>
      <w:r w:rsidRPr="00F41F15">
        <w:rPr>
          <w:b/>
          <w:i/>
          <w:sz w:val="22"/>
          <w:szCs w:val="22"/>
          <w:lang w:val="id-ID"/>
        </w:rPr>
        <w:t>Construct Realibility and Validity</w:t>
      </w:r>
    </w:p>
    <w:p w:rsidR="0011081A" w:rsidRDefault="0011081A" w:rsidP="00AE3145">
      <w:pPr>
        <w:jc w:val="center"/>
        <w:rPr>
          <w:sz w:val="22"/>
          <w:szCs w:val="22"/>
          <w:lang w:val="id-ID"/>
        </w:rPr>
      </w:pPr>
      <w:r w:rsidRPr="0011081A">
        <w:rPr>
          <w:noProof/>
          <w:sz w:val="22"/>
          <w:szCs w:val="22"/>
          <w:lang w:val="en-US"/>
        </w:rPr>
        <w:drawing>
          <wp:inline distT="0" distB="0" distL="0" distR="0" wp14:anchorId="1BCFBD69" wp14:editId="0BA21E05">
            <wp:extent cx="4346711" cy="13040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364783" cy="1309436"/>
                    </a:xfrm>
                    <a:prstGeom prst="rect">
                      <a:avLst/>
                    </a:prstGeom>
                  </pic:spPr>
                </pic:pic>
              </a:graphicData>
            </a:graphic>
          </wp:inline>
        </w:drawing>
      </w:r>
    </w:p>
    <w:p w:rsidR="0011081A" w:rsidRDefault="0011081A" w:rsidP="00AE3145">
      <w:pPr>
        <w:jc w:val="center"/>
        <w:rPr>
          <w:sz w:val="22"/>
          <w:szCs w:val="22"/>
          <w:lang w:val="id-ID"/>
        </w:rPr>
      </w:pPr>
      <w:r>
        <w:rPr>
          <w:sz w:val="22"/>
          <w:szCs w:val="22"/>
          <w:lang w:val="id-ID"/>
        </w:rPr>
        <w:t>Sumber :</w:t>
      </w:r>
      <w:r w:rsidR="00AE3145">
        <w:rPr>
          <w:sz w:val="22"/>
          <w:szCs w:val="22"/>
          <w:lang w:val="id-ID"/>
        </w:rPr>
        <w:t xml:space="preserve"> O</w:t>
      </w:r>
      <w:r>
        <w:rPr>
          <w:sz w:val="22"/>
          <w:szCs w:val="22"/>
          <w:lang w:val="id-ID"/>
        </w:rPr>
        <w:t>utput S</w:t>
      </w:r>
      <w:r w:rsidR="00AE3145">
        <w:rPr>
          <w:sz w:val="22"/>
          <w:szCs w:val="22"/>
          <w:lang w:val="id-ID"/>
        </w:rPr>
        <w:t>mart</w:t>
      </w:r>
      <w:r>
        <w:rPr>
          <w:sz w:val="22"/>
          <w:szCs w:val="22"/>
          <w:lang w:val="id-ID"/>
        </w:rPr>
        <w:t>PLS,2023</w:t>
      </w:r>
    </w:p>
    <w:p w:rsidR="00AE3145" w:rsidRDefault="00AE3145" w:rsidP="0011081A">
      <w:pPr>
        <w:jc w:val="both"/>
        <w:rPr>
          <w:sz w:val="22"/>
          <w:szCs w:val="22"/>
          <w:lang w:val="id-ID"/>
        </w:rPr>
      </w:pPr>
    </w:p>
    <w:p w:rsidR="00290D21" w:rsidRPr="00290D21" w:rsidRDefault="00290D21" w:rsidP="00290D21">
      <w:pPr>
        <w:tabs>
          <w:tab w:val="left" w:pos="851"/>
        </w:tabs>
        <w:jc w:val="center"/>
        <w:rPr>
          <w:b/>
          <w:sz w:val="22"/>
          <w:lang w:val="id-ID"/>
        </w:rPr>
      </w:pPr>
      <w:r w:rsidRPr="00290D21">
        <w:rPr>
          <w:b/>
          <w:sz w:val="22"/>
          <w:lang w:val="id-ID"/>
        </w:rPr>
        <w:t xml:space="preserve">Tabel </w:t>
      </w:r>
      <w:r w:rsidR="00F41F15">
        <w:rPr>
          <w:b/>
          <w:sz w:val="22"/>
          <w:lang w:val="id-ID"/>
        </w:rPr>
        <w:t>5</w:t>
      </w:r>
    </w:p>
    <w:p w:rsidR="00290D21" w:rsidRDefault="00290D21" w:rsidP="00290D21">
      <w:pPr>
        <w:tabs>
          <w:tab w:val="left" w:pos="851"/>
        </w:tabs>
        <w:jc w:val="center"/>
        <w:rPr>
          <w:b/>
          <w:bCs/>
          <w:i/>
          <w:iCs/>
          <w:sz w:val="22"/>
          <w:lang w:val="id-ID"/>
        </w:rPr>
      </w:pPr>
      <w:r w:rsidRPr="00290D21">
        <w:rPr>
          <w:b/>
          <w:bCs/>
          <w:i/>
          <w:iCs/>
          <w:sz w:val="22"/>
        </w:rPr>
        <w:t>Collinearity Statistics (VIF) (Outer VIF Value)</w:t>
      </w:r>
    </w:p>
    <w:p w:rsidR="00290D21" w:rsidRPr="00290D21" w:rsidRDefault="00290D21" w:rsidP="00290D21">
      <w:pPr>
        <w:tabs>
          <w:tab w:val="left" w:pos="851"/>
        </w:tabs>
        <w:jc w:val="center"/>
        <w:rPr>
          <w:bCs/>
          <w:iCs/>
          <w:sz w:val="22"/>
          <w:lang w:val="id-ID"/>
        </w:rPr>
      </w:pPr>
      <w:r w:rsidRPr="00290D21">
        <w:rPr>
          <w:bCs/>
          <w:iCs/>
          <w:noProof/>
          <w:sz w:val="22"/>
          <w:lang w:val="en-US"/>
        </w:rPr>
        <w:drawing>
          <wp:inline distT="0" distB="0" distL="0" distR="0" wp14:anchorId="6566541F" wp14:editId="21B60CD8">
            <wp:extent cx="3840480" cy="1364381"/>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44413" cy="1365778"/>
                    </a:xfrm>
                    <a:prstGeom prst="rect">
                      <a:avLst/>
                    </a:prstGeom>
                  </pic:spPr>
                </pic:pic>
              </a:graphicData>
            </a:graphic>
          </wp:inline>
        </w:drawing>
      </w:r>
    </w:p>
    <w:p w:rsidR="00290D21" w:rsidRPr="00290D21" w:rsidRDefault="00290D21" w:rsidP="00290D21">
      <w:pPr>
        <w:tabs>
          <w:tab w:val="left" w:pos="851"/>
        </w:tabs>
        <w:jc w:val="center"/>
        <w:rPr>
          <w:i/>
          <w:sz w:val="22"/>
          <w:lang w:val="id-ID"/>
        </w:rPr>
      </w:pPr>
      <w:r w:rsidRPr="00290D21">
        <w:rPr>
          <w:i/>
          <w:sz w:val="22"/>
          <w:lang w:val="id-ID"/>
        </w:rPr>
        <w:t>Sumber : Output SmartPLS, 2023</w:t>
      </w:r>
    </w:p>
    <w:p w:rsidR="00290D21" w:rsidRDefault="00290D21" w:rsidP="0011081A">
      <w:pPr>
        <w:jc w:val="both"/>
        <w:rPr>
          <w:sz w:val="22"/>
          <w:szCs w:val="22"/>
          <w:lang w:val="id-ID"/>
        </w:rPr>
        <w:sectPr w:rsidR="00290D21" w:rsidSect="00AE3145">
          <w:type w:val="continuous"/>
          <w:pgSz w:w="11907" w:h="16840"/>
          <w:pgMar w:top="1701" w:right="1134" w:bottom="1418" w:left="1418" w:header="709" w:footer="709" w:gutter="0"/>
          <w:cols w:space="284"/>
        </w:sectPr>
      </w:pPr>
    </w:p>
    <w:p w:rsidR="00AE3145" w:rsidRPr="00F41F15" w:rsidRDefault="00AE3145" w:rsidP="00AE3145">
      <w:pPr>
        <w:ind w:firstLine="426"/>
        <w:jc w:val="both"/>
        <w:rPr>
          <w:sz w:val="22"/>
          <w:szCs w:val="22"/>
          <w:lang w:val="id-ID"/>
        </w:rPr>
      </w:pPr>
      <w:r w:rsidRPr="00F41F15">
        <w:rPr>
          <w:sz w:val="22"/>
          <w:szCs w:val="22"/>
          <w:lang w:val="id-ID"/>
        </w:rPr>
        <w:t xml:space="preserve">Hasil uji realibilitas menunjukkan bahwa nilai </w:t>
      </w:r>
      <w:r w:rsidRPr="00F41F15">
        <w:rPr>
          <w:i/>
          <w:sz w:val="22"/>
          <w:szCs w:val="22"/>
          <w:lang w:val="id-ID"/>
        </w:rPr>
        <w:t>Cronbach's Alpha</w:t>
      </w:r>
      <w:r w:rsidRPr="00F41F15">
        <w:rPr>
          <w:sz w:val="22"/>
          <w:szCs w:val="22"/>
          <w:lang w:val="id-ID"/>
        </w:rPr>
        <w:t xml:space="preserve"> 1&gt;0,6, dan dari hasil </w:t>
      </w:r>
      <w:r w:rsidRPr="00F41F15">
        <w:rPr>
          <w:i/>
          <w:sz w:val="22"/>
          <w:szCs w:val="22"/>
          <w:lang w:val="id-ID"/>
        </w:rPr>
        <w:t xml:space="preserve">Composite Reliability </w:t>
      </w:r>
      <w:r w:rsidRPr="00F41F15">
        <w:rPr>
          <w:sz w:val="22"/>
          <w:szCs w:val="22"/>
          <w:lang w:val="id-ID"/>
        </w:rPr>
        <w:t xml:space="preserve">1&gt;0,7, sehingga dapat diperoleh kesimpulan bahwa data tersebut reliable dan bisa digunakan untuk penelitian. Hasil </w:t>
      </w:r>
      <w:r w:rsidR="00290D21" w:rsidRPr="00F41F15">
        <w:rPr>
          <w:sz w:val="22"/>
          <w:szCs w:val="22"/>
          <w:lang w:val="id-ID"/>
        </w:rPr>
        <w:t xml:space="preserve">uji validitas dapat dilihat dari nilai </w:t>
      </w:r>
      <w:r w:rsidRPr="00F41F15">
        <w:rPr>
          <w:i/>
          <w:sz w:val="22"/>
          <w:szCs w:val="22"/>
          <w:lang w:val="id-ID"/>
        </w:rPr>
        <w:t xml:space="preserve">Average Variance Extracted </w:t>
      </w:r>
      <w:r w:rsidRPr="00F41F15">
        <w:rPr>
          <w:sz w:val="22"/>
          <w:szCs w:val="22"/>
          <w:lang w:val="id-ID"/>
        </w:rPr>
        <w:t>(AVE)</w:t>
      </w:r>
      <w:r w:rsidR="00290D21" w:rsidRPr="00F41F15">
        <w:rPr>
          <w:sz w:val="22"/>
          <w:szCs w:val="22"/>
          <w:lang w:val="id-ID"/>
        </w:rPr>
        <w:t xml:space="preserve"> 1&gt;0,5 artinya data tersebut </w:t>
      </w:r>
      <w:r w:rsidR="00290D21" w:rsidRPr="00F41F15">
        <w:rPr>
          <w:i/>
          <w:sz w:val="22"/>
          <w:szCs w:val="22"/>
          <w:lang w:val="id-ID"/>
        </w:rPr>
        <w:t>valid</w:t>
      </w:r>
      <w:r w:rsidR="00290D21" w:rsidRPr="00F41F15">
        <w:rPr>
          <w:sz w:val="22"/>
          <w:szCs w:val="22"/>
          <w:lang w:val="id-ID"/>
        </w:rPr>
        <w:t>. Selain itu  nilai VIF 1&lt;10 yang artinya data yang dianalisis bebas dari multikolinearitas</w:t>
      </w:r>
      <w:r w:rsidR="00290D21" w:rsidRPr="00F41F15">
        <w:rPr>
          <w:sz w:val="22"/>
          <w:szCs w:val="22"/>
        </w:rPr>
        <w:t xml:space="preserve"> </w:t>
      </w:r>
      <w:r w:rsidR="00290D21" w:rsidRPr="00F41F15">
        <w:rPr>
          <w:sz w:val="22"/>
          <w:szCs w:val="22"/>
          <w:lang w:val="id-ID"/>
        </w:rPr>
        <w:t xml:space="preserve">data yang dianalisis bebas dari </w:t>
      </w:r>
      <w:r w:rsidR="00290D21" w:rsidRPr="00F41F15">
        <w:rPr>
          <w:i/>
          <w:sz w:val="22"/>
          <w:szCs w:val="22"/>
          <w:lang w:val="id-ID"/>
        </w:rPr>
        <w:t xml:space="preserve">multikolinearitas. </w:t>
      </w:r>
    </w:p>
    <w:p w:rsidR="004841E4" w:rsidRPr="00F41F15" w:rsidRDefault="004841E4" w:rsidP="00DA3B76">
      <w:pPr>
        <w:ind w:firstLine="426"/>
        <w:jc w:val="both"/>
        <w:rPr>
          <w:sz w:val="22"/>
          <w:szCs w:val="22"/>
          <w:lang w:val="id-ID"/>
        </w:rPr>
        <w:sectPr w:rsidR="004841E4" w:rsidRPr="00F41F15">
          <w:type w:val="continuous"/>
          <w:pgSz w:w="11907" w:h="16840"/>
          <w:pgMar w:top="1701" w:right="1134" w:bottom="1418" w:left="1418" w:header="709" w:footer="709" w:gutter="0"/>
          <w:cols w:num="2" w:space="720" w:equalWidth="0">
            <w:col w:w="4535" w:space="284"/>
            <w:col w:w="4535" w:space="0"/>
          </w:cols>
        </w:sectPr>
      </w:pPr>
      <w:r w:rsidRPr="00F41F15">
        <w:rPr>
          <w:sz w:val="22"/>
          <w:szCs w:val="22"/>
          <w:lang w:val="id-ID"/>
        </w:rPr>
        <w:t xml:space="preserve">Berikutnya dilakukan analisa pola hubungan antar variabel </w:t>
      </w:r>
      <w:r w:rsidRPr="00F41F15">
        <w:rPr>
          <w:sz w:val="22"/>
          <w:szCs w:val="22"/>
          <w:lang w:val="en-GB"/>
        </w:rPr>
        <w:t xml:space="preserve">pembiayaan </w:t>
      </w:r>
      <w:r w:rsidRPr="00F41F15">
        <w:rPr>
          <w:i/>
          <w:sz w:val="22"/>
          <w:szCs w:val="22"/>
          <w:lang w:val="en-GB"/>
        </w:rPr>
        <w:t>murabahah</w:t>
      </w:r>
      <w:r w:rsidRPr="00F41F15">
        <w:rPr>
          <w:sz w:val="22"/>
          <w:szCs w:val="22"/>
          <w:lang w:val="id-ID"/>
        </w:rPr>
        <w:t xml:space="preserve"> (Y</w:t>
      </w:r>
      <w:r w:rsidRPr="00F41F15">
        <w:rPr>
          <w:sz w:val="22"/>
          <w:szCs w:val="22"/>
          <w:vertAlign w:val="subscript"/>
          <w:lang w:val="id-ID"/>
        </w:rPr>
        <w:t>1</w:t>
      </w:r>
      <w:r w:rsidRPr="00F41F15">
        <w:rPr>
          <w:sz w:val="22"/>
          <w:szCs w:val="22"/>
        </w:rPr>
        <w:t xml:space="preserve">) dipengaruhi oleh </w:t>
      </w:r>
      <w:r w:rsidR="00DA3B76" w:rsidRPr="00F41F15">
        <w:rPr>
          <w:sz w:val="22"/>
          <w:szCs w:val="22"/>
          <w:lang w:val="id-ID"/>
        </w:rPr>
        <w:t>DPK</w:t>
      </w:r>
      <w:r w:rsidRPr="00F41F15">
        <w:rPr>
          <w:sz w:val="22"/>
          <w:szCs w:val="22"/>
          <w:lang w:val="id-ID"/>
        </w:rPr>
        <w:t>(X</w:t>
      </w:r>
      <w:r w:rsidRPr="00F41F15">
        <w:rPr>
          <w:sz w:val="22"/>
          <w:szCs w:val="22"/>
          <w:vertAlign w:val="subscript"/>
          <w:lang w:val="id-ID"/>
        </w:rPr>
        <w:t>1</w:t>
      </w:r>
      <w:r w:rsidRPr="00F41F15">
        <w:rPr>
          <w:sz w:val="22"/>
          <w:szCs w:val="22"/>
          <w:lang w:val="id-ID"/>
        </w:rPr>
        <w:t>)</w:t>
      </w:r>
      <w:r w:rsidRPr="00F41F15">
        <w:rPr>
          <w:sz w:val="22"/>
          <w:szCs w:val="22"/>
          <w:lang w:val="en-GB"/>
        </w:rPr>
        <w:t xml:space="preserve">, </w:t>
      </w:r>
      <w:r w:rsidR="00DA3B76" w:rsidRPr="00F41F15">
        <w:rPr>
          <w:sz w:val="22"/>
          <w:szCs w:val="22"/>
          <w:lang w:val="id-ID"/>
        </w:rPr>
        <w:t>FDR</w:t>
      </w:r>
      <w:r w:rsidRPr="00F41F15">
        <w:rPr>
          <w:sz w:val="22"/>
          <w:szCs w:val="22"/>
          <w:lang w:val="id-ID"/>
        </w:rPr>
        <w:t>(X</w:t>
      </w:r>
      <w:r w:rsidRPr="00F41F15">
        <w:rPr>
          <w:sz w:val="22"/>
          <w:szCs w:val="22"/>
          <w:vertAlign w:val="subscript"/>
          <w:lang w:val="id-ID"/>
        </w:rPr>
        <w:t>2</w:t>
      </w:r>
      <w:r w:rsidRPr="00F41F15">
        <w:rPr>
          <w:sz w:val="22"/>
          <w:szCs w:val="22"/>
          <w:lang w:val="id-ID"/>
        </w:rPr>
        <w:t>)</w:t>
      </w:r>
      <w:r w:rsidRPr="00F41F15">
        <w:rPr>
          <w:i/>
          <w:sz w:val="22"/>
          <w:szCs w:val="22"/>
          <w:lang w:val="en-GB"/>
        </w:rPr>
        <w:t xml:space="preserve">, </w:t>
      </w:r>
      <w:r w:rsidR="00DA3B76" w:rsidRPr="00F41F15">
        <w:rPr>
          <w:sz w:val="22"/>
          <w:szCs w:val="22"/>
          <w:lang w:val="id-ID"/>
        </w:rPr>
        <w:t>CAR</w:t>
      </w:r>
      <w:r w:rsidRPr="00F41F15">
        <w:rPr>
          <w:sz w:val="22"/>
          <w:szCs w:val="22"/>
          <w:lang w:val="id-ID"/>
        </w:rPr>
        <w:t>(X</w:t>
      </w:r>
      <w:r w:rsidRPr="00F41F15">
        <w:rPr>
          <w:sz w:val="22"/>
          <w:szCs w:val="22"/>
          <w:vertAlign w:val="subscript"/>
          <w:lang w:val="id-ID"/>
        </w:rPr>
        <w:t>3</w:t>
      </w:r>
      <w:r w:rsidRPr="00F41F15">
        <w:rPr>
          <w:sz w:val="22"/>
          <w:szCs w:val="22"/>
          <w:lang w:val="id-ID"/>
        </w:rPr>
        <w:t xml:space="preserve">); dan </w:t>
      </w:r>
      <w:r w:rsidR="00DA3B76" w:rsidRPr="00F41F15">
        <w:rPr>
          <w:sz w:val="22"/>
          <w:szCs w:val="22"/>
          <w:lang w:val="id-ID"/>
        </w:rPr>
        <w:t>NPF</w:t>
      </w:r>
      <w:r w:rsidRPr="00F41F15">
        <w:rPr>
          <w:sz w:val="22"/>
          <w:szCs w:val="22"/>
          <w:lang w:val="id-ID"/>
        </w:rPr>
        <w:t>(Y</w:t>
      </w:r>
      <w:r w:rsidRPr="00F41F15">
        <w:rPr>
          <w:sz w:val="22"/>
          <w:szCs w:val="22"/>
          <w:vertAlign w:val="subscript"/>
          <w:lang w:val="id-ID"/>
        </w:rPr>
        <w:t>2</w:t>
      </w:r>
      <w:r w:rsidRPr="00F41F15">
        <w:rPr>
          <w:sz w:val="22"/>
          <w:szCs w:val="22"/>
          <w:lang w:val="id-ID"/>
        </w:rPr>
        <w:t xml:space="preserve">) </w:t>
      </w:r>
      <w:r w:rsidRPr="00F41F15">
        <w:rPr>
          <w:sz w:val="22"/>
          <w:szCs w:val="22"/>
        </w:rPr>
        <w:t>dipengaruhi oleh</w:t>
      </w:r>
      <w:r w:rsidRPr="00F41F15">
        <w:rPr>
          <w:sz w:val="22"/>
          <w:szCs w:val="22"/>
          <w:lang w:val="id-ID"/>
        </w:rPr>
        <w:t xml:space="preserve"> </w:t>
      </w:r>
      <w:r w:rsidR="00DA3B76" w:rsidRPr="00F41F15">
        <w:rPr>
          <w:sz w:val="22"/>
          <w:szCs w:val="22"/>
          <w:lang w:val="id-ID"/>
        </w:rPr>
        <w:t>FDR</w:t>
      </w:r>
      <w:r w:rsidRPr="00F41F15">
        <w:rPr>
          <w:sz w:val="22"/>
          <w:szCs w:val="22"/>
          <w:lang w:val="id-ID"/>
        </w:rPr>
        <w:t>(X</w:t>
      </w:r>
      <w:r w:rsidRPr="00F41F15">
        <w:rPr>
          <w:sz w:val="22"/>
          <w:szCs w:val="22"/>
          <w:vertAlign w:val="subscript"/>
          <w:lang w:val="id-ID"/>
        </w:rPr>
        <w:t>2</w:t>
      </w:r>
      <w:r w:rsidRPr="00F41F15">
        <w:rPr>
          <w:sz w:val="22"/>
          <w:szCs w:val="22"/>
          <w:lang w:val="id-ID"/>
        </w:rPr>
        <w:t>)</w:t>
      </w:r>
      <w:r w:rsidRPr="00F41F15">
        <w:rPr>
          <w:i/>
          <w:sz w:val="22"/>
          <w:szCs w:val="22"/>
          <w:lang w:val="en-GB"/>
        </w:rPr>
        <w:t xml:space="preserve">, </w:t>
      </w:r>
      <w:r w:rsidR="00DA3B76" w:rsidRPr="00F41F15">
        <w:rPr>
          <w:sz w:val="22"/>
          <w:szCs w:val="22"/>
          <w:lang w:val="id-ID"/>
        </w:rPr>
        <w:t>CAR</w:t>
      </w:r>
      <w:r w:rsidRPr="00F41F15">
        <w:rPr>
          <w:i/>
          <w:sz w:val="22"/>
          <w:szCs w:val="22"/>
          <w:lang w:val="id-ID"/>
        </w:rPr>
        <w:t xml:space="preserve"> </w:t>
      </w:r>
      <w:r w:rsidRPr="00F41F15">
        <w:rPr>
          <w:sz w:val="22"/>
          <w:szCs w:val="22"/>
          <w:lang w:val="id-ID"/>
        </w:rPr>
        <w:t>(X</w:t>
      </w:r>
      <w:r w:rsidRPr="00F41F15">
        <w:rPr>
          <w:sz w:val="22"/>
          <w:szCs w:val="22"/>
          <w:vertAlign w:val="subscript"/>
          <w:lang w:val="id-ID"/>
        </w:rPr>
        <w:t>3</w:t>
      </w:r>
      <w:r w:rsidR="00DA3B76" w:rsidRPr="00F41F15">
        <w:rPr>
          <w:sz w:val="22"/>
          <w:szCs w:val="22"/>
          <w:lang w:val="id-ID"/>
        </w:rPr>
        <w:t>).</w:t>
      </w:r>
    </w:p>
    <w:p w:rsidR="0011081A" w:rsidRPr="00C95C0F" w:rsidRDefault="0011081A" w:rsidP="004841E4">
      <w:pPr>
        <w:spacing w:line="480" w:lineRule="auto"/>
        <w:jc w:val="center"/>
        <w:rPr>
          <w:lang w:val="id-ID"/>
        </w:rPr>
      </w:pPr>
      <w:r>
        <w:rPr>
          <w:noProof/>
          <w:lang w:val="en-US"/>
        </w:rPr>
        <w:drawing>
          <wp:inline distT="0" distB="0" distL="0" distR="0" wp14:anchorId="60177D4E" wp14:editId="002EF414">
            <wp:extent cx="2878455" cy="2051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8455" cy="2051685"/>
                    </a:xfrm>
                    <a:prstGeom prst="rect">
                      <a:avLst/>
                    </a:prstGeom>
                    <a:noFill/>
                    <a:ln>
                      <a:noFill/>
                    </a:ln>
                  </pic:spPr>
                </pic:pic>
              </a:graphicData>
            </a:graphic>
          </wp:inline>
        </w:drawing>
      </w:r>
    </w:p>
    <w:p w:rsidR="0011081A" w:rsidRDefault="0011081A" w:rsidP="004841E4">
      <w:pPr>
        <w:pStyle w:val="ListParagraph"/>
        <w:spacing w:after="0" w:line="240" w:lineRule="auto"/>
        <w:ind w:left="22"/>
        <w:jc w:val="center"/>
        <w:rPr>
          <w:rFonts w:ascii="Times New Roman" w:eastAsia="Times New Roman" w:hAnsi="Times New Roman"/>
          <w:b/>
          <w:sz w:val="24"/>
          <w:szCs w:val="24"/>
          <w:lang w:val="id-ID"/>
        </w:rPr>
      </w:pPr>
      <w:r w:rsidRPr="00C95C0F">
        <w:rPr>
          <w:rFonts w:ascii="Times New Roman" w:eastAsia="Times New Roman" w:hAnsi="Times New Roman"/>
          <w:b/>
          <w:sz w:val="24"/>
          <w:szCs w:val="24"/>
          <w:lang w:val="id-ID"/>
        </w:rPr>
        <w:t>Gambar</w:t>
      </w:r>
      <w:r w:rsidR="00F41F15">
        <w:rPr>
          <w:rFonts w:ascii="Times New Roman" w:eastAsia="Times New Roman" w:hAnsi="Times New Roman"/>
          <w:b/>
          <w:sz w:val="24"/>
          <w:szCs w:val="24"/>
          <w:lang w:val="id-ID"/>
        </w:rPr>
        <w:t xml:space="preserve"> 1 :</w:t>
      </w:r>
      <w:r w:rsidRPr="00C95C0F">
        <w:rPr>
          <w:rFonts w:ascii="Times New Roman" w:eastAsia="Times New Roman" w:hAnsi="Times New Roman"/>
          <w:b/>
          <w:sz w:val="24"/>
          <w:szCs w:val="24"/>
          <w:lang w:val="id-ID"/>
        </w:rPr>
        <w:t xml:space="preserve"> Structural Model</w:t>
      </w:r>
    </w:p>
    <w:p w:rsidR="0011081A" w:rsidRPr="004F1738" w:rsidRDefault="0011081A" w:rsidP="004841E4">
      <w:pPr>
        <w:pStyle w:val="ListParagraph"/>
        <w:spacing w:after="0" w:line="240" w:lineRule="auto"/>
        <w:ind w:left="22"/>
        <w:jc w:val="center"/>
        <w:rPr>
          <w:rFonts w:ascii="Times New Roman" w:eastAsia="Times New Roman" w:hAnsi="Times New Roman"/>
          <w:b/>
          <w:sz w:val="24"/>
          <w:szCs w:val="24"/>
          <w:lang w:val="id-ID"/>
        </w:rPr>
      </w:pPr>
      <w:r w:rsidRPr="00CC4387">
        <w:rPr>
          <w:lang w:val="id-ID"/>
        </w:rPr>
        <w:t>Sumber</w:t>
      </w:r>
      <w:r w:rsidR="00B063B6">
        <w:rPr>
          <w:lang w:val="id-ID"/>
        </w:rPr>
        <w:t xml:space="preserve"> : Output SmartPLS</w:t>
      </w:r>
      <w:r>
        <w:rPr>
          <w:lang w:val="id-ID"/>
        </w:rPr>
        <w:t>, 2023</w:t>
      </w:r>
    </w:p>
    <w:p w:rsidR="004841E4" w:rsidRDefault="004841E4" w:rsidP="0011081A">
      <w:pPr>
        <w:ind w:firstLine="360"/>
        <w:jc w:val="both"/>
        <w:rPr>
          <w:sz w:val="22"/>
          <w:szCs w:val="22"/>
          <w:lang w:val="id-ID"/>
        </w:rPr>
        <w:sectPr w:rsidR="004841E4" w:rsidSect="004841E4">
          <w:type w:val="continuous"/>
          <w:pgSz w:w="11907" w:h="16840"/>
          <w:pgMar w:top="1701" w:right="1134" w:bottom="1418" w:left="1418" w:header="709" w:footer="709" w:gutter="0"/>
          <w:cols w:space="720"/>
        </w:sectPr>
      </w:pPr>
    </w:p>
    <w:p w:rsidR="00D30CAF" w:rsidRPr="00DA3B76" w:rsidRDefault="00F72EAB">
      <w:pPr>
        <w:jc w:val="both"/>
        <w:rPr>
          <w:sz w:val="22"/>
          <w:szCs w:val="22"/>
          <w:lang w:val="id-ID"/>
        </w:rPr>
      </w:pPr>
      <w:r w:rsidRPr="00254133">
        <w:rPr>
          <w:sz w:val="22"/>
          <w:szCs w:val="22"/>
          <w:lang w:val="id-ID"/>
        </w:rPr>
        <w:t xml:space="preserve">Gambar diatas menunjukkan analisa jalur yang yang ada dalam penelitian ini dengan memberikan gambaran dari hubungan antar variabel yang diteliti. Besar kecilnya pengaruh variabel eksogen atas variabel endogen digambarkan melalui nilai koefisien. </w:t>
      </w:r>
      <w:r w:rsidR="00D30CAF" w:rsidRPr="00254133">
        <w:rPr>
          <w:sz w:val="22"/>
          <w:szCs w:val="22"/>
          <w:lang w:val="id-ID"/>
        </w:rPr>
        <w:t xml:space="preserve">Pengujian model struktural atau inner model juga dapat </w:t>
      </w:r>
      <w:r w:rsidR="00DA3B76">
        <w:rPr>
          <w:sz w:val="22"/>
          <w:szCs w:val="22"/>
          <w:lang w:val="id-ID"/>
        </w:rPr>
        <w:t>menggunakan</w:t>
      </w:r>
      <w:r w:rsidR="00D30CAF" w:rsidRPr="00254133">
        <w:rPr>
          <w:sz w:val="22"/>
          <w:szCs w:val="22"/>
          <w:lang w:val="id-ID"/>
        </w:rPr>
        <w:t xml:space="preserve"> nilai R-</w:t>
      </w:r>
      <w:r w:rsidR="00D30CAF" w:rsidRPr="00254133">
        <w:rPr>
          <w:i/>
          <w:sz w:val="22"/>
          <w:szCs w:val="22"/>
          <w:lang w:val="id-ID"/>
        </w:rPr>
        <w:t xml:space="preserve">Squares </w:t>
      </w:r>
      <w:r w:rsidR="00D30CAF" w:rsidRPr="00254133">
        <w:rPr>
          <w:sz w:val="22"/>
          <w:szCs w:val="22"/>
        </w:rPr>
        <w:t xml:space="preserve">digunakan untuk menjelaskan pengaruh variabel </w:t>
      </w:r>
      <w:r w:rsidR="00DA3B76">
        <w:rPr>
          <w:sz w:val="22"/>
          <w:szCs w:val="22"/>
          <w:lang w:val="id-ID"/>
        </w:rPr>
        <w:t>eksogen</w:t>
      </w:r>
      <w:r w:rsidR="00D30CAF" w:rsidRPr="00254133">
        <w:rPr>
          <w:sz w:val="22"/>
          <w:szCs w:val="22"/>
        </w:rPr>
        <w:t xml:space="preserve"> terhadap variabel </w:t>
      </w:r>
      <w:r w:rsidR="00DA3B76">
        <w:rPr>
          <w:sz w:val="22"/>
          <w:szCs w:val="22"/>
          <w:lang w:val="id-ID"/>
        </w:rPr>
        <w:t>endogen</w:t>
      </w:r>
    </w:p>
    <w:p w:rsidR="004D4135" w:rsidRDefault="004D4135" w:rsidP="00D30CAF">
      <w:pPr>
        <w:jc w:val="center"/>
        <w:rPr>
          <w:b/>
          <w:sz w:val="22"/>
          <w:szCs w:val="22"/>
          <w:lang w:val="id-ID"/>
        </w:rPr>
        <w:sectPr w:rsidR="004D4135">
          <w:type w:val="continuous"/>
          <w:pgSz w:w="11907" w:h="16840"/>
          <w:pgMar w:top="1701" w:right="1134" w:bottom="1418" w:left="1418" w:header="709" w:footer="709" w:gutter="0"/>
          <w:cols w:num="2" w:space="720" w:equalWidth="0">
            <w:col w:w="4535" w:space="284"/>
            <w:col w:w="4535" w:space="0"/>
          </w:cols>
        </w:sectPr>
      </w:pPr>
    </w:p>
    <w:p w:rsidR="00F41F15" w:rsidRDefault="00F41F15" w:rsidP="004D4135">
      <w:pPr>
        <w:jc w:val="center"/>
        <w:rPr>
          <w:b/>
          <w:sz w:val="22"/>
          <w:szCs w:val="22"/>
          <w:lang w:val="id-ID"/>
        </w:rPr>
      </w:pPr>
    </w:p>
    <w:p w:rsidR="00D30CAF" w:rsidRPr="00254133" w:rsidRDefault="00D30CAF" w:rsidP="004D4135">
      <w:pPr>
        <w:jc w:val="center"/>
        <w:rPr>
          <w:b/>
          <w:sz w:val="22"/>
          <w:szCs w:val="22"/>
          <w:lang w:val="id-ID"/>
        </w:rPr>
      </w:pPr>
      <w:r w:rsidRPr="00254133">
        <w:rPr>
          <w:b/>
          <w:sz w:val="22"/>
          <w:szCs w:val="22"/>
          <w:lang w:val="id-ID"/>
        </w:rPr>
        <w:t>Tabel</w:t>
      </w:r>
      <w:r w:rsidR="00F41F15">
        <w:rPr>
          <w:b/>
          <w:sz w:val="22"/>
          <w:szCs w:val="22"/>
          <w:lang w:val="id-ID"/>
        </w:rPr>
        <w:t xml:space="preserve"> 6</w:t>
      </w:r>
    </w:p>
    <w:p w:rsidR="00D30CAF" w:rsidRPr="00254133" w:rsidRDefault="00D30CAF" w:rsidP="004D4135">
      <w:pPr>
        <w:jc w:val="center"/>
        <w:rPr>
          <w:b/>
          <w:sz w:val="22"/>
          <w:szCs w:val="22"/>
          <w:lang w:val="id-ID"/>
        </w:rPr>
      </w:pPr>
      <w:r w:rsidRPr="00254133">
        <w:rPr>
          <w:b/>
          <w:sz w:val="22"/>
          <w:szCs w:val="22"/>
          <w:lang w:val="id-ID"/>
        </w:rPr>
        <w:t>Hasil Uji R-Square</w:t>
      </w:r>
    </w:p>
    <w:p w:rsidR="00D30CAF" w:rsidRPr="00254133" w:rsidRDefault="00D30CAF" w:rsidP="004D4135">
      <w:pPr>
        <w:jc w:val="center"/>
        <w:rPr>
          <w:sz w:val="22"/>
          <w:szCs w:val="22"/>
          <w:lang w:val="id-ID"/>
        </w:rPr>
      </w:pPr>
      <w:r w:rsidRPr="00254133">
        <w:rPr>
          <w:noProof/>
          <w:sz w:val="22"/>
          <w:szCs w:val="22"/>
          <w:lang w:val="en-US"/>
        </w:rPr>
        <w:drawing>
          <wp:inline distT="0" distB="0" distL="0" distR="0" wp14:anchorId="24565578" wp14:editId="1F19AAE6">
            <wp:extent cx="4015408" cy="707844"/>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12620" cy="707352"/>
                    </a:xfrm>
                    <a:prstGeom prst="rect">
                      <a:avLst/>
                    </a:prstGeom>
                  </pic:spPr>
                </pic:pic>
              </a:graphicData>
            </a:graphic>
          </wp:inline>
        </w:drawing>
      </w:r>
    </w:p>
    <w:p w:rsidR="00D30CAF" w:rsidRPr="00254133" w:rsidRDefault="00B063B6" w:rsidP="004D4135">
      <w:pPr>
        <w:jc w:val="center"/>
        <w:rPr>
          <w:sz w:val="22"/>
          <w:szCs w:val="22"/>
          <w:lang w:val="id-ID"/>
        </w:rPr>
      </w:pPr>
      <w:r w:rsidRPr="00CC4387">
        <w:rPr>
          <w:lang w:val="id-ID"/>
        </w:rPr>
        <w:t>Sumber</w:t>
      </w:r>
      <w:r>
        <w:rPr>
          <w:lang w:val="id-ID"/>
        </w:rPr>
        <w:t xml:space="preserve"> : Output SmartPLS,2023</w:t>
      </w:r>
    </w:p>
    <w:p w:rsidR="004D4135" w:rsidRDefault="004D4135">
      <w:pPr>
        <w:jc w:val="both"/>
        <w:rPr>
          <w:sz w:val="22"/>
          <w:szCs w:val="22"/>
          <w:lang w:val="id-ID"/>
        </w:rPr>
        <w:sectPr w:rsidR="004D4135" w:rsidSect="004D4135">
          <w:type w:val="continuous"/>
          <w:pgSz w:w="11907" w:h="16840"/>
          <w:pgMar w:top="1701" w:right="1134" w:bottom="1418" w:left="1418" w:header="709" w:footer="709" w:gutter="0"/>
          <w:cols w:space="284"/>
        </w:sectPr>
      </w:pPr>
    </w:p>
    <w:p w:rsidR="00254133" w:rsidRDefault="00D30CAF">
      <w:pPr>
        <w:jc w:val="both"/>
        <w:rPr>
          <w:sz w:val="22"/>
          <w:szCs w:val="22"/>
          <w:lang w:val="id-ID"/>
        </w:rPr>
      </w:pPr>
      <w:r w:rsidRPr="00254133">
        <w:rPr>
          <w:sz w:val="22"/>
          <w:szCs w:val="22"/>
          <w:lang w:val="id-ID"/>
        </w:rPr>
        <w:t xml:space="preserve">Dari hasil diatas dapav dlihat bahwa </w:t>
      </w:r>
      <w:r w:rsidR="00254133" w:rsidRPr="00254133">
        <w:rPr>
          <w:sz w:val="22"/>
          <w:szCs w:val="22"/>
          <w:lang w:val="id-ID"/>
        </w:rPr>
        <w:t xml:space="preserve">pengaruh variabel </w:t>
      </w:r>
      <w:r w:rsidR="00C81DAF">
        <w:rPr>
          <w:sz w:val="22"/>
          <w:szCs w:val="22"/>
          <w:lang w:val="id-ID"/>
        </w:rPr>
        <w:t>dependen</w:t>
      </w:r>
      <w:r w:rsidR="00254133" w:rsidRPr="00254133">
        <w:rPr>
          <w:sz w:val="22"/>
          <w:szCs w:val="22"/>
          <w:lang w:val="id-ID"/>
        </w:rPr>
        <w:t xml:space="preserve"> pembiayaan murabahah (Y</w:t>
      </w:r>
      <w:r w:rsidR="00254133" w:rsidRPr="00254133">
        <w:rPr>
          <w:sz w:val="22"/>
          <w:szCs w:val="22"/>
          <w:vertAlign w:val="subscript"/>
          <w:lang w:val="id-ID"/>
        </w:rPr>
        <w:t>1</w:t>
      </w:r>
      <w:r w:rsidR="00254133" w:rsidRPr="00254133">
        <w:rPr>
          <w:sz w:val="22"/>
          <w:szCs w:val="22"/>
          <w:lang w:val="id-ID"/>
        </w:rPr>
        <w:t xml:space="preserve">) dan </w:t>
      </w:r>
      <w:r w:rsidR="00254133" w:rsidRPr="00254133">
        <w:rPr>
          <w:i/>
          <w:sz w:val="22"/>
          <w:szCs w:val="22"/>
          <w:lang w:val="id-ID"/>
        </w:rPr>
        <w:t>Non Performing Financing</w:t>
      </w:r>
      <w:r w:rsidR="00254133">
        <w:rPr>
          <w:sz w:val="22"/>
          <w:szCs w:val="22"/>
          <w:lang w:val="id-ID"/>
        </w:rPr>
        <w:t xml:space="preserve"> (Y</w:t>
      </w:r>
      <w:r w:rsidR="00254133">
        <w:rPr>
          <w:sz w:val="22"/>
          <w:szCs w:val="22"/>
          <w:vertAlign w:val="subscript"/>
          <w:lang w:val="id-ID"/>
        </w:rPr>
        <w:t>2</w:t>
      </w:r>
      <w:r w:rsidR="00254133" w:rsidRPr="00254133">
        <w:rPr>
          <w:sz w:val="22"/>
          <w:szCs w:val="22"/>
          <w:lang w:val="id-ID"/>
        </w:rPr>
        <w:t>)</w:t>
      </w:r>
      <w:r w:rsidR="00254133">
        <w:rPr>
          <w:sz w:val="22"/>
          <w:szCs w:val="22"/>
          <w:lang w:val="id-ID"/>
        </w:rPr>
        <w:t xml:space="preserve"> terhadap variabel </w:t>
      </w:r>
      <w:r w:rsidR="00C81DAF">
        <w:rPr>
          <w:sz w:val="22"/>
          <w:szCs w:val="22"/>
          <w:lang w:val="id-ID"/>
        </w:rPr>
        <w:t>independen</w:t>
      </w:r>
      <w:r w:rsidR="00254133">
        <w:rPr>
          <w:sz w:val="22"/>
          <w:szCs w:val="22"/>
          <w:lang w:val="id-ID"/>
        </w:rPr>
        <w:t xml:space="preserve"> memiliki pengaruh yamg </w:t>
      </w:r>
      <w:r w:rsidR="00254133" w:rsidRPr="00254133">
        <w:rPr>
          <w:sz w:val="22"/>
          <w:szCs w:val="22"/>
          <w:lang w:val="id-ID"/>
        </w:rPr>
        <w:t>substantive</w:t>
      </w:r>
      <w:r w:rsidR="00254133">
        <w:rPr>
          <w:sz w:val="22"/>
          <w:szCs w:val="22"/>
          <w:lang w:val="id-ID"/>
        </w:rPr>
        <w:t>, dan model penelitian dapat dikatakan sebagai model sedang.</w:t>
      </w:r>
    </w:p>
    <w:p w:rsidR="004D4135" w:rsidRDefault="00F72EAB" w:rsidP="00254133">
      <w:pPr>
        <w:ind w:firstLine="426"/>
        <w:jc w:val="both"/>
        <w:rPr>
          <w:sz w:val="22"/>
          <w:szCs w:val="22"/>
          <w:lang w:val="id-ID"/>
        </w:rPr>
      </w:pPr>
      <w:r w:rsidRPr="00254133">
        <w:rPr>
          <w:sz w:val="22"/>
          <w:szCs w:val="22"/>
          <w:lang w:val="id-ID"/>
        </w:rPr>
        <w:t xml:space="preserve">Sedangkan nilai signifikasi dapat dikomparasikan  </w:t>
      </w:r>
      <w:r w:rsidR="00ED5552" w:rsidRPr="00254133">
        <w:rPr>
          <w:sz w:val="22"/>
          <w:szCs w:val="22"/>
          <w:lang w:val="id-ID"/>
        </w:rPr>
        <w:t>nilai P-value &lt;0,5 d</w:t>
      </w:r>
      <w:r w:rsidR="00D30CAF" w:rsidRPr="00254133">
        <w:rPr>
          <w:sz w:val="22"/>
          <w:szCs w:val="22"/>
          <w:lang w:val="id-ID"/>
        </w:rPr>
        <w:t>a</w:t>
      </w:r>
      <w:r w:rsidR="00ED5552" w:rsidRPr="00254133">
        <w:rPr>
          <w:sz w:val="22"/>
          <w:szCs w:val="22"/>
          <w:lang w:val="id-ID"/>
        </w:rPr>
        <w:t xml:space="preserve">n nilai t-hitung &lt;1,96. Hasil  </w:t>
      </w:r>
      <w:r w:rsidR="004D4135">
        <w:rPr>
          <w:sz w:val="22"/>
          <w:szCs w:val="22"/>
          <w:lang w:val="id-ID"/>
        </w:rPr>
        <w:t xml:space="preserve">hipotesis hubungan </w:t>
      </w:r>
      <w:r w:rsidR="004D4135" w:rsidRPr="004D4135">
        <w:rPr>
          <w:sz w:val="22"/>
          <w:szCs w:val="22"/>
          <w:lang w:val="id-ID"/>
        </w:rPr>
        <w:t xml:space="preserve">langsung antar variabel dapat dilihat pada </w:t>
      </w:r>
    </w:p>
    <w:p w:rsidR="00224E09" w:rsidRDefault="00224E09" w:rsidP="004D4135">
      <w:pPr>
        <w:jc w:val="both"/>
        <w:rPr>
          <w:sz w:val="22"/>
          <w:szCs w:val="22"/>
          <w:lang w:val="id-ID"/>
        </w:rPr>
        <w:sectPr w:rsidR="00224E09">
          <w:type w:val="continuous"/>
          <w:pgSz w:w="11907" w:h="16840"/>
          <w:pgMar w:top="1701" w:right="1134" w:bottom="1418" w:left="1418" w:header="709" w:footer="709" w:gutter="0"/>
          <w:cols w:num="2" w:space="720" w:equalWidth="0">
            <w:col w:w="4535" w:space="284"/>
            <w:col w:w="4535" w:space="0"/>
          </w:cols>
        </w:sectPr>
      </w:pPr>
    </w:p>
    <w:p w:rsidR="00F41F15" w:rsidRPr="00F41F15" w:rsidRDefault="004D4135" w:rsidP="00224E09">
      <w:pPr>
        <w:jc w:val="center"/>
        <w:rPr>
          <w:b/>
          <w:sz w:val="22"/>
          <w:szCs w:val="22"/>
          <w:lang w:val="id-ID"/>
        </w:rPr>
      </w:pPr>
      <w:r w:rsidRPr="00F41F15">
        <w:rPr>
          <w:b/>
          <w:sz w:val="22"/>
          <w:szCs w:val="22"/>
          <w:lang w:val="id-ID"/>
        </w:rPr>
        <w:t xml:space="preserve">Tabel </w:t>
      </w:r>
      <w:r w:rsidR="00F41F15" w:rsidRPr="00F41F15">
        <w:rPr>
          <w:b/>
          <w:sz w:val="22"/>
          <w:szCs w:val="22"/>
          <w:lang w:val="id-ID"/>
        </w:rPr>
        <w:t>7</w:t>
      </w:r>
    </w:p>
    <w:p w:rsidR="004D4135" w:rsidRPr="00F41F15" w:rsidRDefault="004D4135" w:rsidP="00224E09">
      <w:pPr>
        <w:jc w:val="center"/>
        <w:rPr>
          <w:b/>
          <w:i/>
          <w:sz w:val="22"/>
          <w:szCs w:val="22"/>
          <w:lang w:val="id-ID"/>
        </w:rPr>
      </w:pPr>
      <w:r w:rsidRPr="00F41F15">
        <w:rPr>
          <w:b/>
          <w:i/>
          <w:sz w:val="22"/>
          <w:szCs w:val="22"/>
          <w:lang w:val="id-ID"/>
        </w:rPr>
        <w:t>Path Coefficient</w:t>
      </w:r>
      <w:r w:rsidR="00224E09" w:rsidRPr="00F41F15">
        <w:rPr>
          <w:b/>
          <w:i/>
          <w:sz w:val="22"/>
          <w:szCs w:val="22"/>
          <w:lang w:val="id-ID"/>
        </w:rPr>
        <w:t>s</w:t>
      </w:r>
    </w:p>
    <w:p w:rsidR="0011081A" w:rsidRDefault="004D4135" w:rsidP="00224E09">
      <w:pPr>
        <w:jc w:val="center"/>
        <w:rPr>
          <w:noProof/>
          <w:lang w:val="id-ID"/>
        </w:rPr>
      </w:pPr>
      <w:r w:rsidRPr="004D4135">
        <w:rPr>
          <w:noProof/>
          <w:sz w:val="22"/>
          <w:szCs w:val="22"/>
          <w:lang w:val="en-US"/>
        </w:rPr>
        <w:drawing>
          <wp:inline distT="0" distB="0" distL="0" distR="0" wp14:anchorId="36BDF44D" wp14:editId="3051F109">
            <wp:extent cx="5013032" cy="165387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10338" cy="1652982"/>
                    </a:xfrm>
                    <a:prstGeom prst="rect">
                      <a:avLst/>
                    </a:prstGeom>
                  </pic:spPr>
                </pic:pic>
              </a:graphicData>
            </a:graphic>
          </wp:inline>
        </w:drawing>
      </w:r>
    </w:p>
    <w:p w:rsidR="00224E09" w:rsidRDefault="00224E09" w:rsidP="00224E09">
      <w:pPr>
        <w:jc w:val="center"/>
        <w:rPr>
          <w:sz w:val="22"/>
          <w:szCs w:val="22"/>
          <w:lang w:val="id-ID"/>
        </w:rPr>
      </w:pPr>
      <w:r>
        <w:rPr>
          <w:sz w:val="22"/>
          <w:szCs w:val="22"/>
          <w:lang w:val="id-ID"/>
        </w:rPr>
        <w:t>Sumber : Output SmartPLS,2023</w:t>
      </w:r>
    </w:p>
    <w:p w:rsidR="00224E09" w:rsidRDefault="00224E09" w:rsidP="00224E09">
      <w:pPr>
        <w:ind w:firstLine="426"/>
        <w:jc w:val="both"/>
        <w:rPr>
          <w:sz w:val="22"/>
          <w:szCs w:val="22"/>
          <w:lang w:val="id-ID"/>
        </w:rPr>
        <w:sectPr w:rsidR="00224E09" w:rsidSect="00224E09">
          <w:type w:val="continuous"/>
          <w:pgSz w:w="11907" w:h="16840"/>
          <w:pgMar w:top="1701" w:right="1134" w:bottom="1418" w:left="1418" w:header="709" w:footer="709" w:gutter="0"/>
          <w:cols w:space="284"/>
        </w:sectPr>
      </w:pPr>
    </w:p>
    <w:p w:rsidR="004F0ADD" w:rsidRDefault="004F0ADD" w:rsidP="004F0ADD">
      <w:pPr>
        <w:ind w:firstLine="426"/>
        <w:jc w:val="both"/>
        <w:rPr>
          <w:sz w:val="22"/>
          <w:szCs w:val="22"/>
        </w:rPr>
      </w:pPr>
      <w:r>
        <w:rPr>
          <w:sz w:val="22"/>
          <w:szCs w:val="22"/>
        </w:rPr>
        <w:t>Hasil menunjukan bahwa DPK berpengaruh terhadap pembiayaan Murabahah dilihat dari hasil t-statistik  2,499&gt;1.96, dan p-</w:t>
      </w:r>
      <w:r>
        <w:rPr>
          <w:i/>
          <w:sz w:val="22"/>
          <w:szCs w:val="22"/>
        </w:rPr>
        <w:t>value</w:t>
      </w:r>
      <w:r>
        <w:rPr>
          <w:sz w:val="22"/>
          <w:szCs w:val="22"/>
        </w:rPr>
        <w:t xml:space="preserve"> 0,013</w:t>
      </w:r>
      <w:r w:rsidR="00037696">
        <w:rPr>
          <w:sz w:val="22"/>
          <w:szCs w:val="22"/>
        </w:rPr>
        <w:t>&lt;</w:t>
      </w:r>
      <w:r>
        <w:rPr>
          <w:sz w:val="22"/>
          <w:szCs w:val="22"/>
        </w:rPr>
        <w:t xml:space="preserve">0.05. Kemudian dilihat dari nilai </w:t>
      </w:r>
      <w:r>
        <w:rPr>
          <w:i/>
          <w:sz w:val="22"/>
          <w:szCs w:val="22"/>
        </w:rPr>
        <w:t>original sample</w:t>
      </w:r>
      <w:r>
        <w:rPr>
          <w:sz w:val="22"/>
          <w:szCs w:val="22"/>
        </w:rPr>
        <w:t xml:space="preserve"> (O) yaitu -0,361 yang </w:t>
      </w:r>
      <w:r w:rsidR="00037696">
        <w:rPr>
          <w:sz w:val="22"/>
          <w:szCs w:val="22"/>
          <w:lang w:val="id-ID"/>
        </w:rPr>
        <w:t>menjelaskan</w:t>
      </w:r>
      <w:r>
        <w:rPr>
          <w:sz w:val="22"/>
          <w:szCs w:val="22"/>
        </w:rPr>
        <w:t xml:space="preserve"> arah pengaruh negatif antara </w:t>
      </w:r>
      <w:r w:rsidR="00037696">
        <w:rPr>
          <w:sz w:val="22"/>
          <w:szCs w:val="22"/>
          <w:lang w:val="id-ID"/>
        </w:rPr>
        <w:t>DPK</w:t>
      </w:r>
      <w:r>
        <w:rPr>
          <w:sz w:val="22"/>
          <w:szCs w:val="22"/>
        </w:rPr>
        <w:t xml:space="preserve">a terhadap Pembiayaan </w:t>
      </w:r>
      <w:r>
        <w:rPr>
          <w:i/>
          <w:sz w:val="22"/>
          <w:szCs w:val="22"/>
        </w:rPr>
        <w:t>Murabahah</w:t>
      </w:r>
      <w:r>
        <w:rPr>
          <w:sz w:val="22"/>
          <w:szCs w:val="22"/>
        </w:rPr>
        <w:t xml:space="preserve">. </w:t>
      </w:r>
      <w:r w:rsidR="00037696">
        <w:rPr>
          <w:sz w:val="22"/>
          <w:szCs w:val="22"/>
          <w:lang w:val="id-ID"/>
        </w:rPr>
        <w:t xml:space="preserve">Maka </w:t>
      </w:r>
      <w:r>
        <w:rPr>
          <w:sz w:val="22"/>
          <w:szCs w:val="22"/>
        </w:rPr>
        <w:t xml:space="preserve">hipotesis </w:t>
      </w:r>
      <w:r w:rsidR="00037696">
        <w:rPr>
          <w:sz w:val="22"/>
          <w:szCs w:val="22"/>
          <w:lang w:val="id-ID"/>
        </w:rPr>
        <w:t xml:space="preserve">DPK mempengaruhi </w:t>
      </w:r>
      <w:r>
        <w:rPr>
          <w:sz w:val="22"/>
          <w:szCs w:val="22"/>
        </w:rPr>
        <w:t xml:space="preserve">Pembiayaan Murabahah diterima. Dalam penelitian ini  dapat dilihat bahwa DPK memiliki pengaruh negatif terhadap pembiayaan murabahah.  Ini artinya ketika bank melakukan pembiayaan Murabahah dalam jumlah besar maka DPK yang dihimpun oleh bank akan berkurang. Sebaliknya jika bank memutuskan untuk meningkatkan atau menghimpun DPK maka akumulasi dana yang disalurkan untuk pembiayaan Murabahah akan berkurang.  </w:t>
      </w:r>
    </w:p>
    <w:p w:rsidR="00EC490F" w:rsidRDefault="004F0ADD" w:rsidP="004F0ADD">
      <w:pPr>
        <w:ind w:firstLine="426"/>
        <w:jc w:val="both"/>
        <w:rPr>
          <w:sz w:val="22"/>
          <w:szCs w:val="22"/>
          <w:lang w:val="id-ID"/>
        </w:rPr>
      </w:pPr>
      <w:r>
        <w:rPr>
          <w:sz w:val="22"/>
          <w:szCs w:val="22"/>
        </w:rPr>
        <w:t xml:space="preserve">Hal ini dapat terjadi karena dalam melaksanakan fungsinya sebagai media yang menyalurkan dana, bank menjadi pihak </w:t>
      </w:r>
      <w:r>
        <w:rPr>
          <w:i/>
          <w:sz w:val="22"/>
          <w:szCs w:val="22"/>
        </w:rPr>
        <w:t>intermediate</w:t>
      </w:r>
      <w:r>
        <w:rPr>
          <w:sz w:val="22"/>
          <w:szCs w:val="22"/>
        </w:rPr>
        <w:t xml:space="preserve"> dan menetapkan prinsip kehati_hatian. Bank Umum Syariah sangat berhati hati dalam menyalurkan dananya karena khawatir akan tingginya potensi risiko pembiayaan saat ini. Tidak menutup kemungkinan Bank Umum Syariah memiliki alternatif  lain dalam menginvestasikan dananya pada instrumen keuangan yang relatif lebih stabil</w:t>
      </w:r>
      <w:r>
        <w:rPr>
          <w:sz w:val="22"/>
          <w:szCs w:val="22"/>
          <w:lang w:val="id-ID"/>
        </w:rPr>
        <w:t xml:space="preserve"> </w:t>
      </w:r>
      <w:r w:rsidR="00EC490F">
        <w:rPr>
          <w:sz w:val="22"/>
          <w:szCs w:val="22"/>
          <w:lang w:val="id-ID"/>
        </w:rPr>
        <w:fldChar w:fldCharType="begin" w:fldLock="1"/>
      </w:r>
      <w:r w:rsidR="00EC490F">
        <w:rPr>
          <w:sz w:val="22"/>
          <w:szCs w:val="22"/>
          <w:lang w:val="id-ID"/>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e89b047f-023f-4d83-b521-407aff793aaa"]}],"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EC490F">
        <w:rPr>
          <w:sz w:val="22"/>
          <w:szCs w:val="22"/>
          <w:lang w:val="id-ID"/>
        </w:rPr>
        <w:fldChar w:fldCharType="separate"/>
      </w:r>
      <w:r w:rsidR="00EC490F" w:rsidRPr="00EC490F">
        <w:rPr>
          <w:noProof/>
          <w:sz w:val="22"/>
          <w:szCs w:val="22"/>
          <w:lang w:val="id-ID"/>
        </w:rPr>
        <w:t>(Anisa &amp; Tripuspitorini, 2019)</w:t>
      </w:r>
      <w:r w:rsidR="00EC490F">
        <w:rPr>
          <w:sz w:val="22"/>
          <w:szCs w:val="22"/>
          <w:lang w:val="id-ID"/>
        </w:rPr>
        <w:fldChar w:fldCharType="end"/>
      </w:r>
      <w:r w:rsidR="00EC490F">
        <w:rPr>
          <w:sz w:val="22"/>
          <w:szCs w:val="22"/>
          <w:lang w:val="id-ID"/>
        </w:rPr>
        <w:t xml:space="preserve">. Penelitian ini didukung oleh penelitian yang dilakukan oleh </w:t>
      </w:r>
      <w:r w:rsidR="00EC490F">
        <w:rPr>
          <w:sz w:val="22"/>
          <w:szCs w:val="22"/>
          <w:lang w:val="id-ID"/>
        </w:rPr>
        <w:fldChar w:fldCharType="begin" w:fldLock="1"/>
      </w:r>
      <w:r w:rsidR="00EC490F">
        <w:rPr>
          <w:sz w:val="22"/>
          <w:szCs w:val="22"/>
          <w:lang w:val="id-ID"/>
        </w:rPr>
        <w:instrText>ADDIN CSL_CITATION {"citationItems":[{"id":"ITEM-1","itemData":{"DOI":"10.24815/jaroe.v3i1.15412","abstract":"Objective – This study aims to examine the effect of the factors that effect murabaha financing in Islamic Commercial Banks in Indonesia for the 2014-2018 period.  Design/methodology – The population in this study is 13 Islamic Commercial Banks in Indonesia which were established during 2014-2018, resulting in 62 observations. Data were examined using multiple linear regression analysis panel data.  Results – The results showed that third-party funds, optimizing the distribution of funding and capital adequacy have a joint effect on murabaha financing, third-party funds has a negative effect on murabaha financing, optimizing the distribution of financing that has a positive effect on murabaha financing, capital adequacy has a positive effect on murabaha financing.","author":[{"dropping-particle":"","family":"Nanda","given":"Riska","non-dropping-particle":"","parse-names":false,"suffix":""}],"container-title":"Journal of Accounting Research, Organization and Economics","id":"ITEM-1","issue":"1","issued":{"date-parts":[["2020"]]},"page":"84-101","title":"Can Third Party Funds, Financing to Deposit Ratio, and Capital Adequacy Influence Murabaha Financing? Study of Islamic Banks in Indonesia","type":"article-journal","volume":"3"},"uris":["http://www.mendeley.com/documents/?uuid=42632ce8-99fd-4d05-8801-949e48fe67a3"]}],"mendeley":{"formattedCitation":"(Nanda, 2020)","plainTextFormattedCitation":"(Nanda, 2020)","previouslyFormattedCitation":"(Nanda, 2020)"},"properties":{"noteIndex":0},"schema":"https://github.com/citation-style-language/schema/raw/master/csl-citation.json"}</w:instrText>
      </w:r>
      <w:r w:rsidR="00EC490F">
        <w:rPr>
          <w:sz w:val="22"/>
          <w:szCs w:val="22"/>
          <w:lang w:val="id-ID"/>
        </w:rPr>
        <w:fldChar w:fldCharType="separate"/>
      </w:r>
      <w:r w:rsidR="00EC490F" w:rsidRPr="00EC490F">
        <w:rPr>
          <w:noProof/>
          <w:sz w:val="22"/>
          <w:szCs w:val="22"/>
          <w:lang w:val="id-ID"/>
        </w:rPr>
        <w:t>(Nanda, 2020)</w:t>
      </w:r>
      <w:r w:rsidR="00EC490F">
        <w:rPr>
          <w:sz w:val="22"/>
          <w:szCs w:val="22"/>
          <w:lang w:val="id-ID"/>
        </w:rPr>
        <w:fldChar w:fldCharType="end"/>
      </w:r>
      <w:r w:rsidR="00EC490F">
        <w:rPr>
          <w:sz w:val="22"/>
          <w:szCs w:val="22"/>
          <w:lang w:val="id-ID"/>
        </w:rPr>
        <w:t xml:space="preserve">, dan menolak hasil penelitian </w:t>
      </w:r>
      <w:r w:rsidR="00EC490F">
        <w:rPr>
          <w:sz w:val="22"/>
          <w:szCs w:val="22"/>
          <w:lang w:val="id-ID"/>
        </w:rPr>
        <w:fldChar w:fldCharType="begin" w:fldLock="1"/>
      </w:r>
      <w:r w:rsidR="004453EA">
        <w:rPr>
          <w:sz w:val="22"/>
          <w:szCs w:val="22"/>
          <w:lang w:val="id-ID"/>
        </w:rPr>
        <w:instrText>ADDIN CSL_CITATION {"citationItems":[{"id":"ITEM-1","itemData":{"DOI":"10.15548/al-masraf.v4i1.227","ISSN":"2528-5629","abstract":"The purpose of this study is to analyze the effect of each variable, Deposits of Third Party Fund (TPF) (X1), Non-Performing Financing (NPF) (X2), Financing to Deposit Ratio (FDR) (X3) and Profit Margin (X4) on Murabahah Financing (Y1). The population of this study was conducted on eleven Sharia Commercial Banks in Indonesia, namely Bank Muamalat, Bank Victoria Syariah, Bank BRI Syariah, Bank BNI Syariah, Bank Syariah Mandiri, Bank Syariah Mega Indonesia, Bank Panin Syariah, Bank Syariah Bukopin, Bank BCA Syariah and Bank Maybank Syariah Indonesia. The sample taken was the annual financial report for five periods, namely 2011-2015 periods. The analysis technique used panel data regression analysis was tested by F-test and T-test, with a significant value of 5%. Based on the results of the T-test and F-test, it can be known that TPF, FDR and Profit Margin simultaneously have a significant positive effect and the NPF partially have no effect of murabahah financing on Sharia Commercial Banks. Adjusted R Square value of 0.275352 indicates that the independent variable could give effect the dependent variable of 0.000429%.","author":[{"dropping-particle":"","family":"Hasnadina","given":"Putri Saula","non-dropping-particle":"","parse-names":false,"suffix":""},{"dropping-particle":"","family":"Mulazid","given":"Ade Sofyan","non-dropping-particle":"","parse-names":false,"suffix":""}],"container-title":"Al-Masraf : Jurnal Lembaga Keuangan dan Perbankan","id":"ITEM-1","issue":"1","issued":{"date-parts":[["2019"]]},"page":"17","title":"Analyze the Effect of Third Party Fund (TPF), Non-Performing Financing (NPF), Financing To Deposit Ratio (FDR) and Profit Margin on Murabahah Financing of Sharia Commercial Bank","type":"article-journal","volume":"4"},"uris":["http://www.mendeley.com/documents/?uuid=42ff4cee-875f-4757-848e-40309045a1e0"]}],"mendeley":{"formattedCitation":"(Hasnadina &amp; Mulazid, 2019)","plainTextFormattedCitation":"(Hasnadina &amp; Mulazid, 2019)","previouslyFormattedCitation":"(Hasnadina &amp; Mulazid, 2019)"},"properties":{"noteIndex":0},"schema":"https://github.com/citation-style-language/schema/raw/master/csl-citation.json"}</w:instrText>
      </w:r>
      <w:r w:rsidR="00EC490F">
        <w:rPr>
          <w:sz w:val="22"/>
          <w:szCs w:val="22"/>
          <w:lang w:val="id-ID"/>
        </w:rPr>
        <w:fldChar w:fldCharType="separate"/>
      </w:r>
      <w:r w:rsidR="00EC490F" w:rsidRPr="00EC490F">
        <w:rPr>
          <w:noProof/>
          <w:sz w:val="22"/>
          <w:szCs w:val="22"/>
          <w:lang w:val="id-ID"/>
        </w:rPr>
        <w:t>(Hasnadina &amp; Mulazid, 2019)</w:t>
      </w:r>
      <w:r w:rsidR="00EC490F">
        <w:rPr>
          <w:sz w:val="22"/>
          <w:szCs w:val="22"/>
          <w:lang w:val="id-ID"/>
        </w:rPr>
        <w:fldChar w:fldCharType="end"/>
      </w:r>
      <w:r w:rsidR="00EC490F">
        <w:rPr>
          <w:sz w:val="22"/>
          <w:szCs w:val="22"/>
          <w:lang w:val="id-ID"/>
        </w:rPr>
        <w:t xml:space="preserve">.  </w:t>
      </w:r>
    </w:p>
    <w:p w:rsidR="004453EA" w:rsidRDefault="004F0ADD" w:rsidP="004453EA">
      <w:pPr>
        <w:ind w:firstLine="426"/>
        <w:jc w:val="both"/>
        <w:rPr>
          <w:sz w:val="22"/>
          <w:szCs w:val="22"/>
          <w:lang w:val="id-ID"/>
        </w:rPr>
      </w:pPr>
      <w:r>
        <w:rPr>
          <w:sz w:val="22"/>
          <w:szCs w:val="22"/>
        </w:rPr>
        <w:t xml:space="preserve">Hasil menunjukan bahwa FDR berpengaruh terhadap pembiayaan </w:t>
      </w:r>
      <w:r w:rsidRPr="00FD17A2">
        <w:rPr>
          <w:i/>
          <w:sz w:val="22"/>
          <w:szCs w:val="22"/>
        </w:rPr>
        <w:t>Murabahah</w:t>
      </w:r>
      <w:r>
        <w:rPr>
          <w:sz w:val="22"/>
          <w:szCs w:val="22"/>
        </w:rPr>
        <w:t xml:space="preserve"> dilihat dari hasil nilai t-statistik  2,050&gt;1.96, p-</w:t>
      </w:r>
      <w:r w:rsidRPr="00FD17A2">
        <w:rPr>
          <w:i/>
          <w:sz w:val="22"/>
          <w:szCs w:val="22"/>
        </w:rPr>
        <w:t>value</w:t>
      </w:r>
      <w:r>
        <w:rPr>
          <w:sz w:val="22"/>
          <w:szCs w:val="22"/>
        </w:rPr>
        <w:t xml:space="preserve"> sebesar 0,041&lt;0.05. Kemudian dilihat dari nilai original sample (O)  -0,260 menjelaskan arah pengaruh </w:t>
      </w:r>
      <w:r w:rsidR="00FD17A2">
        <w:rPr>
          <w:sz w:val="22"/>
          <w:szCs w:val="22"/>
          <w:lang w:val="id-ID"/>
        </w:rPr>
        <w:t>negative dari</w:t>
      </w:r>
      <w:r>
        <w:rPr>
          <w:sz w:val="22"/>
          <w:szCs w:val="22"/>
        </w:rPr>
        <w:t xml:space="preserve"> FDR terhadap Pembiayaan </w:t>
      </w:r>
      <w:r>
        <w:rPr>
          <w:i/>
          <w:sz w:val="22"/>
          <w:szCs w:val="22"/>
        </w:rPr>
        <w:t>Murabahah</w:t>
      </w:r>
      <w:r>
        <w:rPr>
          <w:sz w:val="22"/>
          <w:szCs w:val="22"/>
        </w:rPr>
        <w:t xml:space="preserve">. Artinya hipotesis pengaruh FDR terhadap pembiayaan </w:t>
      </w:r>
      <w:r>
        <w:rPr>
          <w:i/>
          <w:sz w:val="22"/>
          <w:szCs w:val="22"/>
        </w:rPr>
        <w:t>murabahah</w:t>
      </w:r>
      <w:r>
        <w:rPr>
          <w:sz w:val="22"/>
          <w:szCs w:val="22"/>
        </w:rPr>
        <w:t xml:space="preserve"> diterima, dan dalam penelitian ini berhubungan secara </w:t>
      </w:r>
      <w:r>
        <w:rPr>
          <w:i/>
          <w:sz w:val="22"/>
          <w:szCs w:val="22"/>
        </w:rPr>
        <w:t>negative</w:t>
      </w:r>
      <w:r>
        <w:rPr>
          <w:sz w:val="22"/>
          <w:szCs w:val="22"/>
        </w:rPr>
        <w:t xml:space="preserve"> terhadap pembiayaan </w:t>
      </w:r>
      <w:r>
        <w:rPr>
          <w:i/>
          <w:sz w:val="22"/>
          <w:szCs w:val="22"/>
        </w:rPr>
        <w:t>murabahah</w:t>
      </w:r>
      <w:r>
        <w:rPr>
          <w:sz w:val="22"/>
          <w:szCs w:val="22"/>
        </w:rPr>
        <w:t xml:space="preserve">. </w:t>
      </w:r>
      <w:r w:rsidR="00FD17A2">
        <w:rPr>
          <w:sz w:val="22"/>
          <w:szCs w:val="22"/>
          <w:lang w:val="id-ID"/>
        </w:rPr>
        <w:t xml:space="preserve">Apabila </w:t>
      </w:r>
      <w:r>
        <w:rPr>
          <w:sz w:val="22"/>
          <w:szCs w:val="22"/>
        </w:rPr>
        <w:t xml:space="preserve">FDR ditingkatkan maka akan menurunkan pembiayaan murabahah </w:t>
      </w:r>
      <w:r w:rsidR="00FD17A2">
        <w:rPr>
          <w:sz w:val="22"/>
          <w:szCs w:val="22"/>
          <w:lang w:val="id-ID"/>
        </w:rPr>
        <w:t>ini</w:t>
      </w:r>
      <w:r>
        <w:rPr>
          <w:sz w:val="22"/>
          <w:szCs w:val="22"/>
        </w:rPr>
        <w:t xml:space="preserve"> disebabkan nilai FDR dikatakan sehat berada dalam  rata-rata 90%, jika melebihi kriteria tersebut kondisi likuiditas bank berada dalam kategori kurang sehat. Dengan demikian dapat dikatakan bahwa cadangan dana yang dimiliki bank kurang, dana yang dihimpun tidak berputar dengan baik, akibatnya bank tidak dapat memenuhi kebutuhan deposannya shingga terdapat penurunan pembiayaan, salah satunya pembiayaan murabahah. Teori </w:t>
      </w:r>
      <w:r>
        <w:rPr>
          <w:i/>
          <w:sz w:val="22"/>
          <w:szCs w:val="22"/>
        </w:rPr>
        <w:t>stewardship</w:t>
      </w:r>
      <w:r>
        <w:rPr>
          <w:sz w:val="22"/>
          <w:szCs w:val="22"/>
        </w:rPr>
        <w:t xml:space="preserve"> pada FDR, bank sebagai pengelola dan pemasok dana telah melindungi keyakinan deposan dengan baik, deposan menyimpan dananya di bank agar dapat dialihkan terhadap nasabah lain yang membutuhkan</w:t>
      </w:r>
      <w:r>
        <w:rPr>
          <w:sz w:val="22"/>
          <w:szCs w:val="22"/>
          <w:lang w:val="id-ID"/>
        </w:rPr>
        <w:t xml:space="preserve"> </w:t>
      </w:r>
      <w:r w:rsidR="004453EA">
        <w:rPr>
          <w:sz w:val="22"/>
          <w:szCs w:val="22"/>
          <w:lang w:val="id-ID"/>
        </w:rPr>
        <w:fldChar w:fldCharType="begin" w:fldLock="1"/>
      </w:r>
      <w:r w:rsidR="004453EA">
        <w:rPr>
          <w:sz w:val="22"/>
          <w:szCs w:val="22"/>
          <w:lang w:val="id-ID"/>
        </w:rPr>
        <w:instrText>ADDIN CSL_CITATION {"citationItems":[{"id":"ITEM-1","itemData":{"abstract":"Pembiayaan Murabahah Bank Umum Syariah agar dapat terus meningkat dan tepat sasaran, karena semakin banyak pembiayaan yang disalurkan sehingga laju pertumbuha nekonomi Indonesia akan terus berkembang. Penelitian ini memiliki tujuan mengetahui secara simultan dan parsial pengaruh FDR, ROE, CAR dan NPF terhadap Pembiayaan Murabahah,digunakan purposive sampling dan diperoleh \n12 bank dengan total 60 observasi. Hasil uji Koefisien Determinasi adalah 96,34%. Hasil pengujian hipotesis menunjukkan bahwa FDR,ROE,CAR dan NPF memiliki pengaruh secara simultan terhadap Pembiayaan Murabahah. Secara parsial, FDR dan ROE mempunyai pengaruh negatif terhadap Pembiayaan Murabahah, sedangkan CAR dan NPF tidak mempunyai pengaruh terhadap Pembiayaan Murabahah.","author":[{"dropping-particle":"","family":"Rezeki","given":"Annisyah Dwi","non-dropping-particle":"","parse-names":false,"suffix":""},{"dropping-particle":"","family":"Hendratno","given":"","non-dropping-particle":"","parse-names":false,"suffix":""}],"container-title":"Jurnal Ilmiah Mea","id":"ITEM-1","issue":"3","issued":{"date-parts":[["2021"]]},"page":"909-924","title":"Pengaruh Financing Deposit Ratio (Fdr), Return on Equity (Roe), Capital Adequacy Ratio (Car) Dan Non Performing Financing (Npf) Terhadap Pembiayaan Murabahah Pada Bank Umum Syariah Di Indonesia Periode 2015 - 2019","type":"article-journal","volume":"5"},"uris":["http://www.mendeley.com/documents/?uuid=ffe309f2-5051-4622-a7c6-1c3e568a60c8"]}],"mendeley":{"formattedCitation":"(Rezeki &amp; Hendratno, 2021)","plainTextFormattedCitation":"(Rezeki &amp; Hendratno, 2021)","previouslyFormattedCitation":"(Rezeki &amp; Hendratno, 2021)"},"properties":{"noteIndex":0},"schema":"https://github.com/citation-style-language/schema/raw/master/csl-citation.json"}</w:instrText>
      </w:r>
      <w:r w:rsidR="004453EA">
        <w:rPr>
          <w:sz w:val="22"/>
          <w:szCs w:val="22"/>
          <w:lang w:val="id-ID"/>
        </w:rPr>
        <w:fldChar w:fldCharType="separate"/>
      </w:r>
      <w:r w:rsidR="004453EA" w:rsidRPr="004453EA">
        <w:rPr>
          <w:noProof/>
          <w:sz w:val="22"/>
          <w:szCs w:val="22"/>
          <w:lang w:val="id-ID"/>
        </w:rPr>
        <w:t>(Rezeki &amp; Hendratno, 2021)</w:t>
      </w:r>
      <w:r w:rsidR="004453EA">
        <w:rPr>
          <w:sz w:val="22"/>
          <w:szCs w:val="22"/>
          <w:lang w:val="id-ID"/>
        </w:rPr>
        <w:fldChar w:fldCharType="end"/>
      </w:r>
      <w:r w:rsidR="004453EA">
        <w:rPr>
          <w:sz w:val="22"/>
          <w:szCs w:val="22"/>
          <w:lang w:val="id-ID"/>
        </w:rPr>
        <w:t xml:space="preserve">. </w:t>
      </w:r>
      <w:r w:rsidR="00FD17A2">
        <w:rPr>
          <w:sz w:val="22"/>
          <w:szCs w:val="22"/>
          <w:lang w:val="id-ID"/>
        </w:rPr>
        <w:t>Hasli ini sama</w:t>
      </w:r>
      <w:r w:rsidR="004453EA">
        <w:rPr>
          <w:sz w:val="22"/>
          <w:szCs w:val="22"/>
          <w:lang w:val="id-ID"/>
        </w:rPr>
        <w:t xml:space="preserve"> dengan penelitian </w:t>
      </w:r>
      <w:r w:rsidR="004453EA">
        <w:rPr>
          <w:sz w:val="22"/>
          <w:szCs w:val="22"/>
          <w:lang w:val="id-ID"/>
        </w:rPr>
        <w:fldChar w:fldCharType="begin" w:fldLock="1"/>
      </w:r>
      <w:r w:rsidR="004453EA">
        <w:rPr>
          <w:sz w:val="22"/>
          <w:szCs w:val="22"/>
          <w:lang w:val="id-ID"/>
        </w:rPr>
        <w:instrText>ADDIN CSL_CITATION {"citationItems":[{"id":"ITEM-1","itemData":{"abstract":"… “Pengaruh FDR, CAR, NPF Dan Inflasi Terhadap Pembiayaan Murabahah Dengan Dana Pihak Ketiga (DPK) Sebagai Variabel Moderasi Pada Perbankan Syariah Periode 2015-2019.…","author":[{"dropping-particle":"","family":"Setiawan","given":"Deny","non-dropping-particle":"","parse-names":false,"suffix":""},{"dropping-particle":"","family":"Febriansyah","given":"Muhammad","non-dropping-particle":"","parse-names":false,"suffix":""},{"dropping-particle":"","family":"Ardian","given":"","non-dropping-particle":"","parse-names":false,"suffix":""}],"container-title":"IKONOMIKA: Jurnal Ekonomi dan Bisnis Islam","id":"ITEM-1","issue":"1","issued":{"date-parts":[["2022"]]},"page":"1-24","title":"The Influence of NPF , CAR , and FDR on Financing Murabahah- Based with Third Party Fund as Moderator in Sharia Commercial","type":"article-journal","volume":"7"},"uris":["http://www.mendeley.com/documents/?uuid=19aefe01-2b58-4867-927b-3bb743c1f260"]}],"mendeley":{"formattedCitation":"(Setiawan et al., 2022)","plainTextFormattedCitation":"(Setiawan et al., 2022)","previouslyFormattedCitation":"(Setiawan et al., 2022)"},"properties":{"noteIndex":0},"schema":"https://github.com/citation-style-language/schema/raw/master/csl-citation.json"}</w:instrText>
      </w:r>
      <w:r w:rsidR="004453EA">
        <w:rPr>
          <w:sz w:val="22"/>
          <w:szCs w:val="22"/>
          <w:lang w:val="id-ID"/>
        </w:rPr>
        <w:fldChar w:fldCharType="separate"/>
      </w:r>
      <w:r w:rsidR="004453EA" w:rsidRPr="004453EA">
        <w:rPr>
          <w:noProof/>
          <w:sz w:val="22"/>
          <w:szCs w:val="22"/>
          <w:lang w:val="id-ID"/>
        </w:rPr>
        <w:t>(Setiawan et al., 2022)</w:t>
      </w:r>
      <w:r w:rsidR="004453EA">
        <w:rPr>
          <w:sz w:val="22"/>
          <w:szCs w:val="22"/>
          <w:lang w:val="id-ID"/>
        </w:rPr>
        <w:fldChar w:fldCharType="end"/>
      </w:r>
      <w:r w:rsidR="004453EA">
        <w:rPr>
          <w:sz w:val="22"/>
          <w:szCs w:val="22"/>
          <w:lang w:val="id-ID"/>
        </w:rPr>
        <w:t xml:space="preserve"> tetapu menolak hasil penelitian </w:t>
      </w:r>
      <w:r w:rsidR="004453EA">
        <w:rPr>
          <w:sz w:val="22"/>
          <w:szCs w:val="22"/>
          <w:lang w:val="id-ID"/>
        </w:rPr>
        <w:fldChar w:fldCharType="begin" w:fldLock="1"/>
      </w:r>
      <w:r w:rsidR="00794556">
        <w:rPr>
          <w:sz w:val="22"/>
          <w:szCs w:val="22"/>
          <w:lang w:val="id-ID"/>
        </w:rPr>
        <w:instrText>ADDIN CSL_CITATION {"citationItems":[{"id":"ITEM-1","itemData":{"DOI":"10.31014/aior.1992.02.03.113","author":[{"dropping-particle":"","family":"Melzatia","given":"Shinta Nurhasanah","non-dropping-particle":"","parse-names":false,"suffix":""}],"container-title":"Journal of Economics and Business","id":"ITEM-1","issue":"3","issued":{"date-parts":[["2019"]]},"page":"618-626","title":"Analysis of Murabaha Financing from Influence of Asset, Deposit Fund, and Profitability","type":"article-journal","volume":"2"},"uris":["http://www.mendeley.com/documents/?uuid=45dac212-f6c8-4585-b2b1-a147f6837520"]}],"mendeley":{"formattedCitation":"(Melzatia, 2019)","plainTextFormattedCitation":"(Melzatia, 2019)","previouslyFormattedCitation":"(Melzatia, 2019)"},"properties":{"noteIndex":0},"schema":"https://github.com/citation-style-language/schema/raw/master/csl-citation.json"}</w:instrText>
      </w:r>
      <w:r w:rsidR="004453EA">
        <w:rPr>
          <w:sz w:val="22"/>
          <w:szCs w:val="22"/>
          <w:lang w:val="id-ID"/>
        </w:rPr>
        <w:fldChar w:fldCharType="separate"/>
      </w:r>
      <w:r w:rsidR="004453EA" w:rsidRPr="004453EA">
        <w:rPr>
          <w:noProof/>
          <w:sz w:val="22"/>
          <w:szCs w:val="22"/>
          <w:lang w:val="id-ID"/>
        </w:rPr>
        <w:t>(Melzatia, 2019)</w:t>
      </w:r>
      <w:r w:rsidR="004453EA">
        <w:rPr>
          <w:sz w:val="22"/>
          <w:szCs w:val="22"/>
          <w:lang w:val="id-ID"/>
        </w:rPr>
        <w:fldChar w:fldCharType="end"/>
      </w:r>
    </w:p>
    <w:p w:rsidR="004F0ADD" w:rsidRDefault="004F0ADD" w:rsidP="004F0ADD">
      <w:pPr>
        <w:ind w:firstLine="426"/>
        <w:jc w:val="both"/>
        <w:rPr>
          <w:sz w:val="22"/>
          <w:szCs w:val="22"/>
        </w:rPr>
      </w:pPr>
      <w:r>
        <w:rPr>
          <w:sz w:val="22"/>
          <w:szCs w:val="22"/>
        </w:rPr>
        <w:t xml:space="preserve">Hasil menunjukan CAR  berpengaruh positive terhadap pembiayaan </w:t>
      </w:r>
      <w:r>
        <w:rPr>
          <w:i/>
          <w:sz w:val="22"/>
          <w:szCs w:val="22"/>
        </w:rPr>
        <w:t>Murabahah</w:t>
      </w:r>
      <w:r w:rsidR="00FD17A2">
        <w:rPr>
          <w:sz w:val="22"/>
          <w:szCs w:val="22"/>
        </w:rPr>
        <w:t xml:space="preserve"> dilihat dari hasil nilai 3,409&gt;</w:t>
      </w:r>
      <w:r>
        <w:rPr>
          <w:sz w:val="22"/>
          <w:szCs w:val="22"/>
        </w:rPr>
        <w:t>1.96, dan p-</w:t>
      </w:r>
      <w:r>
        <w:rPr>
          <w:i/>
          <w:sz w:val="22"/>
          <w:szCs w:val="22"/>
        </w:rPr>
        <w:t>value</w:t>
      </w:r>
      <w:r>
        <w:rPr>
          <w:sz w:val="22"/>
          <w:szCs w:val="22"/>
        </w:rPr>
        <w:t xml:space="preserve"> 0,001&lt;0.05. Kemudian dilihat dari nilai </w:t>
      </w:r>
      <w:r>
        <w:rPr>
          <w:i/>
          <w:sz w:val="22"/>
          <w:szCs w:val="22"/>
        </w:rPr>
        <w:t>original sample</w:t>
      </w:r>
      <w:r>
        <w:rPr>
          <w:sz w:val="22"/>
          <w:szCs w:val="22"/>
        </w:rPr>
        <w:t xml:space="preserve"> (O) 0,426 yang </w:t>
      </w:r>
      <w:r w:rsidR="00FD17A2">
        <w:rPr>
          <w:sz w:val="22"/>
          <w:szCs w:val="22"/>
          <w:lang w:val="id-ID"/>
        </w:rPr>
        <w:t>menggambarkan</w:t>
      </w:r>
      <w:r>
        <w:rPr>
          <w:sz w:val="22"/>
          <w:szCs w:val="22"/>
        </w:rPr>
        <w:t xml:space="preserve"> arah pengaruh positif  antara CAR terhadap Pembiayaan </w:t>
      </w:r>
      <w:r>
        <w:rPr>
          <w:i/>
          <w:sz w:val="22"/>
          <w:szCs w:val="22"/>
        </w:rPr>
        <w:t>Murabahah</w:t>
      </w:r>
      <w:r>
        <w:rPr>
          <w:sz w:val="22"/>
          <w:szCs w:val="22"/>
        </w:rPr>
        <w:t xml:space="preserve">. Artinya hipotesis pengaruh CAR terhadap Pembiayaan </w:t>
      </w:r>
      <w:r>
        <w:rPr>
          <w:i/>
          <w:sz w:val="22"/>
          <w:szCs w:val="22"/>
        </w:rPr>
        <w:t>Murabahah</w:t>
      </w:r>
      <w:r>
        <w:rPr>
          <w:sz w:val="22"/>
          <w:szCs w:val="22"/>
        </w:rPr>
        <w:t xml:space="preserve"> diterima. lni berarti bahwa jika CAR tinggi Pembiayaan </w:t>
      </w:r>
      <w:r>
        <w:rPr>
          <w:i/>
          <w:sz w:val="22"/>
          <w:szCs w:val="22"/>
        </w:rPr>
        <w:t>Murabahah</w:t>
      </w:r>
      <w:r>
        <w:rPr>
          <w:sz w:val="22"/>
          <w:szCs w:val="22"/>
        </w:rPr>
        <w:t xml:space="preserve"> juga tinggi. Tingginya CAR dalam suatu perbankan mengakibatkan peningkatan sumber financial yang berguna dalam pengembangan usaha serta antisipasi kemungkinan kerugian yang disebabkan oleh pembiayaan.</w:t>
      </w:r>
    </w:p>
    <w:p w:rsidR="00794556" w:rsidRDefault="004F0ADD" w:rsidP="004F0ADD">
      <w:pPr>
        <w:ind w:firstLine="426"/>
        <w:jc w:val="both"/>
        <w:rPr>
          <w:sz w:val="22"/>
          <w:szCs w:val="22"/>
          <w:lang w:val="id-ID"/>
        </w:rPr>
      </w:pPr>
      <w:r>
        <w:rPr>
          <w:sz w:val="22"/>
          <w:szCs w:val="22"/>
        </w:rPr>
        <w:t xml:space="preserve">Peran utama dalam aktivitas perbankan ialah kecukupan modal. Jika kecukupan modal pada suatu bank berada pada tingkat yang baik maka bisa dikatakan bank </w:t>
      </w:r>
      <w:r w:rsidR="0033470F">
        <w:rPr>
          <w:sz w:val="22"/>
          <w:szCs w:val="22"/>
        </w:rPr>
        <w:t>sehat</w:t>
      </w:r>
      <w:r w:rsidR="0033470F">
        <w:rPr>
          <w:sz w:val="22"/>
          <w:szCs w:val="22"/>
          <w:lang w:val="id-ID"/>
        </w:rPr>
        <w:t xml:space="preserve"> </w:t>
      </w:r>
      <w:r>
        <w:rPr>
          <w:sz w:val="22"/>
          <w:szCs w:val="22"/>
        </w:rPr>
        <w:t>(Irianto, 2021). Dalam hal ini manager yang berperan sebagai Steward akan melakukan upaya yang terbaik guna memenuhi standar kecukupan modal perbankan, dan menjaga kesehatan bank agar bank dapat melaksanakan kegiatan operasionalnya dengan baik</w:t>
      </w:r>
      <w:r>
        <w:rPr>
          <w:sz w:val="22"/>
          <w:szCs w:val="22"/>
          <w:lang w:val="id-ID"/>
        </w:rPr>
        <w:t xml:space="preserve"> </w:t>
      </w:r>
      <w:r>
        <w:rPr>
          <w:sz w:val="22"/>
          <w:szCs w:val="22"/>
          <w:lang w:val="id-ID"/>
        </w:rPr>
        <w:fldChar w:fldCharType="begin" w:fldLock="1"/>
      </w:r>
      <w:r w:rsidR="003030ED">
        <w:rPr>
          <w:sz w:val="22"/>
          <w:szCs w:val="22"/>
          <w:lang w:val="id-ID"/>
        </w:rPr>
        <w:instrText>ADDIN CSL_CITATION {"citationItems":[{"id":"ITEM-1","itemData":{"DOI":"10.1108/IJLMA-11-2016-0118","ISSN":"17542448","abstract":"Purpose – The purpose of the paper is to demonstrate that notwithstanding the fact that stewardship theory embraces things like trust of directors, their professionalism, loyalty and willingness to be concerned for the interests of others, as well as rejecting the foundations of classic agency problems that are asserted by agency theory, board accountability is as relevant to stewardship theory as it is to agency theory. Design/methodology/approach – The paper applies the theory underlying board accountability in corporate governance, which is so often applied both in the corporate governance literature and in practice with agency theory in mind, to stewardship theory. Findings – While the idea of accountability of boards is generally associated with an explanation and conceptualisation of the role and behaviour of directors as agents within classic agency theory, the paper demonstrates that board accountability is a necessary part of board life even if the role of directors is explained and conceptualised in terms of stewardship theory. Practical implications – The paper suggests some accountability mechanisms that might be employed in a stewardship approach. Originality/value – While many authors have talked in general terms about board accountability and its importance, this is the first paper that has engaged in a substantial study that links board accountability directly with stewardship theory, and to establish that accountability is necessary.","author":[{"dropping-particle":"","family":"Keay","given":"Andrew","non-dropping-particle":"","parse-names":false,"suffix":""}],"container-title":"International Journal of Law and Management","id":"ITEM-1","issue":"6","issued":{"date-parts":[["2017"]]},"page":"1292-1314","title":"Stewardship theory: is board accountability necessary?","type":"article-journal","volume":"59"},"uris":["http://www.mendeley.com/documents/?uuid=a9623943-5948-4110-a5c2-3fb44930d1fc"]}],"mendeley":{"formattedCitation":"(Keay, 2017)","plainTextFormattedCitation":"(Keay, 2017)","previouslyFormattedCitation":"(Keay, 2017)"},"properties":{"noteIndex":0},"schema":"https://github.com/citation-style-language/schema/raw/master/csl-citation.json"}</w:instrText>
      </w:r>
      <w:r>
        <w:rPr>
          <w:sz w:val="22"/>
          <w:szCs w:val="22"/>
          <w:lang w:val="id-ID"/>
        </w:rPr>
        <w:fldChar w:fldCharType="separate"/>
      </w:r>
      <w:r w:rsidRPr="004F0ADD">
        <w:rPr>
          <w:noProof/>
          <w:sz w:val="22"/>
          <w:szCs w:val="22"/>
          <w:lang w:val="id-ID"/>
        </w:rPr>
        <w:t>(Keay, 2017)</w:t>
      </w:r>
      <w:r>
        <w:rPr>
          <w:sz w:val="22"/>
          <w:szCs w:val="22"/>
          <w:lang w:val="id-ID"/>
        </w:rPr>
        <w:fldChar w:fldCharType="end"/>
      </w:r>
      <w:r w:rsidR="004453EA" w:rsidRPr="004453EA">
        <w:rPr>
          <w:sz w:val="22"/>
          <w:szCs w:val="22"/>
          <w:lang w:val="id-ID"/>
        </w:rPr>
        <w:t>.</w:t>
      </w:r>
      <w:r w:rsidR="00794556">
        <w:rPr>
          <w:sz w:val="22"/>
          <w:szCs w:val="22"/>
          <w:lang w:val="id-ID"/>
        </w:rPr>
        <w:t xml:space="preserve"> Penelitian ini </w:t>
      </w:r>
      <w:r w:rsidR="0033470F">
        <w:rPr>
          <w:sz w:val="22"/>
          <w:szCs w:val="22"/>
          <w:lang w:val="id-ID"/>
        </w:rPr>
        <w:t>sama</w:t>
      </w:r>
      <w:r w:rsidR="00794556">
        <w:rPr>
          <w:sz w:val="22"/>
          <w:szCs w:val="22"/>
          <w:lang w:val="id-ID"/>
        </w:rPr>
        <w:t xml:space="preserve"> dengan penelitian oleh </w:t>
      </w:r>
      <w:r w:rsidR="00794556">
        <w:rPr>
          <w:sz w:val="22"/>
          <w:szCs w:val="22"/>
          <w:lang w:val="id-ID"/>
        </w:rPr>
        <w:fldChar w:fldCharType="begin" w:fldLock="1"/>
      </w:r>
      <w:r w:rsidR="00794556">
        <w:rPr>
          <w:sz w:val="22"/>
          <w:szCs w:val="22"/>
          <w:lang w:val="id-ID"/>
        </w:rPr>
        <w:instrText>ADDIN CSL_CITATION {"citationItems":[{"id":"ITEM-1","itemData":{"DOI":"10.53088/jadfi.v1i3.176","abstract":"This study aims to determine the effect of third-party funds, capital adequacy ratio, and return on assets on murabahah financing with non-performing financing as moderating variables. This type of research is a quantitative research using secondary data. The population in this study amounted to 14 Islamic commercial banks. The sample of this study was determined by the purposive sampling method with the criteria determined by the researcher to obtain 60 samples from 12 Islamic commercial banks in the 2016-2020 period. The results showed that the third-party funds and capital adequacy ratio variables positively and significantly affected murabahah financing. In contrast, the return on assets variable had a positive but not significant effect. The moderated regression analysis (MRA) test shows that the non-performing financing interaction can moderate the effect of third-party funds, capital adequacy ratio, and return on assets on murabahah financing.","author":[{"dropping-particle":"","family":"Nauval","given":"Amiratun","non-dropping-particle":"","parse-names":false,"suffix":""},{"dropping-particle":"","family":"Rahman","given":"Taufikur","non-dropping-particle":"","parse-names":false,"suffix":""}],"container-title":"Journal of Accounting and Digital Finance","id":"ITEM-1","issue":"3","issued":{"date-parts":[["2021"]]},"page":"265-277","title":"Determinan pembiayaan murabahah dengan non-performing financing sebagai variabel moderating","type":"article-journal","volume":"1"},"uris":["http://www.mendeley.com/documents/?uuid=588cb520-9a77-4837-a672-47dbbc449f36"]}],"mendeley":{"formattedCitation":"(Nauval &amp; Rahman, 2021)","plainTextFormattedCitation":"(Nauval &amp; Rahman, 2021)","previouslyFormattedCitation":"(Nauval &amp; Rahman, 2021)"},"properties":{"noteIndex":0},"schema":"https://github.com/citation-style-language/schema/raw/master/csl-citation.json"}</w:instrText>
      </w:r>
      <w:r w:rsidR="00794556">
        <w:rPr>
          <w:sz w:val="22"/>
          <w:szCs w:val="22"/>
          <w:lang w:val="id-ID"/>
        </w:rPr>
        <w:fldChar w:fldCharType="separate"/>
      </w:r>
      <w:r w:rsidR="00794556" w:rsidRPr="00794556">
        <w:rPr>
          <w:noProof/>
          <w:sz w:val="22"/>
          <w:szCs w:val="22"/>
          <w:lang w:val="id-ID"/>
        </w:rPr>
        <w:t>(Nauval &amp; Rahman, 2021)</w:t>
      </w:r>
      <w:r w:rsidR="00794556">
        <w:rPr>
          <w:sz w:val="22"/>
          <w:szCs w:val="22"/>
          <w:lang w:val="id-ID"/>
        </w:rPr>
        <w:fldChar w:fldCharType="end"/>
      </w:r>
      <w:r w:rsidR="00794556">
        <w:rPr>
          <w:sz w:val="22"/>
          <w:szCs w:val="22"/>
          <w:lang w:val="id-ID"/>
        </w:rPr>
        <w:t xml:space="preserve"> dan </w:t>
      </w:r>
      <w:r w:rsidR="00794556">
        <w:rPr>
          <w:sz w:val="22"/>
          <w:szCs w:val="22"/>
          <w:lang w:val="id-ID"/>
        </w:rPr>
        <w:fldChar w:fldCharType="begin" w:fldLock="1"/>
      </w:r>
      <w:r w:rsidR="00794556">
        <w:rPr>
          <w:sz w:val="22"/>
          <w:szCs w:val="22"/>
          <w:lang w:val="id-ID"/>
        </w:rPr>
        <w:instrText>ADDIN CSL_CITATION {"citationItems":[{"id":"ITEM-1","itemData":{"abstract":"Tujuan dari penelitian ini ialah guna mengetahui apakah variabel terikat dalam penelitian ini dapat dipengaruhi oleh variabel bebas. Populasi pada penelitian ini sebanyak 14 Bank Umum Syariah dengan teknik sampling yang dipergunakan ialah purposive sampling sehingga sampel yang dipakai yaitu sebanyak 11 Bank Umum Syariah. Dalam penelitian ini, regresi berganda digunakan untuk menguji hipotesis. Berdasarkan hasil uji simultan diketahui bahwa pembiayaan murabahah tak dapat dipengaruhi oleh NPF dan CAR secara bersama-sama. Berdasarkan uji parsial menghasilkan pembiayaan murabahah tak dpat dipengaruhi oleh NPF tetapi pembiayaan murabahah dapat dipengaruhi oleh CAR.","author":[{"dropping-particle":"","family":"Rahayu","given":"Andika","non-dropping-particle":"","parse-names":false,"suffix":""},{"dropping-particle":"","family":"Kosasih","given":"","non-dropping-particle":"","parse-names":false,"suffix":""},{"dropping-particle":"","family":"Suhaemi","given":"Ujang","non-dropping-particle":"","parse-names":false,"suffix":""}],"container-title":"Competitive Jurnal Akuntansi dan Keuangan","id":"ITEM-1","issue":"1","issued":{"date-parts":[["2022"]]},"page":"122-126","title":"Pengaruh NPF dan CAR Terhadap Pembiayaan Murabahah","type":"article-journal","volume":"6"},"uris":["http://www.mendeley.com/documents/?uuid=929985e3-75ce-477a-91f5-586bb059e1db"]}],"mendeley":{"formattedCitation":"(Rahayu et al., 2022)","plainTextFormattedCitation":"(Rahayu et al., 2022)","previouslyFormattedCitation":"(Rahayu et al., 2022)"},"properties":{"noteIndex":0},"schema":"https://github.com/citation-style-language/schema/raw/master/csl-citation.json"}</w:instrText>
      </w:r>
      <w:r w:rsidR="00794556">
        <w:rPr>
          <w:sz w:val="22"/>
          <w:szCs w:val="22"/>
          <w:lang w:val="id-ID"/>
        </w:rPr>
        <w:fldChar w:fldCharType="separate"/>
      </w:r>
      <w:r w:rsidR="00794556" w:rsidRPr="00794556">
        <w:rPr>
          <w:noProof/>
          <w:sz w:val="22"/>
          <w:szCs w:val="22"/>
          <w:lang w:val="id-ID"/>
        </w:rPr>
        <w:t>(Rahayu et al., 2022)</w:t>
      </w:r>
      <w:r w:rsidR="00794556">
        <w:rPr>
          <w:sz w:val="22"/>
          <w:szCs w:val="22"/>
          <w:lang w:val="id-ID"/>
        </w:rPr>
        <w:fldChar w:fldCharType="end"/>
      </w:r>
      <w:r w:rsidR="00794556">
        <w:rPr>
          <w:sz w:val="22"/>
          <w:szCs w:val="22"/>
          <w:lang w:val="id-ID"/>
        </w:rPr>
        <w:t xml:space="preserve"> tetapi berbanding terbalik dengan penelitian </w:t>
      </w:r>
      <w:r w:rsidR="00794556">
        <w:rPr>
          <w:sz w:val="22"/>
          <w:szCs w:val="22"/>
          <w:lang w:val="id-ID"/>
        </w:rPr>
        <w:fldChar w:fldCharType="begin" w:fldLock="1"/>
      </w:r>
      <w:r w:rsidR="00794556">
        <w:rPr>
          <w:sz w:val="22"/>
          <w:szCs w:val="22"/>
          <w:lang w:val="id-ID"/>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Zulaecha, Hesty Erviani ; Yulistiana","given":"Firlia","non-dropping-particle":"","parse-names":false,"suffix":""}],"container-title":"Competitive Jurnal Akuntansi dan Keuangan, Vol. 4 (No.1),E-ISSN 2549-79IX","id":"ITEM-1","issue":"1","issued":{"date-parts":[["2018"]]},"page":"56-65","title":"Pengaruh Capital Adequacy Ratio, Dana Pihak Ketiga, Financing To Deposit Ratio dan Non Performing Financing Terhadap Pembiayaan Murabahah (Pada Bank Umum Syariah Periode 2013 – 2018)","type":"article-journal","volume":"4"},"uris":["http://www.mendeley.com/documents/?uuid=91fc8f9a-c43e-46ca-beb8-c119165914b9"]}],"mendeley":{"formattedCitation":"(Zulaecha, Hesty Erviani ; Yulistiana, 2018)","plainTextFormattedCitation":"(Zulaecha, Hesty Erviani ; Yulistiana, 2018)","previouslyFormattedCitation":"(Zulaecha, Hesty Erviani ; Yulistiana, 2018)"},"properties":{"noteIndex":0},"schema":"https://github.com/citation-style-language/schema/raw/master/csl-citation.json"}</w:instrText>
      </w:r>
      <w:r w:rsidR="00794556">
        <w:rPr>
          <w:sz w:val="22"/>
          <w:szCs w:val="22"/>
          <w:lang w:val="id-ID"/>
        </w:rPr>
        <w:fldChar w:fldCharType="separate"/>
      </w:r>
      <w:r w:rsidR="00794556" w:rsidRPr="00794556">
        <w:rPr>
          <w:noProof/>
          <w:sz w:val="22"/>
          <w:szCs w:val="22"/>
          <w:lang w:val="id-ID"/>
        </w:rPr>
        <w:t>(Zulaecha, Hesty Erviani ; Yulistiana, 2018)</w:t>
      </w:r>
      <w:r w:rsidR="00794556">
        <w:rPr>
          <w:sz w:val="22"/>
          <w:szCs w:val="22"/>
          <w:lang w:val="id-ID"/>
        </w:rPr>
        <w:fldChar w:fldCharType="end"/>
      </w:r>
      <w:r w:rsidR="00794556">
        <w:rPr>
          <w:sz w:val="22"/>
          <w:szCs w:val="22"/>
          <w:lang w:val="id-ID"/>
        </w:rPr>
        <w:t xml:space="preserve"> dan </w:t>
      </w:r>
      <w:r w:rsidR="00794556">
        <w:rPr>
          <w:sz w:val="22"/>
          <w:szCs w:val="22"/>
          <w:lang w:val="id-ID"/>
        </w:rPr>
        <w:fldChar w:fldCharType="begin" w:fldLock="1"/>
      </w:r>
      <w:r w:rsidR="00794556">
        <w:rPr>
          <w:sz w:val="22"/>
          <w:szCs w:val="22"/>
          <w:lang w:val="id-ID"/>
        </w:rPr>
        <w:instrText>ADDIN CSL_CITATION {"citationItems":[{"id":"ITEM-1","itemData":{"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9767e84e-a4d3-45cc-b85f-63f1e9c7cba5"]}],"mendeley":{"formattedCitation":"(Yulyani &amp; Diana, 2021)","plainTextFormattedCitation":"(Yulyani &amp; Diana, 2021)","previouslyFormattedCitation":"(Yulyani &amp; Diana, 2021)"},"properties":{"noteIndex":0},"schema":"https://github.com/citation-style-language/schema/raw/master/csl-citation.json"}</w:instrText>
      </w:r>
      <w:r w:rsidR="00794556">
        <w:rPr>
          <w:sz w:val="22"/>
          <w:szCs w:val="22"/>
          <w:lang w:val="id-ID"/>
        </w:rPr>
        <w:fldChar w:fldCharType="separate"/>
      </w:r>
      <w:r w:rsidR="00794556" w:rsidRPr="00794556">
        <w:rPr>
          <w:noProof/>
          <w:sz w:val="22"/>
          <w:szCs w:val="22"/>
          <w:lang w:val="id-ID"/>
        </w:rPr>
        <w:t>(Yulyani &amp; Diana, 2021)</w:t>
      </w:r>
      <w:r w:rsidR="00794556">
        <w:rPr>
          <w:sz w:val="22"/>
          <w:szCs w:val="22"/>
          <w:lang w:val="id-ID"/>
        </w:rPr>
        <w:fldChar w:fldCharType="end"/>
      </w:r>
    </w:p>
    <w:p w:rsidR="004F0ADD" w:rsidRDefault="004F0ADD" w:rsidP="004F0ADD">
      <w:pPr>
        <w:ind w:firstLine="426"/>
        <w:jc w:val="both"/>
        <w:rPr>
          <w:sz w:val="22"/>
          <w:szCs w:val="22"/>
        </w:rPr>
      </w:pPr>
      <w:r w:rsidRPr="00471853">
        <w:rPr>
          <w:sz w:val="22"/>
          <w:szCs w:val="22"/>
        </w:rPr>
        <w:t>Hasil menunjukan</w:t>
      </w:r>
      <w:r>
        <w:rPr>
          <w:sz w:val="22"/>
          <w:szCs w:val="22"/>
        </w:rPr>
        <w:t xml:space="preserve"> FDR tidak berpengaruh terhadap NPF</w:t>
      </w:r>
      <w:r w:rsidR="00471853">
        <w:rPr>
          <w:sz w:val="22"/>
          <w:szCs w:val="22"/>
          <w:lang w:val="id-ID"/>
        </w:rPr>
        <w:t>,</w:t>
      </w:r>
      <w:r>
        <w:rPr>
          <w:sz w:val="22"/>
          <w:szCs w:val="22"/>
        </w:rPr>
        <w:t xml:space="preserve"> dilihat dari hasil nilai t-statistik 1,866&lt;1.96, dan p-</w:t>
      </w:r>
      <w:r>
        <w:rPr>
          <w:i/>
          <w:sz w:val="22"/>
          <w:szCs w:val="22"/>
        </w:rPr>
        <w:t>value</w:t>
      </w:r>
      <w:r w:rsidR="00471853">
        <w:rPr>
          <w:sz w:val="22"/>
          <w:szCs w:val="22"/>
        </w:rPr>
        <w:t xml:space="preserve"> sebesar 0,063</w:t>
      </w:r>
      <w:r w:rsidR="00471853">
        <w:rPr>
          <w:sz w:val="22"/>
          <w:szCs w:val="22"/>
          <w:lang w:val="id-ID"/>
        </w:rPr>
        <w:t>&gt;</w:t>
      </w:r>
      <w:r>
        <w:rPr>
          <w:sz w:val="22"/>
          <w:szCs w:val="22"/>
        </w:rPr>
        <w:t xml:space="preserve">0.05. Kemudian dari nilai </w:t>
      </w:r>
      <w:r>
        <w:rPr>
          <w:i/>
          <w:sz w:val="22"/>
          <w:szCs w:val="22"/>
        </w:rPr>
        <w:t>original sample</w:t>
      </w:r>
      <w:r>
        <w:rPr>
          <w:sz w:val="22"/>
          <w:szCs w:val="22"/>
        </w:rPr>
        <w:t xml:space="preserve"> (O) 0,222 yang menunjukkan arah pengaruh positif tidak signifikan  antara FDR terhadap NPF. Artinya hipotesis ditolak, jadi besar kecilnya FDR tidak akan mempengaruhi NPF Bank Umum Syariah. Hubungan </w:t>
      </w:r>
      <w:r w:rsidR="00471853">
        <w:rPr>
          <w:sz w:val="22"/>
          <w:szCs w:val="22"/>
          <w:lang w:val="id-ID"/>
        </w:rPr>
        <w:t>positive</w:t>
      </w:r>
      <w:r>
        <w:rPr>
          <w:sz w:val="22"/>
          <w:szCs w:val="22"/>
        </w:rPr>
        <w:t xml:space="preserve"> antar FDR </w:t>
      </w:r>
      <w:r w:rsidR="00C35C74">
        <w:rPr>
          <w:sz w:val="22"/>
          <w:szCs w:val="22"/>
          <w:lang w:val="id-ID"/>
        </w:rPr>
        <w:t>dengan</w:t>
      </w:r>
      <w:r w:rsidR="00C35C74">
        <w:rPr>
          <w:sz w:val="22"/>
          <w:szCs w:val="22"/>
        </w:rPr>
        <w:t xml:space="preserve"> NPF</w:t>
      </w:r>
      <w:r>
        <w:rPr>
          <w:sz w:val="22"/>
          <w:szCs w:val="22"/>
        </w:rPr>
        <w:t xml:space="preserve"> ketika bank menyalurkan dana dengan jumlah yang tinggi maka akan mengakibatkan </w:t>
      </w:r>
      <w:r w:rsidR="00C35C74">
        <w:rPr>
          <w:sz w:val="22"/>
          <w:szCs w:val="22"/>
          <w:lang w:val="id-ID"/>
        </w:rPr>
        <w:t>resiko pembiayan</w:t>
      </w:r>
      <w:r>
        <w:rPr>
          <w:sz w:val="22"/>
          <w:szCs w:val="22"/>
        </w:rPr>
        <w:t xml:space="preserve"> macet atau bermasalah dengan jumlah yang sebanding dengan dana yang dibagikan. </w:t>
      </w:r>
    </w:p>
    <w:p w:rsidR="0007513C" w:rsidRDefault="004F0ADD" w:rsidP="00C35C74">
      <w:pPr>
        <w:ind w:firstLine="426"/>
        <w:jc w:val="both"/>
        <w:rPr>
          <w:sz w:val="22"/>
          <w:szCs w:val="22"/>
          <w:lang w:val="id-ID"/>
        </w:rPr>
      </w:pPr>
      <w:r>
        <w:rPr>
          <w:sz w:val="22"/>
          <w:szCs w:val="22"/>
        </w:rPr>
        <w:t xml:space="preserve"> Ketersediaan likuiditas memungkinkan bank untuk memenuhi kewajiban keuangannya, baik dalam hal memenuhi permintaan penarikan dana maupun komitmen untuk memberikan pembiayaan. </w:t>
      </w:r>
      <w:r w:rsidR="00C35C74">
        <w:rPr>
          <w:sz w:val="22"/>
          <w:szCs w:val="22"/>
          <w:lang w:val="id-ID"/>
        </w:rPr>
        <w:t>FDR ialah cerminn dari uang yang telah dihimpun bank kemudian diberikan pada nasabah dengan bentuk pembiayaan</w:t>
      </w:r>
      <w:r>
        <w:rPr>
          <w:sz w:val="22"/>
          <w:szCs w:val="22"/>
        </w:rPr>
        <w:t>. Dana yang dikumpulkan meliputi simpanan masyarakat berupa tabungan dan berbagai jenis simpanan lainnya</w:t>
      </w:r>
      <w:r>
        <w:rPr>
          <w:sz w:val="22"/>
          <w:szCs w:val="22"/>
          <w:lang w:val="id-ID"/>
        </w:rPr>
        <w:t xml:space="preserve"> </w:t>
      </w:r>
      <w:r w:rsidR="00C35C74">
        <w:rPr>
          <w:sz w:val="22"/>
          <w:szCs w:val="22"/>
          <w:lang w:val="id-ID"/>
        </w:rPr>
        <w:fldChar w:fldCharType="begin" w:fldLock="1"/>
      </w:r>
      <w:r w:rsidR="00926B75">
        <w:rPr>
          <w:sz w:val="22"/>
          <w:szCs w:val="22"/>
          <w:lang w:val="id-ID"/>
        </w:rPr>
        <w:instrText>ADDIN CSL_CITATION {"citationItems":[{"id":"ITEM-1","itemData":{"DOI":"10.1108/IJIF-09-2019-0134","ISSN":"22894365","abstract":"Purpose: This study aims to examine the influence of internal and external factors on the credit risk (represented by nonperforming financing [NPF]) of Indonesian Sharīʿah rural banks (SRBs) – a type of Islamic bank that provides Islamic financial services especially to small and medium businesses in Indonesia. Internal variables comprise capital adequacy ratio (CAR), financing to deposit ratio (FDR), return on assets (ROA), operating expense ratio (OER), financing to value (FTV) and profit and loss sharing (PLS) financing ratio. External variables comprise inflation, economic growth and interest rate. Design/methodology/approach: The study uses the annual reports of SRBs in Indonesia as secondary data for the years 2010–2019. Auto regressive distributed lag (ARDL) is used as the analysis method to examine the short-run and long-run relationships between the variables. Findings: The findings indicate that four variables experienced a lag in the short run, namely, NPF, inflation, CAR and PLS, with different results recorded for each of the variables. Furthermore, the long-run results show that CAR and ROA influence the NPF of SRBs positively, whereas inflation and PLS have a negative influence on NPF. The rest of the variables – notably economic growth, interest rate, FDR, FTV and OER – do not have an influence on NPF in SRBs. Research limitations/implications: The level of NPF in SRBs exceeds the provision of the Central Bank of Indonesia. The findings are expected to have implications for SRBs and the regulator to consider and to manage the factors related to NPF properly due to the important role of SRBs in small and medium businesses’ development. Originality/value: This study measures the determinants of NPF using internal and external variables, including the addition of a dummy variable, notably FTV. This study also uses ARDL to analyze the financial policies involving data at the present time and lagged time.","author":[{"dropping-particle":"","family":"Priyadi","given":"Unggul","non-dropping-particle":"","parse-names":false,"suffix":""},{"dropping-particle":"","family":"Utami","given":"Kurnia Dwi Sari","non-dropping-particle":"","parse-names":false,"suffix":""},{"dropping-particle":"","family":"Muhammad","given":"Rifqi","non-dropping-particle":"","parse-names":false,"suffix":""},{"dropping-particle":"","family":"Nugraheni","given":"Peni","non-dropping-particle":"","parse-names":false,"suffix":""}],"container-title":"ISRA International Journal of Islamic Finance","id":"ITEM-1","issue":"3","issued":{"date-parts":[["2021"]]},"page":"284-301","title":"Determinants of credit risk of Indonesian Sharīʿah rural banks","type":"article-journal","volume":"13"},"uris":["http://www.mendeley.com/documents/?uuid=163cd9f9-9c13-42ea-8f78-c9a6d6a80126"]}],"mendeley":{"formattedCitation":"(Priyadi et al., 2021)","plainTextFormattedCitation":"(Priyadi et al., 2021)","previouslyFormattedCitation":"(Priyadi et al., 2021)"},"properties":{"noteIndex":0},"schema":"https://github.com/citation-style-language/schema/raw/master/csl-citation.json"}</w:instrText>
      </w:r>
      <w:r w:rsidR="00C35C74">
        <w:rPr>
          <w:sz w:val="22"/>
          <w:szCs w:val="22"/>
          <w:lang w:val="id-ID"/>
        </w:rPr>
        <w:fldChar w:fldCharType="separate"/>
      </w:r>
      <w:r w:rsidR="00C35C74" w:rsidRPr="00C35C74">
        <w:rPr>
          <w:noProof/>
          <w:sz w:val="22"/>
          <w:szCs w:val="22"/>
          <w:lang w:val="id-ID"/>
        </w:rPr>
        <w:t>(Priyadi et al., 2021)</w:t>
      </w:r>
      <w:r w:rsidR="00C35C74">
        <w:rPr>
          <w:sz w:val="22"/>
          <w:szCs w:val="22"/>
          <w:lang w:val="id-ID"/>
        </w:rPr>
        <w:fldChar w:fldCharType="end"/>
      </w:r>
      <w:r w:rsidR="00C35C74">
        <w:rPr>
          <w:sz w:val="22"/>
          <w:szCs w:val="22"/>
          <w:lang w:val="id-ID"/>
        </w:rPr>
        <w:t xml:space="preserve">. </w:t>
      </w:r>
      <w:r>
        <w:rPr>
          <w:sz w:val="22"/>
          <w:szCs w:val="22"/>
        </w:rPr>
        <w:t xml:space="preserve">Hal ini juga menunjukkan bahwa ketika ada peningkatan rasio jumlah pembiayaan akan mengakibatkan peningkatan risiko kredit </w:t>
      </w:r>
      <w:r w:rsidR="00794556">
        <w:rPr>
          <w:sz w:val="22"/>
          <w:szCs w:val="22"/>
          <w:lang w:val="id-ID"/>
        </w:rPr>
        <w:fldChar w:fldCharType="begin" w:fldLock="1"/>
      </w:r>
      <w:r w:rsidR="0007513C">
        <w:rPr>
          <w:sz w:val="22"/>
          <w:szCs w:val="22"/>
          <w:lang w:val="id-ID"/>
        </w:rPr>
        <w:instrText>ADDIN CSL_CITATION {"citationItems":[{"id":"ITEM-1","itemData":{"ISSN":"2746-6213","abstract":"Islamic banking at the moment is one of the most important things in the economy in Indonesia. Non Performing Financing (NPF) is one of the ratio that is considered by Islamic banking. NPF is an indicator that shows the risk of payment failure in the financing provided by Islamic banking. This study aims to analyze the influence of internal factors and external factors on Non-Performing Financing. The study was conducted at Islamic Commercial Banks in Indonesia for the 2014-2018 period. The internal variables used are the Capital Adequacy Ratio (CAR) and the Financing to Deposit Ratio (FDR) and the external variables used are the inflation rate, Gross Domestic Product (GDP) and the BI Rate. The results of the research shown by the t test show that partially the CAR and BI Rate variables have a negative effect on NPF meanwhile FDR, inflation and GDP variables have no effect on NPF.","author":[{"dropping-particle":"","family":"Rahmah","given":"Framesa Januari","non-dropping-particle":"","parse-names":false,"suffix":""},{"dropping-particle":"","family":"Pratiwi","given":"Leni Nur","non-dropping-particle":"","parse-names":false,"suffix":""},{"dropping-particle":"","family":"Setiawan","given":"Iwan","non-dropping-particle":"","parse-names":false,"suffix":""}],"container-title":"Journal of Applied Islamic Economics and Finance","id":"ITEM-1","issue":"3","issued":{"date-parts":[["2021"]]},"page":"661-676","title":"Analisis Pengaruh Faktor Internal dan Faktor Eksternal Terhadap Non-Performing Financing pada Bank Umum Syariah Analysis iof ithe iinfluence iof iinternal iand iexternal ifactors ion inon-performing ifinancing iin iIslamic icommercial ibanks Framesa iJanu","type":"article-journal","volume":"1"},"uris":["http://www.mendeley.com/documents/?uuid=4d8666ba-c4d8-41ee-84e7-02609c56efab"]}],"mendeley":{"formattedCitation":"(Rahmah et al., 2021)","plainTextFormattedCitation":"(Rahmah et al., 2021)","previouslyFormattedCitation":"(Rahmah et al., 2021)"},"properties":{"noteIndex":0},"schema":"https://github.com/citation-style-language/schema/raw/master/csl-citation.json"}</w:instrText>
      </w:r>
      <w:r w:rsidR="00794556">
        <w:rPr>
          <w:sz w:val="22"/>
          <w:szCs w:val="22"/>
          <w:lang w:val="id-ID"/>
        </w:rPr>
        <w:fldChar w:fldCharType="separate"/>
      </w:r>
      <w:r w:rsidR="00794556" w:rsidRPr="00794556">
        <w:rPr>
          <w:noProof/>
          <w:sz w:val="22"/>
          <w:szCs w:val="22"/>
          <w:lang w:val="id-ID"/>
        </w:rPr>
        <w:t>(Rahmah et al., 2021)</w:t>
      </w:r>
      <w:r w:rsidR="00794556">
        <w:rPr>
          <w:sz w:val="22"/>
          <w:szCs w:val="22"/>
          <w:lang w:val="id-ID"/>
        </w:rPr>
        <w:fldChar w:fldCharType="end"/>
      </w:r>
      <w:r w:rsidR="00794556">
        <w:rPr>
          <w:sz w:val="22"/>
          <w:szCs w:val="22"/>
          <w:lang w:val="id-ID"/>
        </w:rPr>
        <w:t xml:space="preserve">. </w:t>
      </w:r>
      <w:r w:rsidR="0007513C">
        <w:rPr>
          <w:sz w:val="22"/>
          <w:szCs w:val="22"/>
          <w:lang w:val="id-ID"/>
        </w:rPr>
        <w:t xml:space="preserve">Penelitian ini sejalan dengan penelelitian </w:t>
      </w:r>
      <w:r w:rsidR="0007513C">
        <w:rPr>
          <w:sz w:val="22"/>
          <w:szCs w:val="22"/>
          <w:lang w:val="id-ID"/>
        </w:rPr>
        <w:fldChar w:fldCharType="begin" w:fldLock="1"/>
      </w:r>
      <w:r w:rsidR="0007513C">
        <w:rPr>
          <w:sz w:val="22"/>
          <w:szCs w:val="22"/>
          <w:lang w:val="id-ID"/>
        </w:rPr>
        <w:instrText>ADDIN CSL_CITATION {"citationItems":[{"id":"ITEM-1","itemData":{"DOI":"10.1108/978-1-78756-793-1-00081","ISBN":"9781787567931","ISSN":"25162853","abstract":"Purpose – The aim of this study is to analyze the effects of macro- and micro-economic variables on the ratio of troubled financing (Non-Performing Financing, NPF). Design/Methodology/Approach – The method used in this research is the data panel fixed effect with 13 banks and 4 periods of data report (semi-annual report 2014–2015). Findings – The regression result achieved that variable inflation significantly influences the ratio of NPF. Variable Gross Domestic Product and assets total significantly influence the ratio of NPF too. While the SBI sharia’s variable and Financing to Deposit Ratio did not significantly affect NPF in Syariah’s Unit of Aceh Bank Pembangunan Daerah (BPD) in Indonesia. Research Limitations/Implications – This study uses panel data which are a combination of time series data and cross-section. Practical Implications – The policymakers can design a macro-policy carefully and better fiscal policies. Originality/Value – This research was conducted on the Syariah’s Unit of BPD in Indonesia during the period 2014–2015 and it has not been done before.","author":[{"dropping-particle":"","family":"Damanhur","given":"","non-dropping-particle":"","parse-names":false,"suffix":""},{"dropping-particle":"","family":"Albra","given":"Wahyuddin","non-dropping-particle":"","parse-names":false,"suffix":""},{"dropping-particle":"","family":"Syamni","given":"Ghazali","non-dropping-particle":"","parse-names":false,"suffix":""},{"dropping-particle":"","family":"Habibie","given":"Muhammad","non-dropping-particle":"","parse-names":false,"suffix":""}],"container-title":"Emerald Reach Proceedings Series","id":"ITEM-1","issued":{"date-parts":[["2018"]]},"page":"265-271","title":"What is the determinant of non-performing financing in branch Sharia regional bank in Indonesia","type":"article-journal","volume":"1"},"uris":["http://www.mendeley.com/documents/?uuid=17e99c3b-a2c8-47f3-a304-261d730c080f"]}],"mendeley":{"formattedCitation":"(Damanhur et al., 2018)","plainTextFormattedCitation":"(Damanhur et al., 2018)","previouslyFormattedCitation":"(Damanhur et al., 2018)"},"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Damanhur et al., 2018)</w:t>
      </w:r>
      <w:r w:rsidR="0007513C">
        <w:rPr>
          <w:sz w:val="22"/>
          <w:szCs w:val="22"/>
          <w:lang w:val="id-ID"/>
        </w:rPr>
        <w:fldChar w:fldCharType="end"/>
      </w:r>
      <w:r w:rsidR="0007513C">
        <w:rPr>
          <w:sz w:val="22"/>
          <w:szCs w:val="22"/>
          <w:lang w:val="id-ID"/>
        </w:rPr>
        <w:t xml:space="preserve"> dan </w:t>
      </w:r>
      <w:r w:rsidR="0007513C">
        <w:rPr>
          <w:sz w:val="22"/>
          <w:szCs w:val="22"/>
          <w:lang w:val="id-ID"/>
        </w:rPr>
        <w:fldChar w:fldCharType="begin" w:fldLock="1"/>
      </w:r>
      <w:r w:rsidR="0007513C">
        <w:rPr>
          <w:sz w:val="22"/>
          <w:szCs w:val="22"/>
          <w:lang w:val="id-ID"/>
        </w:rPr>
        <w:instrText>ADDIN CSL_CITATION {"citationItems":[{"id":"ITEM-1","itemData":{"DOI":"10.20473/jebis.v5i1.13180","ISSN":"2442-6563","abstract":"The accumulation of non performing financing in economic activities financed by banks can cause problems with the continuity of the bank's operations, if that exceeds certain limits will have potential to stop the bank's activities. This study aims to analyze the influence of bank’s internal variables like  FDR, CAR, BOPO and bank external variables like macroeconomic indicators consisting of exchange rates, inflation and GDP (GDP) against non-Performing Financing (NPF) of Islamic Commercial Banks in Indonesia. The data used are monthly industrial time series of Sharia Commercial Banks (BUS) for the period June 2014 to December 2018 sourced from the Islamic Banking Statistics of the Financial Services Authority, the Central Bureau of Statistics (Badan Pusat Statistik) and Bank Indonesia and analyzed using multiple regression methods. The research implications explain the relationship between the internal variables of the bank company (FDR, CAR and BOPO) and macroeconomic variables (Inflation, Exchange and GDP) on the NPF of Islamic banks in Indonesia so that they can be used as input for the relevant authorities in making policies to suppress NPF at a low level. The variables used can provide an overview of the role of the implementation of sharia public bank governance and existing macroeconomic conditions so that it can produce policies and provisions in the field of sharia banking that are effective and on target. The results showed that the CAR variable had a significant effect on NPF with negative influence. Whereas FDR, BOPO, exchange rate, inflation and GDP have no influence on NPF BUS in IndonesiaKeywords: Non Performing Financing, Non Performing Loan, Islamic Commercial Bank, Indonesia.","author":[{"dropping-particle":"","family":"Indrajaya","given":"Indrajaya","non-dropping-particle":"","parse-names":false,"suffix":""}],"container-title":"Jurnal Ekonomi dan Bisnis Islam (Journal of Islamic Economics and Business)","id":"ITEM-1","issue":"1","issued":{"date-parts":[["2019"]]},"page":"68","title":"Determinan Non-Performing Financing Pada Bank Umum Syariah Di Indonesia","type":"article-journal","volume":"5"},"uris":["http://www.mendeley.com/documents/?uuid=a989d149-2fc0-49ab-80df-52d474ee69a6"]}],"mendeley":{"formattedCitation":"(Indrajaya, 2019)","plainTextFormattedCitation":"(Indrajaya, 2019)","previouslyFormattedCitation":"(Indrajaya, 2019)"},"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Indrajaya, 2019)</w:t>
      </w:r>
      <w:r w:rsidR="0007513C">
        <w:rPr>
          <w:sz w:val="22"/>
          <w:szCs w:val="22"/>
          <w:lang w:val="id-ID"/>
        </w:rPr>
        <w:fldChar w:fldCharType="end"/>
      </w:r>
      <w:r w:rsidR="0007513C">
        <w:rPr>
          <w:sz w:val="22"/>
          <w:szCs w:val="22"/>
          <w:lang w:val="id-ID"/>
        </w:rPr>
        <w:t xml:space="preserve">, serta menolak penelitian </w:t>
      </w:r>
      <w:r w:rsidR="0007513C">
        <w:rPr>
          <w:sz w:val="22"/>
          <w:szCs w:val="22"/>
          <w:lang w:val="id-ID"/>
        </w:rPr>
        <w:fldChar w:fldCharType="begin" w:fldLock="1"/>
      </w:r>
      <w:r w:rsidR="0007513C">
        <w:rPr>
          <w:sz w:val="22"/>
          <w:szCs w:val="22"/>
          <w:lang w:val="id-ID"/>
        </w:rPr>
        <w:instrText>ADDIN CSL_CITATION {"citationItems":[{"id":"ITEM-1","itemData":{"abstract":"Penelitian ini bertujuan untuk menganalisis pengaruh Financing to Deposit Ratio (FDR) terhadap Non Performing Financing (NPF) Perbankan Syariah di Indonesia. Populasi yang digunakan dalam penelitian ini adalah laporan keuangan Perbankan Syariah periode 2012-2016. Data penelitian ini menggunakan data kuantitatif yang diperoleh dari laporan keuangan bulanan Perbankan Syariah pada website Bank Indonesia. Alat analisis yang digunakan adalah analisis regresi sederhana. Financing to Deposit Ratio (FDR) berpengaruh positif tidak signifikan terhadap Non Performing Financing (NPF).","author":[{"dropping-particle":"","family":"Rosidah","given":"Euis","non-dropping-particle":"","parse-names":false,"suffix":""}],"container-title":"Jurnal Akuntansi","id":"ITEM-1","issue":"2","issued":{"date-parts":[["2017"]]},"page":"128-134","title":"Pengaruh Financing To Deposit Ratio Terhadap Non Performing Financing Perbankan Syariah di Indonesia","type":"article-journal","volume":"12"},"uris":["http://www.mendeley.com/documents/?uuid=94826a97-dca0-4de0-8245-05b198672067"]}],"mendeley":{"formattedCitation":"(Rosidah, 2017)","plainTextFormattedCitation":"(Rosidah, 2017)","previouslyFormattedCitation":"(Rosidah, 2017)"},"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Rosidah, 2017)</w:t>
      </w:r>
      <w:r w:rsidR="0007513C">
        <w:rPr>
          <w:sz w:val="22"/>
          <w:szCs w:val="22"/>
          <w:lang w:val="id-ID"/>
        </w:rPr>
        <w:fldChar w:fldCharType="end"/>
      </w:r>
      <w:r w:rsidR="0007513C">
        <w:rPr>
          <w:sz w:val="22"/>
          <w:szCs w:val="22"/>
          <w:lang w:val="id-ID"/>
        </w:rPr>
        <w:t xml:space="preserve"> dan </w:t>
      </w:r>
      <w:r w:rsidR="0007513C">
        <w:rPr>
          <w:sz w:val="22"/>
          <w:szCs w:val="22"/>
          <w:lang w:val="id-ID"/>
        </w:rPr>
        <w:fldChar w:fldCharType="begin" w:fldLock="1"/>
      </w:r>
      <w:r w:rsidR="0007513C">
        <w:rPr>
          <w:sz w:val="22"/>
          <w:szCs w:val="22"/>
          <w:lang w:val="id-ID"/>
        </w:rPr>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Perdani","given":"Putri","non-dropping-particle":"","parse-names":false,"suffix":""},{"dropping-particle":"","family":"Maskudi","given":"","non-dropping-particle":"","parse-names":false,"suffix":""},{"dropping-particle":"","family":"Sari","given":"Risti Lia","non-dropping-particle":"","parse-names":false,"suffix":""}],"container-title":"AKSES: Jurnal Ekonomi dan Bisnis","id":"ITEM-1","issue":"1","issued":{"date-parts":[["2019"]]},"page":"36-40","title":"Analisis Faktor-Faktor Yang Mempengaruhi Non Performing Financing (NPF) Di Industri Bank Pembiayaan Rakyat Syariah (BPRS) Di Indonesia","type":"article-journal","volume":"14"},"uris":["http://www.mendeley.com/documents/?uuid=660a43a8-5cbd-42cc-866e-dd1d32d2f08d"]}],"mendeley":{"formattedCitation":"(Perdani et al., 2019)","plainTextFormattedCitation":"(Perdani et al., 2019)","previouslyFormattedCitation":"(Perdani et al., 2019)"},"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Perdani et al., 2019)</w:t>
      </w:r>
      <w:r w:rsidR="0007513C">
        <w:rPr>
          <w:sz w:val="22"/>
          <w:szCs w:val="22"/>
          <w:lang w:val="id-ID"/>
        </w:rPr>
        <w:fldChar w:fldCharType="end"/>
      </w:r>
    </w:p>
    <w:p w:rsidR="004D4135" w:rsidRDefault="006C2E8C" w:rsidP="006C2E8C">
      <w:pPr>
        <w:ind w:firstLine="426"/>
        <w:jc w:val="both"/>
        <w:rPr>
          <w:sz w:val="22"/>
          <w:szCs w:val="22"/>
          <w:lang w:val="id-ID"/>
        </w:rPr>
      </w:pPr>
      <w:r>
        <w:rPr>
          <w:sz w:val="22"/>
          <w:szCs w:val="22"/>
        </w:rPr>
        <w:t xml:space="preserve">Hasil menunjukan CAR berpengaruh negatif terhadap NPF dilihat dari </w:t>
      </w:r>
      <w:r w:rsidR="00037696">
        <w:rPr>
          <w:sz w:val="22"/>
          <w:szCs w:val="22"/>
          <w:lang w:val="id-ID"/>
        </w:rPr>
        <w:t>n</w:t>
      </w:r>
      <w:r>
        <w:rPr>
          <w:sz w:val="22"/>
          <w:szCs w:val="22"/>
        </w:rPr>
        <w:t>ilai t-statistik 12,158&gt;1.96, dan p-</w:t>
      </w:r>
      <w:r w:rsidRPr="00BF1009">
        <w:rPr>
          <w:i/>
          <w:sz w:val="22"/>
          <w:szCs w:val="22"/>
        </w:rPr>
        <w:t>value</w:t>
      </w:r>
      <w:r>
        <w:rPr>
          <w:sz w:val="22"/>
          <w:szCs w:val="22"/>
        </w:rPr>
        <w:t xml:space="preserve"> 0,000&lt;0.05. Kemudian dilihat dari nilai original sample (O) -0,765 yang menunjukkan arah pengaruh negatif  antara capital adequacy ratio terhadap NPF. Artinya hipotesis pengaruh CAR terhadap NPF diterima. lni menggambarkan bahwa ketika NPF suatu bank tinggi maka CARnya rendah. Hal ini karena NPF dapat mengurangi modal bank. Rasio CAR yang menggambarkan kecukupan modal bank harus bisa mengcover semua risiko usaha yang dialami bank, salah satunya ialah risiko kerugian akibat dari Pembiayaan bermasalah (kredit macet)</w:t>
      </w:r>
      <w:r>
        <w:rPr>
          <w:sz w:val="22"/>
          <w:szCs w:val="22"/>
          <w:lang w:val="id-ID"/>
        </w:rPr>
        <w:t xml:space="preserve"> </w:t>
      </w:r>
      <w:r w:rsidR="0007513C">
        <w:rPr>
          <w:sz w:val="22"/>
          <w:szCs w:val="22"/>
          <w:lang w:val="id-ID"/>
        </w:rPr>
        <w:fldChar w:fldCharType="begin" w:fldLock="1"/>
      </w:r>
      <w:r w:rsidR="0007513C">
        <w:rPr>
          <w:sz w:val="22"/>
          <w:szCs w:val="22"/>
          <w:lang w:val="id-ID"/>
        </w:rPr>
        <w:instrText>ADDIN CSL_CITATION {"citationItems":[{"id":"ITEM-1","itemData":{"ISSN":"2746-6213","abstract":"Islamic banking at the moment is one of the most important things in the economy in Indonesia. Non Performing Financing (NPF) is one of the ratio that is considered by Islamic banking. NPF is an indicator that shows the risk of payment failure in the financing provided by Islamic banking. This study aims to analyze the influence of internal factors and external factors on Non-Performing Financing. The study was conducted at Islamic Commercial Banks in Indonesia for the 2014-2018 period. The internal variables used are the Capital Adequacy Ratio (CAR) and the Financing to Deposit Ratio (FDR) and the external variables used are the inflation rate, Gross Domestic Product (GDP) and the BI Rate. The results of the research shown by the t test show that partially the CAR and BI Rate variables have a negative effect on NPF meanwhile FDR, inflation and GDP variables have no effect on NPF.","author":[{"dropping-particle":"","family":"Rahmah","given":"Framesa Januari","non-dropping-particle":"","parse-names":false,"suffix":""},{"dropping-particle":"","family":"Pratiwi","given":"Leni Nur","non-dropping-particle":"","parse-names":false,"suffix":""},{"dropping-particle":"","family":"Setiawan","given":"Iwan","non-dropping-particle":"","parse-names":false,"suffix":""}],"container-title":"Journal of Applied Islamic Economics and Finance","id":"ITEM-1","issue":"3","issued":{"date-parts":[["2021"]]},"page":"661-676","title":"Analisis Pengaruh Faktor Internal dan Faktor Eksternal Terhadap Non-Performing Financing pada Bank Umum Syariah Analysis iof ithe iinfluence iof iinternal iand iexternal ifactors ion inon-performing ifinancing iin iIslamic icommercial ibanks Framesa iJanu","type":"article-journal","volume":"1"},"uris":["http://www.mendeley.com/documents/?uuid=4d8666ba-c4d8-41ee-84e7-02609c56efab"]}],"mendeley":{"formattedCitation":"(Rahmah et al., 2021)","plainTextFormattedCitation":"(Rahmah et al., 2021)","previouslyFormattedCitation":"(Rahmah et al., 2021)"},"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Rahmah et al., 2021)</w:t>
      </w:r>
      <w:r w:rsidR="0007513C">
        <w:rPr>
          <w:sz w:val="22"/>
          <w:szCs w:val="22"/>
          <w:lang w:val="id-ID"/>
        </w:rPr>
        <w:fldChar w:fldCharType="end"/>
      </w:r>
      <w:r w:rsidR="0007513C">
        <w:rPr>
          <w:sz w:val="22"/>
          <w:szCs w:val="22"/>
          <w:lang w:val="id-ID"/>
        </w:rPr>
        <w:t xml:space="preserve">. </w:t>
      </w:r>
      <w:r w:rsidR="00527BAC">
        <w:rPr>
          <w:sz w:val="22"/>
          <w:szCs w:val="22"/>
          <w:lang w:val="id-ID"/>
        </w:rPr>
        <w:t>hasil</w:t>
      </w:r>
      <w:r w:rsidR="0007513C">
        <w:rPr>
          <w:sz w:val="22"/>
          <w:szCs w:val="22"/>
          <w:lang w:val="id-ID"/>
        </w:rPr>
        <w:t xml:space="preserve"> ini </w:t>
      </w:r>
      <w:r w:rsidR="00527BAC">
        <w:rPr>
          <w:sz w:val="22"/>
          <w:szCs w:val="22"/>
          <w:lang w:val="id-ID"/>
        </w:rPr>
        <w:t>sama</w:t>
      </w:r>
      <w:r w:rsidR="0007513C">
        <w:rPr>
          <w:sz w:val="22"/>
          <w:szCs w:val="22"/>
          <w:lang w:val="id-ID"/>
        </w:rPr>
        <w:t xml:space="preserve"> dengan penelitian  </w:t>
      </w:r>
      <w:r w:rsidR="0007513C">
        <w:rPr>
          <w:sz w:val="22"/>
          <w:szCs w:val="22"/>
          <w:lang w:val="id-ID"/>
        </w:rPr>
        <w:fldChar w:fldCharType="begin" w:fldLock="1"/>
      </w:r>
      <w:r w:rsidR="0007513C">
        <w:rPr>
          <w:sz w:val="22"/>
          <w:szCs w:val="22"/>
          <w:lang w:val="id-ID"/>
        </w:rPr>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Perdani","given":"Putri","non-dropping-particle":"","parse-names":false,"suffix":""},{"dropping-particle":"","family":"Maskudi","given":"","non-dropping-particle":"","parse-names":false,"suffix":""},{"dropping-particle":"","family":"Sari","given":"Risti Lia","non-dropping-particle":"","parse-names":false,"suffix":""}],"container-title":"AKSES: Jurnal Ekonomi dan Bisnis","id":"ITEM-1","issue":"1","issued":{"date-parts":[["2019"]]},"page":"36-40","title":"Analisis Faktor-Faktor Yang Mempengaruhi Non Performing Financing (NPF) Di Industri Bank Pembiayaan Rakyat Syariah (BPRS) Di Indonesia","type":"article-journal","volume":"14"},"uris":["http://www.mendeley.com/documents/?uuid=660a43a8-5cbd-42cc-866e-dd1d32d2f08d"]}],"mendeley":{"formattedCitation":"(Perdani et al., 2019)","plainTextFormattedCitation":"(Perdani et al., 2019)","previouslyFormattedCitation":"(Perdani et al., 2019)"},"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Perdani et al., 2019)</w:t>
      </w:r>
      <w:r w:rsidR="0007513C">
        <w:rPr>
          <w:sz w:val="22"/>
          <w:szCs w:val="22"/>
          <w:lang w:val="id-ID"/>
        </w:rPr>
        <w:fldChar w:fldCharType="end"/>
      </w:r>
      <w:r w:rsidR="0007513C">
        <w:rPr>
          <w:sz w:val="22"/>
          <w:szCs w:val="22"/>
          <w:lang w:val="id-ID"/>
        </w:rPr>
        <w:t xml:space="preserve"> dan </w:t>
      </w:r>
      <w:r w:rsidR="0007513C">
        <w:rPr>
          <w:sz w:val="22"/>
          <w:szCs w:val="22"/>
          <w:lang w:val="id-ID"/>
        </w:rPr>
        <w:fldChar w:fldCharType="begin" w:fldLock="1"/>
      </w:r>
      <w:r w:rsidR="005D3302">
        <w:rPr>
          <w:sz w:val="22"/>
          <w:szCs w:val="22"/>
          <w:lang w:val="id-ID"/>
        </w:rPr>
        <w:instrText>ADDIN CSL_CITATION {"citationItems":[{"id":"ITEM-1","itemData":{"DOI":"10.20473/jebis.v5i1.13180","ISSN":"2442-6563","abstract":"The accumulation of non performing financing in economic activities financed by banks can cause problems with the continuity of the bank's operations, if that exceeds certain limits will have potential to stop the bank's activities. This study aims to analyze the influence of bank’s internal variables like  FDR, CAR, BOPO and bank external variables like macroeconomic indicators consisting of exchange rates, inflation and GDP (GDP) against non-Performing Financing (NPF) of Islamic Commercial Banks in Indonesia. The data used are monthly industrial time series of Sharia Commercial Banks (BUS) for the period June 2014 to December 2018 sourced from the Islamic Banking Statistics of the Financial Services Authority, the Central Bureau of Statistics (Badan Pusat Statistik) and Bank Indonesia and analyzed using multiple regression methods. The research implications explain the relationship between the internal variables of the bank company (FDR, CAR and BOPO) and macroeconomic variables (Inflation, Exchange and GDP) on the NPF of Islamic banks in Indonesia so that they can be used as input for the relevant authorities in making policies to suppress NPF at a low level. The variables used can provide an overview of the role of the implementation of sharia public bank governance and existing macroeconomic conditions so that it can produce policies and provisions in the field of sharia banking that are effective and on target. The results showed that the CAR variable had a significant effect on NPF with negative influence. Whereas FDR, BOPO, exchange rate, inflation and GDP have no influence on NPF BUS in IndonesiaKeywords: Non Performing Financing, Non Performing Loan, Islamic Commercial Bank, Indonesia.","author":[{"dropping-particle":"","family":"Indrajaya","given":"Indrajaya","non-dropping-particle":"","parse-names":false,"suffix":""}],"container-title":"Jurnal Ekonomi dan Bisnis Islam (Journal of Islamic Economics and Business)","id":"ITEM-1","issue":"1","issued":{"date-parts":[["2019"]]},"page":"68","title":"Determinan Non-Performing Financing Pada Bank Umum Syariah Di Indonesia","type":"article-journal","volume":"5"},"uris":["http://www.mendeley.com/documents/?uuid=a989d149-2fc0-49ab-80df-52d474ee69a6"]}],"mendeley":{"formattedCitation":"(Indrajaya, 2019)","plainTextFormattedCitation":"(Indrajaya, 2019)","previouslyFormattedCitation":"(Indrajaya, 2019)"},"properties":{"noteIndex":0},"schema":"https://github.com/citation-style-language/schema/raw/master/csl-citation.json"}</w:instrText>
      </w:r>
      <w:r w:rsidR="0007513C">
        <w:rPr>
          <w:sz w:val="22"/>
          <w:szCs w:val="22"/>
          <w:lang w:val="id-ID"/>
        </w:rPr>
        <w:fldChar w:fldCharType="separate"/>
      </w:r>
      <w:r w:rsidR="0007513C" w:rsidRPr="0007513C">
        <w:rPr>
          <w:noProof/>
          <w:sz w:val="22"/>
          <w:szCs w:val="22"/>
          <w:lang w:val="id-ID"/>
        </w:rPr>
        <w:t>(Indrajaya, 2019)</w:t>
      </w:r>
      <w:r w:rsidR="0007513C">
        <w:rPr>
          <w:sz w:val="22"/>
          <w:szCs w:val="22"/>
          <w:lang w:val="id-ID"/>
        </w:rPr>
        <w:fldChar w:fldCharType="end"/>
      </w:r>
      <w:r w:rsidR="005D3302">
        <w:rPr>
          <w:sz w:val="22"/>
          <w:szCs w:val="22"/>
          <w:lang w:val="id-ID"/>
        </w:rPr>
        <w:t xml:space="preserve">, namun berbanding terbalik dengan penelitian </w:t>
      </w:r>
      <w:r w:rsidR="005D3302">
        <w:rPr>
          <w:sz w:val="22"/>
          <w:szCs w:val="22"/>
          <w:lang w:val="id-ID"/>
        </w:rPr>
        <w:fldChar w:fldCharType="begin" w:fldLock="1"/>
      </w:r>
      <w:r w:rsidR="005D3302">
        <w:rPr>
          <w:sz w:val="22"/>
          <w:szCs w:val="22"/>
          <w:lang w:val="id-ID"/>
        </w:rPr>
        <w:instrText>ADDIN CSL_CITATION {"citationItems":[{"id":"ITEM-1","itemData":{"DOI":"10.1108/IJIF-09-2019-0134","ISSN":"22894365","abstract":"Purpose: This study aims to examine the influence of internal and external factors on the credit risk (represented by nonperforming financing [NPF]) of Indonesian Sharīʿah rural banks (SRBs) – a type of Islamic bank that provides Islamic financial services especially to small and medium businesses in Indonesia. Internal variables comprise capital adequacy ratio (CAR), financing to deposit ratio (FDR), return on assets (ROA), operating expense ratio (OER), financing to value (FTV) and profit and loss sharing (PLS) financing ratio. External variables comprise inflation, economic growth and interest rate. Design/methodology/approach: The study uses the annual reports of SRBs in Indonesia as secondary data for the years 2010–2019. Auto regressive distributed lag (ARDL) is used as the analysis method to examine the short-run and long-run relationships between the variables. Findings: The findings indicate that four variables experienced a lag in the short run, namely, NPF, inflation, CAR and PLS, with different results recorded for each of the variables. Furthermore, the long-run results show that CAR and ROA influence the NPF of SRBs positively, whereas inflation and PLS have a negative influence on NPF. The rest of the variables – notably economic growth, interest rate, FDR, FTV and OER – do not have an influence on NPF in SRBs. Research limitations/implications: The level of NPF in SRBs exceeds the provision of the Central Bank of Indonesia. The findings are expected to have implications for SRBs and the regulator to consider and to manage the factors related to NPF properly due to the important role of SRBs in small and medium businesses’ development. Originality/value: This study measures the determinants of NPF using internal and external variables, including the addition of a dummy variable, notably FTV. This study also uses ARDL to analyze the financial policies involving data at the present time and lagged time.","author":[{"dropping-particle":"","family":"Priyadi","given":"Unggul","non-dropping-particle":"","parse-names":false,"suffix":""},{"dropping-particle":"","family":"Utami","given":"Kurnia Dwi Sari","non-dropping-particle":"","parse-names":false,"suffix":""},{"dropping-particle":"","family":"Muhammad","given":"Rifqi","non-dropping-particle":"","parse-names":false,"suffix":""},{"dropping-particle":"","family":"Nugraheni","given":"Peni","non-dropping-particle":"","parse-names":false,"suffix":""}],"container-title":"ISRA International Journal of Islamic Finance","id":"ITEM-1","issue":"3","issued":{"date-parts":[["2021"]]},"page":"284-301","title":"Determinants of credit risk of Indonesian Sharīʿah rural banks","type":"article-journal","volume":"13"},"uris":["http://www.mendeley.com/documents/?uuid=163cd9f9-9c13-42ea-8f78-c9a6d6a80126"]}],"mendeley":{"formattedCitation":"(Priyadi et al., 2021)","plainTextFormattedCitation":"(Priyadi et al., 2021)","previouslyFormattedCitation":"(Priyadi et al., 2021)"},"properties":{"noteIndex":0},"schema":"https://github.com/citation-style-language/schema/raw/master/csl-citation.json"}</w:instrText>
      </w:r>
      <w:r w:rsidR="005D3302">
        <w:rPr>
          <w:sz w:val="22"/>
          <w:szCs w:val="22"/>
          <w:lang w:val="id-ID"/>
        </w:rPr>
        <w:fldChar w:fldCharType="separate"/>
      </w:r>
      <w:r w:rsidR="005D3302" w:rsidRPr="005D3302">
        <w:rPr>
          <w:noProof/>
          <w:sz w:val="22"/>
          <w:szCs w:val="22"/>
          <w:lang w:val="id-ID"/>
        </w:rPr>
        <w:t>(Priyadi et al., 2021)</w:t>
      </w:r>
      <w:r w:rsidR="005D3302">
        <w:rPr>
          <w:sz w:val="22"/>
          <w:szCs w:val="22"/>
          <w:lang w:val="id-ID"/>
        </w:rPr>
        <w:fldChar w:fldCharType="end"/>
      </w:r>
      <w:r w:rsidR="005D3302">
        <w:rPr>
          <w:sz w:val="22"/>
          <w:szCs w:val="22"/>
          <w:lang w:val="id-ID"/>
        </w:rPr>
        <w:t xml:space="preserve"> dan </w:t>
      </w:r>
      <w:r w:rsidR="005D3302">
        <w:rPr>
          <w:sz w:val="22"/>
          <w:szCs w:val="22"/>
          <w:lang w:val="id-ID"/>
        </w:rPr>
        <w:fldChar w:fldCharType="begin" w:fldLock="1"/>
      </w:r>
      <w:r w:rsidR="007248FE">
        <w:rPr>
          <w:sz w:val="22"/>
          <w:szCs w:val="22"/>
          <w:lang w:val="id-ID"/>
        </w:rPr>
        <w:instrText>ADDIN CSL_CITATION {"citationItems":[{"id":"ITEM-1","itemData":{"DOI":"10.37676/ekombis.v10i1.1531","ISSN":"2716-4411","abstract":"Non Performing Financing (NPF) is a channeling of funds carried out by financial institutions such as Sharia Banks where in the implementation of financing payments by customers there are things such as non-current financing, financing where debtors do not meet the promised requirements, and the financing does not comply installment schedule. This study aims to determine the effect of internal and external factors on Non-Performing Financing (NPF). Internal factors include Allowance for Impairment Losses (CKPN) and Operating Expenses for Operating Income (BOPO); Macroeconomic factors include Gross Domestic Product and Inflation. Data collection techniques in this study are documentation in the form of quarterly financial statements of Islamic banks and statistical data for the 2015-2019 period. Data analysis techniques used are descriptive analysis test, classic assumption test, multiple regression test, and hypothesis testing.\r The results of the study show that: (1) Allowance for Impairment Losses (X1) affects the Non Performing Financing (NPF) with a sig value of 0,000 (0,000 &lt;0.05). Operating Expenses Against Operating Income (X2) does not significantly influence the Non Performing Financing (NPF) with a sig value of 0.763 (0.763 &gt; 0.05). Gross Domestic Product (X3) does not significantly influence the Non Performing Financing (NPF) with a sig value of 0.554 (0.554&gt; 0.05). Inflation (X4) does not significantly influence the Non Performing Financing (NPF) with a sig value of 0.001 (0.001&lt; 0.005).\r  ","author":[{"dropping-particle":"","family":"Zs","given":"Nensi Yuniarti","non-dropping-particle":"","parse-names":false,"suffix":""},{"dropping-particle":"","family":"Astuti","given":"Budi","non-dropping-particle":"","parse-names":false,"suffix":""},{"dropping-particle":"","family":"Ranidiah","given":"Furqonti","non-dropping-particle":"","parse-names":false,"suffix":""}],"container-title":"EKOMBIS REVIEW: Jurnal Ilmiah Ekonomi dan Bisnis","id":"ITEM-1","issue":"1","issued":{"date-parts":[["2022"]]},"page":"384-396","title":"Faktor-Faktor yang Mempengaruhi Non Performing Financing (NPF) pada Bank Umum Syariah yang Terdaftar di Otoritas Jasa Keuangan (OJK) Periode 2015-2019","type":"article-journal","volume":"10"},"uris":["http://www.mendeley.com/documents/?uuid=6540621e-2ce7-4bb9-96f9-c1a3bab9f17e"]}],"mendeley":{"formattedCitation":"(Zs et al., 2022)","plainTextFormattedCitation":"(Zs et al., 2022)","previouslyFormattedCitation":"(Zs et al., 2022)"},"properties":{"noteIndex":0},"schema":"https://github.com/citation-style-language/schema/raw/master/csl-citation.json"}</w:instrText>
      </w:r>
      <w:r w:rsidR="005D3302">
        <w:rPr>
          <w:sz w:val="22"/>
          <w:szCs w:val="22"/>
          <w:lang w:val="id-ID"/>
        </w:rPr>
        <w:fldChar w:fldCharType="separate"/>
      </w:r>
      <w:r w:rsidR="005D3302" w:rsidRPr="005D3302">
        <w:rPr>
          <w:noProof/>
          <w:sz w:val="22"/>
          <w:szCs w:val="22"/>
          <w:lang w:val="id-ID"/>
        </w:rPr>
        <w:t>(Zs et al., 2022)</w:t>
      </w:r>
      <w:r w:rsidR="005D3302">
        <w:rPr>
          <w:sz w:val="22"/>
          <w:szCs w:val="22"/>
          <w:lang w:val="id-ID"/>
        </w:rPr>
        <w:fldChar w:fldCharType="end"/>
      </w:r>
      <w:r w:rsidR="0007513C" w:rsidRPr="0007513C">
        <w:rPr>
          <w:sz w:val="22"/>
          <w:szCs w:val="22"/>
          <w:lang w:val="id-ID"/>
        </w:rPr>
        <w:t>.</w:t>
      </w:r>
    </w:p>
    <w:p w:rsidR="00207663" w:rsidRPr="004D4135" w:rsidRDefault="00207663" w:rsidP="0007513C">
      <w:pPr>
        <w:ind w:firstLine="426"/>
        <w:jc w:val="both"/>
        <w:rPr>
          <w:sz w:val="22"/>
          <w:szCs w:val="22"/>
          <w:lang w:val="id-ID"/>
        </w:rPr>
      </w:pPr>
    </w:p>
    <w:p w:rsidR="00A057A9" w:rsidRPr="00F41F15" w:rsidRDefault="00F6642C">
      <w:pPr>
        <w:jc w:val="both"/>
      </w:pPr>
      <w:r w:rsidRPr="00F41F15">
        <w:rPr>
          <w:b/>
        </w:rPr>
        <w:t>PENUTUP</w:t>
      </w:r>
    </w:p>
    <w:p w:rsidR="00A057A9" w:rsidRPr="00254133" w:rsidRDefault="00F6642C">
      <w:pPr>
        <w:jc w:val="both"/>
        <w:rPr>
          <w:sz w:val="22"/>
          <w:szCs w:val="22"/>
        </w:rPr>
      </w:pPr>
      <w:r w:rsidRPr="00254133">
        <w:rPr>
          <w:b/>
          <w:sz w:val="22"/>
          <w:szCs w:val="22"/>
        </w:rPr>
        <w:t>Kesimpulan</w:t>
      </w:r>
    </w:p>
    <w:p w:rsidR="00A057A9" w:rsidRPr="005D3302" w:rsidRDefault="00527BAC" w:rsidP="00037696">
      <w:pPr>
        <w:ind w:firstLine="360"/>
        <w:jc w:val="both"/>
        <w:rPr>
          <w:sz w:val="22"/>
          <w:szCs w:val="22"/>
          <w:lang w:val="id-ID"/>
        </w:rPr>
      </w:pPr>
      <w:r>
        <w:rPr>
          <w:sz w:val="22"/>
          <w:szCs w:val="22"/>
          <w:lang w:val="id-ID"/>
        </w:rPr>
        <w:t>DPK memiliki pengaruh</w:t>
      </w:r>
      <w:r w:rsidR="00C34B91" w:rsidRPr="00C34B91">
        <w:rPr>
          <w:sz w:val="22"/>
          <w:szCs w:val="22"/>
          <w:lang w:val="id-ID"/>
        </w:rPr>
        <w:t xml:space="preserve"> negatif </w:t>
      </w:r>
      <w:r>
        <w:rPr>
          <w:sz w:val="22"/>
          <w:szCs w:val="22"/>
          <w:lang w:val="id-ID"/>
        </w:rPr>
        <w:t>pada</w:t>
      </w:r>
      <w:r w:rsidR="00C34B91" w:rsidRPr="00C34B91">
        <w:rPr>
          <w:sz w:val="22"/>
          <w:szCs w:val="22"/>
          <w:lang w:val="id-ID"/>
        </w:rPr>
        <w:t xml:space="preserve"> pembiayaan </w:t>
      </w:r>
      <w:r w:rsidR="00C34B91" w:rsidRPr="00527BAC">
        <w:rPr>
          <w:i/>
          <w:sz w:val="22"/>
          <w:szCs w:val="22"/>
          <w:lang w:val="id-ID"/>
        </w:rPr>
        <w:t>Murabahah</w:t>
      </w:r>
      <w:r w:rsidR="00C34B91" w:rsidRPr="00C34B91">
        <w:rPr>
          <w:sz w:val="22"/>
          <w:szCs w:val="22"/>
          <w:lang w:val="id-ID"/>
        </w:rPr>
        <w:t xml:space="preserve">. </w:t>
      </w:r>
      <w:r>
        <w:rPr>
          <w:sz w:val="22"/>
          <w:szCs w:val="22"/>
          <w:lang w:val="id-ID"/>
        </w:rPr>
        <w:t>lni</w:t>
      </w:r>
      <w:r w:rsidR="00C34B91" w:rsidRPr="00C34B91">
        <w:rPr>
          <w:sz w:val="22"/>
          <w:szCs w:val="22"/>
          <w:lang w:val="id-ID"/>
        </w:rPr>
        <w:t xml:space="preserve"> disebabkan oleh kekhawatiran bank akan tingginya risiko pembiayaan sehingga memutuskan mengurangi Pembiayaan </w:t>
      </w:r>
      <w:r w:rsidR="00C34B91" w:rsidRPr="00527BAC">
        <w:rPr>
          <w:i/>
          <w:sz w:val="22"/>
          <w:szCs w:val="22"/>
          <w:lang w:val="id-ID"/>
        </w:rPr>
        <w:t>Murabahah</w:t>
      </w:r>
      <w:r w:rsidR="00C34B91" w:rsidRPr="00C34B91">
        <w:rPr>
          <w:sz w:val="22"/>
          <w:szCs w:val="22"/>
          <w:lang w:val="id-ID"/>
        </w:rPr>
        <w:t xml:space="preserve"> meskipun </w:t>
      </w:r>
      <w:r>
        <w:rPr>
          <w:sz w:val="22"/>
          <w:szCs w:val="22"/>
          <w:lang w:val="id-ID"/>
        </w:rPr>
        <w:t>DPK</w:t>
      </w:r>
      <w:r w:rsidR="00C34B91" w:rsidRPr="00C34B91">
        <w:rPr>
          <w:sz w:val="22"/>
          <w:szCs w:val="22"/>
          <w:lang w:val="id-ID"/>
        </w:rPr>
        <w:t xml:space="preserve"> yang dimiliki oleh bank tinggi.</w:t>
      </w:r>
      <w:r w:rsidR="00C34B91">
        <w:rPr>
          <w:sz w:val="22"/>
          <w:szCs w:val="22"/>
          <w:lang w:val="id-ID"/>
        </w:rPr>
        <w:t xml:space="preserve"> </w:t>
      </w:r>
      <w:r w:rsidR="00C34B91" w:rsidRPr="00C34B91">
        <w:rPr>
          <w:sz w:val="22"/>
          <w:szCs w:val="22"/>
          <w:lang w:val="id-ID"/>
        </w:rPr>
        <w:t xml:space="preserve">FDR </w:t>
      </w:r>
      <w:r>
        <w:rPr>
          <w:sz w:val="22"/>
          <w:szCs w:val="22"/>
          <w:lang w:val="id-ID"/>
        </w:rPr>
        <w:t>memiliki pengaruh</w:t>
      </w:r>
      <w:r w:rsidR="00C34B91" w:rsidRPr="00C34B91">
        <w:rPr>
          <w:sz w:val="22"/>
          <w:szCs w:val="22"/>
          <w:lang w:val="id-ID"/>
        </w:rPr>
        <w:t xml:space="preserve"> negatif </w:t>
      </w:r>
      <w:r>
        <w:rPr>
          <w:sz w:val="22"/>
          <w:szCs w:val="22"/>
          <w:lang w:val="id-ID"/>
        </w:rPr>
        <w:t>pada</w:t>
      </w:r>
      <w:r w:rsidR="00C34B91" w:rsidRPr="00C34B91">
        <w:rPr>
          <w:sz w:val="22"/>
          <w:szCs w:val="22"/>
          <w:lang w:val="id-ID"/>
        </w:rPr>
        <w:t xml:space="preserve"> Pembiayaan </w:t>
      </w:r>
      <w:r w:rsidR="00C34B91" w:rsidRPr="00527BAC">
        <w:rPr>
          <w:i/>
          <w:sz w:val="22"/>
          <w:szCs w:val="22"/>
          <w:lang w:val="id-ID"/>
        </w:rPr>
        <w:t>Murabahah</w:t>
      </w:r>
      <w:r w:rsidR="00C34B91" w:rsidRPr="00C34B91">
        <w:rPr>
          <w:sz w:val="22"/>
          <w:szCs w:val="22"/>
          <w:lang w:val="id-ID"/>
        </w:rPr>
        <w:t>. Artinya jika FDR naik maka akan mengakibatkan cadangan dana yang dihimpun tidak berputar dengan baik.</w:t>
      </w:r>
      <w:r w:rsidR="00C34B91" w:rsidRPr="00C34B91">
        <w:t xml:space="preserve"> </w:t>
      </w:r>
      <w:r w:rsidR="00C34B91" w:rsidRPr="00C34B91">
        <w:rPr>
          <w:sz w:val="22"/>
          <w:szCs w:val="22"/>
          <w:lang w:val="id-ID"/>
        </w:rPr>
        <w:t xml:space="preserve">CAR </w:t>
      </w:r>
      <w:r w:rsidR="00037696">
        <w:rPr>
          <w:sz w:val="22"/>
          <w:szCs w:val="22"/>
          <w:lang w:val="id-ID"/>
        </w:rPr>
        <w:t xml:space="preserve">memiliki pengaruh </w:t>
      </w:r>
      <w:r w:rsidR="00C34B91" w:rsidRPr="00C34B91">
        <w:rPr>
          <w:sz w:val="22"/>
          <w:szCs w:val="22"/>
          <w:lang w:val="id-ID"/>
        </w:rPr>
        <w:t xml:space="preserve">positif </w:t>
      </w:r>
      <w:r w:rsidR="00037696">
        <w:rPr>
          <w:sz w:val="22"/>
          <w:szCs w:val="22"/>
          <w:lang w:val="id-ID"/>
        </w:rPr>
        <w:t xml:space="preserve">pada </w:t>
      </w:r>
      <w:r w:rsidR="00C34B91" w:rsidRPr="00C34B91">
        <w:rPr>
          <w:sz w:val="22"/>
          <w:szCs w:val="22"/>
          <w:lang w:val="id-ID"/>
        </w:rPr>
        <w:t xml:space="preserve">pembiayaan </w:t>
      </w:r>
      <w:r w:rsidR="00C34B91" w:rsidRPr="00037696">
        <w:rPr>
          <w:i/>
          <w:sz w:val="22"/>
          <w:szCs w:val="22"/>
          <w:lang w:val="id-ID"/>
        </w:rPr>
        <w:t>Murabahah</w:t>
      </w:r>
      <w:r w:rsidR="00C34B91" w:rsidRPr="00C34B91">
        <w:rPr>
          <w:sz w:val="22"/>
          <w:szCs w:val="22"/>
          <w:lang w:val="id-ID"/>
        </w:rPr>
        <w:t xml:space="preserve">. </w:t>
      </w:r>
      <w:r w:rsidR="00037696">
        <w:rPr>
          <w:sz w:val="22"/>
          <w:szCs w:val="22"/>
          <w:lang w:val="id-ID"/>
        </w:rPr>
        <w:t>lni</w:t>
      </w:r>
      <w:r w:rsidR="00C34B91" w:rsidRPr="00C34B91">
        <w:rPr>
          <w:sz w:val="22"/>
          <w:szCs w:val="22"/>
          <w:lang w:val="id-ID"/>
        </w:rPr>
        <w:t xml:space="preserve"> </w:t>
      </w:r>
      <w:r w:rsidR="00037696">
        <w:rPr>
          <w:sz w:val="22"/>
          <w:szCs w:val="22"/>
          <w:lang w:val="id-ID"/>
        </w:rPr>
        <w:t>berarti ketika</w:t>
      </w:r>
      <w:r w:rsidR="00C34B91" w:rsidRPr="00C34B91">
        <w:rPr>
          <w:sz w:val="22"/>
          <w:szCs w:val="22"/>
          <w:lang w:val="id-ID"/>
        </w:rPr>
        <w:t xml:space="preserve"> CAR </w:t>
      </w:r>
      <w:r w:rsidR="00037696">
        <w:rPr>
          <w:sz w:val="22"/>
          <w:szCs w:val="22"/>
          <w:lang w:val="id-ID"/>
        </w:rPr>
        <w:t>tinggi</w:t>
      </w:r>
      <w:r w:rsidR="00C34B91" w:rsidRPr="00C34B91">
        <w:rPr>
          <w:sz w:val="22"/>
          <w:szCs w:val="22"/>
          <w:lang w:val="id-ID"/>
        </w:rPr>
        <w:t xml:space="preserve"> maka Pembiayaan </w:t>
      </w:r>
      <w:r w:rsidR="00C34B91" w:rsidRPr="00037696">
        <w:rPr>
          <w:i/>
          <w:sz w:val="22"/>
          <w:szCs w:val="22"/>
          <w:lang w:val="id-ID"/>
        </w:rPr>
        <w:t>Murabahah</w:t>
      </w:r>
      <w:r w:rsidR="00C34B91" w:rsidRPr="00C34B91">
        <w:rPr>
          <w:sz w:val="22"/>
          <w:szCs w:val="22"/>
          <w:lang w:val="id-ID"/>
        </w:rPr>
        <w:t xml:space="preserve"> juga naik.</w:t>
      </w:r>
      <w:r w:rsidR="00C34B91" w:rsidRPr="00C34B91">
        <w:t xml:space="preserve"> </w:t>
      </w:r>
      <w:r w:rsidR="00C34B91" w:rsidRPr="00C34B91">
        <w:rPr>
          <w:sz w:val="22"/>
          <w:szCs w:val="22"/>
          <w:lang w:val="id-ID"/>
        </w:rPr>
        <w:t xml:space="preserve">FDR tidak </w:t>
      </w:r>
      <w:r w:rsidR="00037696">
        <w:rPr>
          <w:sz w:val="22"/>
          <w:szCs w:val="22"/>
          <w:lang w:val="id-ID"/>
        </w:rPr>
        <w:t xml:space="preserve">memiliki </w:t>
      </w:r>
      <w:r w:rsidR="00C34B91" w:rsidRPr="00C34B91">
        <w:rPr>
          <w:sz w:val="22"/>
          <w:szCs w:val="22"/>
          <w:lang w:val="id-ID"/>
        </w:rPr>
        <w:t xml:space="preserve">pengaruh </w:t>
      </w:r>
      <w:r w:rsidR="00037696">
        <w:rPr>
          <w:sz w:val="22"/>
          <w:szCs w:val="22"/>
          <w:lang w:val="id-ID"/>
        </w:rPr>
        <w:t>pada</w:t>
      </w:r>
      <w:r w:rsidR="00C34B91" w:rsidRPr="00C34B91">
        <w:rPr>
          <w:sz w:val="22"/>
          <w:szCs w:val="22"/>
          <w:lang w:val="id-ID"/>
        </w:rPr>
        <w:t xml:space="preserve"> NPF. </w:t>
      </w:r>
      <w:r w:rsidR="00037696">
        <w:rPr>
          <w:sz w:val="22"/>
          <w:szCs w:val="22"/>
          <w:lang w:val="id-ID"/>
        </w:rPr>
        <w:t>Artinya kenaikan atau penurunan FDR sebanding dengan NPFnya.</w:t>
      </w:r>
      <w:r w:rsidR="00C34B91" w:rsidRPr="00C34B91">
        <w:t xml:space="preserve"> </w:t>
      </w:r>
      <w:r w:rsidR="00C34B91" w:rsidRPr="00C34B91">
        <w:rPr>
          <w:sz w:val="22"/>
          <w:szCs w:val="22"/>
          <w:lang w:val="id-ID"/>
        </w:rPr>
        <w:t xml:space="preserve">CAR berpengaruh negatif terhadap NPF. Artinya NPF dapat mengurangi jumlah modal </w:t>
      </w:r>
      <w:r w:rsidR="00037696">
        <w:rPr>
          <w:sz w:val="22"/>
          <w:szCs w:val="22"/>
          <w:lang w:val="id-ID"/>
        </w:rPr>
        <w:t>perbankan sebab</w:t>
      </w:r>
      <w:r w:rsidR="00C34B91" w:rsidRPr="00C34B91">
        <w:rPr>
          <w:sz w:val="22"/>
          <w:szCs w:val="22"/>
          <w:lang w:val="id-ID"/>
        </w:rPr>
        <w:t xml:space="preserve"> bank harus bisa menutupi penurunan aset sebagai dampak dari kerugian bank.</w:t>
      </w:r>
      <w:r w:rsidR="00800D57">
        <w:rPr>
          <w:sz w:val="22"/>
          <w:szCs w:val="22"/>
          <w:lang w:val="id-ID"/>
        </w:rPr>
        <w:t>.</w:t>
      </w:r>
    </w:p>
    <w:p w:rsidR="00A057A9" w:rsidRPr="005D3302" w:rsidRDefault="00A057A9">
      <w:pPr>
        <w:jc w:val="both"/>
        <w:rPr>
          <w:i/>
          <w:sz w:val="22"/>
          <w:szCs w:val="22"/>
          <w:highlight w:val="red"/>
        </w:rPr>
      </w:pPr>
    </w:p>
    <w:p w:rsidR="00A057A9" w:rsidRPr="00254133" w:rsidRDefault="00F6642C">
      <w:pPr>
        <w:jc w:val="both"/>
        <w:rPr>
          <w:sz w:val="22"/>
          <w:szCs w:val="22"/>
        </w:rPr>
      </w:pPr>
      <w:r w:rsidRPr="00254133">
        <w:rPr>
          <w:b/>
          <w:sz w:val="22"/>
          <w:szCs w:val="22"/>
        </w:rPr>
        <w:t xml:space="preserve">Keterbatasan dan rekomendasi </w:t>
      </w:r>
    </w:p>
    <w:p w:rsidR="00A057A9" w:rsidRPr="00254133" w:rsidRDefault="00527BAC">
      <w:pPr>
        <w:ind w:firstLine="360"/>
        <w:jc w:val="both"/>
        <w:rPr>
          <w:sz w:val="22"/>
          <w:szCs w:val="22"/>
        </w:rPr>
      </w:pPr>
      <w:r>
        <w:rPr>
          <w:sz w:val="22"/>
          <w:szCs w:val="22"/>
          <w:lang w:val="id-ID"/>
        </w:rPr>
        <w:t>Objek penelitian ini hanya</w:t>
      </w:r>
      <w:r w:rsidR="00800D57" w:rsidRPr="00800D57">
        <w:rPr>
          <w:sz w:val="22"/>
          <w:szCs w:val="22"/>
        </w:rPr>
        <w:t xml:space="preserve"> t</w:t>
      </w:r>
      <w:r w:rsidR="00800D57">
        <w:rPr>
          <w:sz w:val="22"/>
          <w:szCs w:val="22"/>
        </w:rPr>
        <w:t xml:space="preserve">erfokus pada bank umum syariah </w:t>
      </w:r>
      <w:r w:rsidR="00800D57">
        <w:rPr>
          <w:sz w:val="22"/>
          <w:szCs w:val="22"/>
          <w:lang w:val="id-ID"/>
        </w:rPr>
        <w:t>(kurang luas)</w:t>
      </w:r>
      <w:r>
        <w:rPr>
          <w:sz w:val="22"/>
          <w:szCs w:val="22"/>
        </w:rPr>
        <w:t>. Diharapkan peneliti</w:t>
      </w:r>
      <w:r>
        <w:rPr>
          <w:sz w:val="22"/>
          <w:szCs w:val="22"/>
          <w:lang w:val="id-ID"/>
        </w:rPr>
        <w:t xml:space="preserve"> berikutnya</w:t>
      </w:r>
      <w:r w:rsidR="00800D57" w:rsidRPr="00800D57">
        <w:rPr>
          <w:sz w:val="22"/>
          <w:szCs w:val="22"/>
        </w:rPr>
        <w:t xml:space="preserve"> dapat menambah variabel </w:t>
      </w:r>
      <w:r w:rsidR="00800D57">
        <w:rPr>
          <w:sz w:val="22"/>
          <w:szCs w:val="22"/>
          <w:lang w:val="id-ID"/>
        </w:rPr>
        <w:t>dependen</w:t>
      </w:r>
      <w:r w:rsidR="00800D57" w:rsidRPr="00800D57">
        <w:rPr>
          <w:sz w:val="22"/>
          <w:szCs w:val="22"/>
        </w:rPr>
        <w:t xml:space="preserve"> lain yang dapat mempengaruhi pembiayaan murabahah dan Non Performing Financing (NPF) selain yang ada dalam penelitian ini. Misalnya Retrun on Asset (ROA), BOPO, atau bisa juga ditambah dengan faktor eksternal seperti BI Rate, dan Inflasi.</w:t>
      </w:r>
    </w:p>
    <w:p w:rsidR="00A057A9" w:rsidRPr="00254133" w:rsidRDefault="00A057A9">
      <w:pPr>
        <w:jc w:val="both"/>
        <w:rPr>
          <w:sz w:val="22"/>
          <w:szCs w:val="22"/>
          <w:highlight w:val="red"/>
        </w:rPr>
      </w:pPr>
    </w:p>
    <w:p w:rsidR="00A057A9" w:rsidRPr="00F41F15" w:rsidRDefault="00F6642C">
      <w:pPr>
        <w:jc w:val="both"/>
        <w:rPr>
          <w:szCs w:val="22"/>
        </w:rPr>
      </w:pPr>
      <w:r w:rsidRPr="00F41F15">
        <w:rPr>
          <w:b/>
          <w:szCs w:val="22"/>
        </w:rPr>
        <w:t>DAFTAR PUSTAKA</w:t>
      </w:r>
    </w:p>
    <w:p w:rsidR="00926B75" w:rsidRPr="00926B75" w:rsidRDefault="0007513C" w:rsidP="00F41F15">
      <w:pPr>
        <w:widowControl w:val="0"/>
        <w:autoSpaceDE w:val="0"/>
        <w:autoSpaceDN w:val="0"/>
        <w:adjustRightInd w:val="0"/>
        <w:ind w:left="480" w:hanging="480"/>
        <w:jc w:val="both"/>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926B75" w:rsidRPr="00926B75">
        <w:rPr>
          <w:noProof/>
          <w:sz w:val="22"/>
        </w:rPr>
        <w:t xml:space="preserve">Anisa, L. S., &amp; Tripuspitorini, F. A. (2019). Analisis Pengaruh Dana Pihak Ketiga, Non Performing Finance Murabahah, Dan Inflasi Terhadap Pembiayaan Murabahah Pada Bank Umum Syariah Di Indonesia. </w:t>
      </w:r>
      <w:r w:rsidR="00926B75" w:rsidRPr="00926B75">
        <w:rPr>
          <w:i/>
          <w:iCs/>
          <w:noProof/>
          <w:sz w:val="22"/>
        </w:rPr>
        <w:t>Jurnal Maps (Manajemen Perbankan Syariah)</w:t>
      </w:r>
      <w:r w:rsidR="00926B75" w:rsidRPr="00926B75">
        <w:rPr>
          <w:noProof/>
          <w:sz w:val="22"/>
        </w:rPr>
        <w:t xml:space="preserve">, </w:t>
      </w:r>
      <w:r w:rsidR="00926B75" w:rsidRPr="00926B75">
        <w:rPr>
          <w:i/>
          <w:iCs/>
          <w:noProof/>
          <w:sz w:val="22"/>
        </w:rPr>
        <w:t>3</w:t>
      </w:r>
      <w:r w:rsidR="00926B75" w:rsidRPr="00926B75">
        <w:rPr>
          <w:noProof/>
          <w:sz w:val="22"/>
        </w:rPr>
        <w:t>(1), 52–64. https://doi.org/10.32627/maps.v3i1.141</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Annur, C. M. (2023). </w:t>
      </w:r>
      <w:r w:rsidRPr="00926B75">
        <w:rPr>
          <w:i/>
          <w:iCs/>
          <w:noProof/>
          <w:sz w:val="22"/>
        </w:rPr>
        <w:t>Ini Jumlah Populasi Muslim di Kawasan ASEAN, Indonesia Terbanyak</w:t>
      </w:r>
      <w:r w:rsidRPr="00926B75">
        <w:rPr>
          <w:noProof/>
          <w:sz w:val="22"/>
        </w:rPr>
        <w:t>. Databoks.Katadata. https://databoks.katadata.co.id/datapublish/2023/03/28/ini-jumlah-populasi-muslim-di-kawasan-asean-indonesia-terbanyak</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Arifin, Z. (2020). Analisis Faktor-Faktor Yang Mempengaruhi Pembiayaan Mudharabah BPRS. </w:t>
      </w:r>
      <w:r w:rsidRPr="00926B75">
        <w:rPr>
          <w:i/>
          <w:iCs/>
          <w:noProof/>
          <w:sz w:val="22"/>
        </w:rPr>
        <w:t>Journal Ilmu Dan Riset Akuntansi</w:t>
      </w:r>
      <w:r w:rsidRPr="00926B75">
        <w:rPr>
          <w:noProof/>
          <w:sz w:val="22"/>
        </w:rPr>
        <w:t xml:space="preserve">, </w:t>
      </w:r>
      <w:r w:rsidRPr="00926B75">
        <w:rPr>
          <w:i/>
          <w:iCs/>
          <w:noProof/>
          <w:sz w:val="22"/>
        </w:rPr>
        <w:t>53</w:t>
      </w:r>
      <w:r w:rsidRPr="00926B75">
        <w:rPr>
          <w:noProof/>
          <w:sz w:val="22"/>
        </w:rPr>
        <w:t>(9), 1689–1699. https://journal.unesa.ac.id/index.php/akunesa</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Bratadharma, A. (2023). Pengumuman, Kini Bursa Komoditi Layani Pembiayaan Syariah! </w:t>
      </w:r>
      <w:r w:rsidRPr="00926B75">
        <w:rPr>
          <w:i/>
          <w:iCs/>
          <w:noProof/>
          <w:sz w:val="22"/>
        </w:rPr>
        <w:t>Medcom.Id</w:t>
      </w:r>
      <w:r w:rsidRPr="00926B75">
        <w:rPr>
          <w:noProof/>
          <w:sz w:val="22"/>
        </w:rPr>
        <w:t>. https://www.medcom.id/amp/eN4qo4yb-pengumuman-kini-bursa-komoditi-layani-pembiayaan-syariah</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Damanhur, Albra, W., Syamni, G., &amp; Habibie, M. (2018). What is the determinant of non-performing financing in branch Sharia regional bank in Indonesia. </w:t>
      </w:r>
      <w:r w:rsidRPr="00926B75">
        <w:rPr>
          <w:i/>
          <w:iCs/>
          <w:noProof/>
          <w:sz w:val="22"/>
        </w:rPr>
        <w:t>Emerald Reach Proceedings Series</w:t>
      </w:r>
      <w:r w:rsidRPr="00926B75">
        <w:rPr>
          <w:noProof/>
          <w:sz w:val="22"/>
        </w:rPr>
        <w:t xml:space="preserve">, </w:t>
      </w:r>
      <w:r w:rsidRPr="00926B75">
        <w:rPr>
          <w:i/>
          <w:iCs/>
          <w:noProof/>
          <w:sz w:val="22"/>
        </w:rPr>
        <w:t>1</w:t>
      </w:r>
      <w:r w:rsidRPr="00926B75">
        <w:rPr>
          <w:noProof/>
          <w:sz w:val="22"/>
        </w:rPr>
        <w:t>, 265–271. https://doi.org/10.1108/978-1-78756-793-1-00081</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Dianita, I., Irawan, H., &amp; Salsabila Mulya, A. D. (2021). Peran Bank Syariah Indonesia Dalam Pembangunan Ekonomi Nasional. </w:t>
      </w:r>
      <w:r w:rsidRPr="00926B75">
        <w:rPr>
          <w:i/>
          <w:iCs/>
          <w:noProof/>
          <w:sz w:val="22"/>
        </w:rPr>
        <w:t>Jurnal Asy-Syarikah: Jurnal Lembaga Keuangan, Ekonomi Dan Bisnis Islam</w:t>
      </w:r>
      <w:r w:rsidRPr="00926B75">
        <w:rPr>
          <w:noProof/>
          <w:sz w:val="22"/>
        </w:rPr>
        <w:t xml:space="preserve">, </w:t>
      </w:r>
      <w:r w:rsidRPr="00926B75">
        <w:rPr>
          <w:i/>
          <w:iCs/>
          <w:noProof/>
          <w:sz w:val="22"/>
        </w:rPr>
        <w:t>3</w:t>
      </w:r>
      <w:r w:rsidRPr="00926B75">
        <w:rPr>
          <w:noProof/>
          <w:sz w:val="22"/>
        </w:rPr>
        <w:t>(2), 147–158. https://doi.org/10.47435/asy-syarikah.v3i2.686</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Farianti, R., Pramuka, B. A., &amp; Purwati, A. S. (2020). Pengaruh NPF, NOM dan FDR Terhadap Pembiayaan Murabahah dengan DPK Sebagai Variabel Moderating. </w:t>
      </w:r>
      <w:r w:rsidRPr="00926B75">
        <w:rPr>
          <w:i/>
          <w:iCs/>
          <w:noProof/>
          <w:sz w:val="22"/>
        </w:rPr>
        <w:t>MALIA: Journal of Islamic Banking and Finance</w:t>
      </w:r>
      <w:r w:rsidRPr="00926B75">
        <w:rPr>
          <w:noProof/>
          <w:sz w:val="22"/>
        </w:rPr>
        <w:t xml:space="preserve">, </w:t>
      </w:r>
      <w:r w:rsidRPr="00926B75">
        <w:rPr>
          <w:i/>
          <w:iCs/>
          <w:noProof/>
          <w:sz w:val="22"/>
        </w:rPr>
        <w:t>3</w:t>
      </w:r>
      <w:r w:rsidRPr="00926B75">
        <w:rPr>
          <w:noProof/>
          <w:sz w:val="22"/>
        </w:rPr>
        <w:t>(1), 17. https://doi.org/10.21043/malia.v3i1.5665</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Fitriyani;, &amp; Wahyu, D. R. (2018). Analisis Ketentuan Pemenuhan Modal Minimum (Capital Adequacy Ratio) Sebagai Salah Satu Indikator Keehatan Bank. </w:t>
      </w:r>
      <w:r w:rsidRPr="00926B75">
        <w:rPr>
          <w:i/>
          <w:iCs/>
          <w:noProof/>
          <w:sz w:val="22"/>
        </w:rPr>
        <w:t>Jurnal BanqueSyar’i</w:t>
      </w:r>
      <w:r w:rsidRPr="00926B75">
        <w:rPr>
          <w:noProof/>
          <w:sz w:val="22"/>
        </w:rPr>
        <w:t xml:space="preserve">, </w:t>
      </w:r>
      <w:r w:rsidRPr="00926B75">
        <w:rPr>
          <w:i/>
          <w:iCs/>
          <w:noProof/>
          <w:sz w:val="22"/>
        </w:rPr>
        <w:t>4</w:t>
      </w:r>
      <w:r w:rsidRPr="00926B75">
        <w:rPr>
          <w:noProof/>
          <w:sz w:val="22"/>
        </w:rPr>
        <w:t>(1), 1–1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Hasnadina, P. S., &amp; Mulazid, A. S. (2019). Analyze the Effect of Third Party Fund (TPF), Non-Performing Financing (NPF), Financing To Deposit Ratio (FDR) and Profit Margin on Murabahah Financing of Sharia Commercial Bank. </w:t>
      </w:r>
      <w:r w:rsidRPr="00926B75">
        <w:rPr>
          <w:i/>
          <w:iCs/>
          <w:noProof/>
          <w:sz w:val="22"/>
        </w:rPr>
        <w:t>Al-Masraf : Jurnal Lembaga Keuangan Dan Perbankan</w:t>
      </w:r>
      <w:r w:rsidRPr="00926B75">
        <w:rPr>
          <w:noProof/>
          <w:sz w:val="22"/>
        </w:rPr>
        <w:t xml:space="preserve">, </w:t>
      </w:r>
      <w:r w:rsidRPr="00926B75">
        <w:rPr>
          <w:i/>
          <w:iCs/>
          <w:noProof/>
          <w:sz w:val="22"/>
        </w:rPr>
        <w:t>4</w:t>
      </w:r>
      <w:r w:rsidRPr="00926B75">
        <w:rPr>
          <w:noProof/>
          <w:sz w:val="22"/>
        </w:rPr>
        <w:t>(1), 17. https://doi.org/10.15548/al-masraf.v4i1.227</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Ikatan Akuntan Indonesia. (2020). </w:t>
      </w:r>
      <w:r w:rsidRPr="00926B75">
        <w:rPr>
          <w:i/>
          <w:iCs/>
          <w:noProof/>
          <w:sz w:val="22"/>
        </w:rPr>
        <w:t>Modul Akad, Tata Kelola Dan Etika Syariah</w:t>
      </w:r>
      <w:r w:rsidRPr="00926B75">
        <w:rPr>
          <w:noProof/>
          <w:sz w:val="22"/>
        </w:rPr>
        <w:t>. IKATAN AKUNTAN INDONESIA. http://iaiglobal.or.id/v03/files/modul/usas/ATKES/files/basic-html/page40.html</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Indrajaya, I. (2019). Determinan Non-Performing Financing Pada Bank Umum Syariah Di Indonesia. </w:t>
      </w:r>
      <w:r w:rsidRPr="00926B75">
        <w:rPr>
          <w:i/>
          <w:iCs/>
          <w:noProof/>
          <w:sz w:val="22"/>
        </w:rPr>
        <w:t>Jurnal Ekonomi Dan Bisnis Islam (Journal of Islamic Economics and Business)</w:t>
      </w:r>
      <w:r w:rsidRPr="00926B75">
        <w:rPr>
          <w:noProof/>
          <w:sz w:val="22"/>
        </w:rPr>
        <w:t xml:space="preserve">, </w:t>
      </w:r>
      <w:r w:rsidRPr="00926B75">
        <w:rPr>
          <w:i/>
          <w:iCs/>
          <w:noProof/>
          <w:sz w:val="22"/>
        </w:rPr>
        <w:t>5</w:t>
      </w:r>
      <w:r w:rsidRPr="00926B75">
        <w:rPr>
          <w:noProof/>
          <w:sz w:val="22"/>
        </w:rPr>
        <w:t>(1), 68. https://doi.org/10.20473/jebis.v5i1.13180</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Irianto, M. F. (2021). Determinan pembiayaan murabahah (Studi Pada Bank Umum Syariah Di Indonesia Periode Tahun 2015 – 2019). </w:t>
      </w:r>
      <w:r w:rsidRPr="00926B75">
        <w:rPr>
          <w:i/>
          <w:iCs/>
          <w:noProof/>
          <w:sz w:val="22"/>
        </w:rPr>
        <w:t>Jurnal Penelitian Teori &amp; Terapan Akuntansi (PETA)</w:t>
      </w:r>
      <w:r w:rsidRPr="00926B75">
        <w:rPr>
          <w:noProof/>
          <w:sz w:val="22"/>
        </w:rPr>
        <w:t xml:space="preserve">, </w:t>
      </w:r>
      <w:r w:rsidRPr="00926B75">
        <w:rPr>
          <w:i/>
          <w:iCs/>
          <w:noProof/>
          <w:sz w:val="22"/>
        </w:rPr>
        <w:t>6</w:t>
      </w:r>
      <w:r w:rsidRPr="00926B75">
        <w:rPr>
          <w:noProof/>
          <w:sz w:val="22"/>
        </w:rPr>
        <w:t>(1), 77–91. https://doi.org/10.51289/peta.v6i1.483</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Istiqomah, M. L. (2022). Penerapan Fatwa DSN MUI NO: 04/DSN-MUI/IV/2000 Tentang Pembiayaan Murabahah Dilingkungan Perbankan Syariah Perspektif Maqasyid Syariah Jaseer Auda. </w:t>
      </w:r>
      <w:r w:rsidRPr="00926B75">
        <w:rPr>
          <w:i/>
          <w:iCs/>
          <w:noProof/>
          <w:sz w:val="22"/>
        </w:rPr>
        <w:t>Adzkiya : Jurnal Hukum Dan Ekonomi Syariah</w:t>
      </w:r>
      <w:r w:rsidRPr="00926B75">
        <w:rPr>
          <w:noProof/>
          <w:sz w:val="22"/>
        </w:rPr>
        <w:t xml:space="preserve">, </w:t>
      </w:r>
      <w:r w:rsidRPr="00926B75">
        <w:rPr>
          <w:i/>
          <w:iCs/>
          <w:noProof/>
          <w:sz w:val="22"/>
        </w:rPr>
        <w:t>9</w:t>
      </w:r>
      <w:r w:rsidRPr="00926B75">
        <w:rPr>
          <w:noProof/>
          <w:sz w:val="22"/>
        </w:rPr>
        <w:t>(02), 199. https://doi.org/10.32332/adzkiya.v9i02.4558</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Keay, A. (2017). Stewardship theory: is board accountability necessary? </w:t>
      </w:r>
      <w:r w:rsidRPr="00926B75">
        <w:rPr>
          <w:i/>
          <w:iCs/>
          <w:noProof/>
          <w:sz w:val="22"/>
        </w:rPr>
        <w:t>International Journal of Law and Management</w:t>
      </w:r>
      <w:r w:rsidRPr="00926B75">
        <w:rPr>
          <w:noProof/>
          <w:sz w:val="22"/>
        </w:rPr>
        <w:t xml:space="preserve">, </w:t>
      </w:r>
      <w:r w:rsidRPr="00926B75">
        <w:rPr>
          <w:i/>
          <w:iCs/>
          <w:noProof/>
          <w:sz w:val="22"/>
        </w:rPr>
        <w:t>59</w:t>
      </w:r>
      <w:r w:rsidRPr="00926B75">
        <w:rPr>
          <w:noProof/>
          <w:sz w:val="22"/>
        </w:rPr>
        <w:t>(6), 1292–1314. https://doi.org/10.1108/IJLMA-11-2016-0118</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Mas’ud, R., Fachrozi, Aminy, M. M., &amp; Wani, A. S. (2022). The Influence of CAR, FDR, NOM and TPF on Murabahah Financing at Sharia Banks BUKU 3 of 2020 with NPF as Moderating Variable. </w:t>
      </w:r>
      <w:r w:rsidRPr="00926B75">
        <w:rPr>
          <w:i/>
          <w:iCs/>
          <w:noProof/>
          <w:sz w:val="22"/>
        </w:rPr>
        <w:t>Ikonomika</w:t>
      </w:r>
      <w:r w:rsidRPr="00926B75">
        <w:rPr>
          <w:noProof/>
          <w:sz w:val="22"/>
        </w:rPr>
        <w:t xml:space="preserve">, </w:t>
      </w:r>
      <w:r w:rsidRPr="00926B75">
        <w:rPr>
          <w:i/>
          <w:iCs/>
          <w:noProof/>
          <w:sz w:val="22"/>
        </w:rPr>
        <w:t>6</w:t>
      </w:r>
      <w:r w:rsidRPr="00926B75">
        <w:rPr>
          <w:noProof/>
          <w:sz w:val="22"/>
        </w:rPr>
        <w:t>(2), 275–290. https://doi.org/10.24042/febi.v6i2.11667</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Melzatia, S. N. (2019). Analysis of Murabaha Financing from Influence of Asset, Deposit Fund, and Profitability. </w:t>
      </w:r>
      <w:r w:rsidRPr="00926B75">
        <w:rPr>
          <w:i/>
          <w:iCs/>
          <w:noProof/>
          <w:sz w:val="22"/>
        </w:rPr>
        <w:t>Journal of Economics and Business</w:t>
      </w:r>
      <w:r w:rsidRPr="00926B75">
        <w:rPr>
          <w:noProof/>
          <w:sz w:val="22"/>
        </w:rPr>
        <w:t xml:space="preserve">, </w:t>
      </w:r>
      <w:r w:rsidRPr="00926B75">
        <w:rPr>
          <w:i/>
          <w:iCs/>
          <w:noProof/>
          <w:sz w:val="22"/>
        </w:rPr>
        <w:t>2</w:t>
      </w:r>
      <w:r w:rsidRPr="00926B75">
        <w:rPr>
          <w:noProof/>
          <w:sz w:val="22"/>
        </w:rPr>
        <w:t>(3), 618–626. https://doi.org/10.31014/aior.1992.02.03.113</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Nafiah, N. N., Hulaikhah, M., &amp; Syaifudin, A. A. (2020). Pengaruh CAR, NPF dan FDR Terhadap Pembiayaan Murabahah pada Bank Umum Syariah di Indonesia (Studi Kasus pada Bank Mandiri Syariah, Bank BNI Syariah dan Bank BRI Syariah Triwulan I-IV Tahun 2015-2019). </w:t>
      </w:r>
      <w:r w:rsidRPr="00926B75">
        <w:rPr>
          <w:i/>
          <w:iCs/>
          <w:noProof/>
          <w:sz w:val="22"/>
        </w:rPr>
        <w:t>JES (Jurnal Ekonomi Syariah)</w:t>
      </w:r>
      <w:r w:rsidRPr="00926B75">
        <w:rPr>
          <w:noProof/>
          <w:sz w:val="22"/>
        </w:rPr>
        <w:t xml:space="preserve">, </w:t>
      </w:r>
      <w:r w:rsidRPr="00926B75">
        <w:rPr>
          <w:i/>
          <w:iCs/>
          <w:noProof/>
          <w:sz w:val="22"/>
        </w:rPr>
        <w:t>5</w:t>
      </w:r>
      <w:r w:rsidRPr="00926B75">
        <w:rPr>
          <w:noProof/>
          <w:sz w:val="22"/>
        </w:rPr>
        <w:t>(2), 140–152. https://doi.org/10.30736/jesa.v5i2.9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Nanda, R. (2020). Can Third Party Funds, Financing to Deposit Ratio, and Capital Adequacy Influence Murabaha Financing? Study of Islamic Banks in Indonesia. </w:t>
      </w:r>
      <w:r w:rsidRPr="00926B75">
        <w:rPr>
          <w:i/>
          <w:iCs/>
          <w:noProof/>
          <w:sz w:val="22"/>
        </w:rPr>
        <w:t>Journal of Accounting Research, Organization and Economics</w:t>
      </w:r>
      <w:r w:rsidRPr="00926B75">
        <w:rPr>
          <w:noProof/>
          <w:sz w:val="22"/>
        </w:rPr>
        <w:t xml:space="preserve">, </w:t>
      </w:r>
      <w:r w:rsidRPr="00926B75">
        <w:rPr>
          <w:i/>
          <w:iCs/>
          <w:noProof/>
          <w:sz w:val="22"/>
        </w:rPr>
        <w:t>3</w:t>
      </w:r>
      <w:r w:rsidRPr="00926B75">
        <w:rPr>
          <w:noProof/>
          <w:sz w:val="22"/>
        </w:rPr>
        <w:t>(1), 84–101. https://doi.org/10.24815/jaroe.v3i1.15412</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Nauval, A., &amp; Rahman, T. (2021). Determinan pembiayaan murabahah dengan non-performing financing sebagai variabel moderating. </w:t>
      </w:r>
      <w:r w:rsidRPr="00926B75">
        <w:rPr>
          <w:i/>
          <w:iCs/>
          <w:noProof/>
          <w:sz w:val="22"/>
        </w:rPr>
        <w:t>Journal of Accounting and Digital Finance</w:t>
      </w:r>
      <w:r w:rsidRPr="00926B75">
        <w:rPr>
          <w:noProof/>
          <w:sz w:val="22"/>
        </w:rPr>
        <w:t xml:space="preserve">, </w:t>
      </w:r>
      <w:r w:rsidRPr="00926B75">
        <w:rPr>
          <w:i/>
          <w:iCs/>
          <w:noProof/>
          <w:sz w:val="22"/>
        </w:rPr>
        <w:t>1</w:t>
      </w:r>
      <w:r w:rsidRPr="00926B75">
        <w:rPr>
          <w:noProof/>
          <w:sz w:val="22"/>
        </w:rPr>
        <w:t>(3), 265–277. https://doi.org/10.53088/jadfi.v1i3.176</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Perdani, P., Maskudi, &amp; Sari, R. L. (2019). Analisis Faktor-Faktor Yang Mempengaruhi Non Performing Financing (NPF) Di Industri Bank Pembiayaan Rakyat Syariah (BPRS) Di Indonesia. </w:t>
      </w:r>
      <w:r w:rsidRPr="00926B75">
        <w:rPr>
          <w:i/>
          <w:iCs/>
          <w:noProof/>
          <w:sz w:val="22"/>
        </w:rPr>
        <w:t>AKSES: Jurnal Ekonomi Dan Bisnis</w:t>
      </w:r>
      <w:r w:rsidRPr="00926B75">
        <w:rPr>
          <w:noProof/>
          <w:sz w:val="22"/>
        </w:rPr>
        <w:t xml:space="preserve">, </w:t>
      </w:r>
      <w:r w:rsidRPr="00926B75">
        <w:rPr>
          <w:i/>
          <w:iCs/>
          <w:noProof/>
          <w:sz w:val="22"/>
        </w:rPr>
        <w:t>14</w:t>
      </w:r>
      <w:r w:rsidRPr="00926B75">
        <w:rPr>
          <w:noProof/>
          <w:sz w:val="22"/>
        </w:rPr>
        <w:t>(1), 36–40. https://doi.org/10.26740/jaj.v5n2.p205-225</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Pratiwi, Y. I., &amp; Nabila, R. (2022). Pengaruh DPK, CAR,DAN FDR Terhadap Pembiayaan Murabahah Dengan ROA Sebagai Variabel Moderating. </w:t>
      </w:r>
      <w:r w:rsidRPr="00926B75">
        <w:rPr>
          <w:i/>
          <w:iCs/>
          <w:noProof/>
          <w:sz w:val="22"/>
        </w:rPr>
        <w:t>MALIA: Journal of Islamic Banking and Finance</w:t>
      </w:r>
      <w:r w:rsidRPr="00926B75">
        <w:rPr>
          <w:noProof/>
          <w:sz w:val="22"/>
        </w:rPr>
        <w:t xml:space="preserve">, </w:t>
      </w:r>
      <w:r w:rsidRPr="00926B75">
        <w:rPr>
          <w:i/>
          <w:iCs/>
          <w:noProof/>
          <w:sz w:val="22"/>
        </w:rPr>
        <w:t>6</w:t>
      </w:r>
      <w:r w:rsidRPr="00926B75">
        <w:rPr>
          <w:noProof/>
          <w:sz w:val="22"/>
        </w:rPr>
        <w:t>(1), 72–86.</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Priyadi, U., Utami, K. D. S., Muhammad, R., &amp; Nugraheni, P. (2021). Determinants of credit risk of Indonesian Sharīʿah rural banks. </w:t>
      </w:r>
      <w:r w:rsidRPr="00926B75">
        <w:rPr>
          <w:i/>
          <w:iCs/>
          <w:noProof/>
          <w:sz w:val="22"/>
        </w:rPr>
        <w:t>ISRA International Journal of Islamic Finance</w:t>
      </w:r>
      <w:r w:rsidRPr="00926B75">
        <w:rPr>
          <w:noProof/>
          <w:sz w:val="22"/>
        </w:rPr>
        <w:t xml:space="preserve">, </w:t>
      </w:r>
      <w:r w:rsidRPr="00926B75">
        <w:rPr>
          <w:i/>
          <w:iCs/>
          <w:noProof/>
          <w:sz w:val="22"/>
        </w:rPr>
        <w:t>13</w:t>
      </w:r>
      <w:r w:rsidRPr="00926B75">
        <w:rPr>
          <w:noProof/>
          <w:sz w:val="22"/>
        </w:rPr>
        <w:t>(3), 284–301. https://doi.org/10.1108/IJIF-09-2019-013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ahayu, A., Kosasih, &amp; Suhaemi, U. (2022). Pengaruh NPF dan CAR Terhadap Pembiayaan Murabahah. </w:t>
      </w:r>
      <w:r w:rsidRPr="00926B75">
        <w:rPr>
          <w:i/>
          <w:iCs/>
          <w:noProof/>
          <w:sz w:val="22"/>
        </w:rPr>
        <w:t>Competitive Jurnal Akuntansi Dan Keuangan</w:t>
      </w:r>
      <w:r w:rsidRPr="00926B75">
        <w:rPr>
          <w:noProof/>
          <w:sz w:val="22"/>
        </w:rPr>
        <w:t xml:space="preserve">, </w:t>
      </w:r>
      <w:r w:rsidRPr="00926B75">
        <w:rPr>
          <w:i/>
          <w:iCs/>
          <w:noProof/>
          <w:sz w:val="22"/>
        </w:rPr>
        <w:t>6</w:t>
      </w:r>
      <w:r w:rsidRPr="00926B75">
        <w:rPr>
          <w:noProof/>
          <w:sz w:val="22"/>
        </w:rPr>
        <w:t>(1), 122–126.</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ahmah, F. J., Pratiwi, L. N., &amp; Setiawan, I. (2021). Analisis Pengaruh Faktor Internal dan Faktor Eksternal Terhadap Non-Performing Financing pada Bank Umum Syariah Analysis iof ithe iinfluence iof iinternal iand iexternal ifactors ion inon-performing ifinancing iin iIslamic icommercial ibanks Framesa iJanu. </w:t>
      </w:r>
      <w:r w:rsidRPr="00926B75">
        <w:rPr>
          <w:i/>
          <w:iCs/>
          <w:noProof/>
          <w:sz w:val="22"/>
        </w:rPr>
        <w:t>Journal of Applied Islamic Economics and Finance</w:t>
      </w:r>
      <w:r w:rsidRPr="00926B75">
        <w:rPr>
          <w:noProof/>
          <w:sz w:val="22"/>
        </w:rPr>
        <w:t xml:space="preserve">, </w:t>
      </w:r>
      <w:r w:rsidRPr="00926B75">
        <w:rPr>
          <w:i/>
          <w:iCs/>
          <w:noProof/>
          <w:sz w:val="22"/>
        </w:rPr>
        <w:t>1</w:t>
      </w:r>
      <w:r w:rsidRPr="00926B75">
        <w:rPr>
          <w:noProof/>
          <w:sz w:val="22"/>
        </w:rPr>
        <w:t>(3), 661–676. www.kontan.co.id,</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ezeki, A. D., &amp; Hendratno. (2021). Pengaruh Financing Deposit Ratio (Fdr), Return on Equity (Roe), Capital Adequacy Ratio (Car) Dan Non Performing Financing (Npf) Terhadap Pembiayaan Murabahah Pada Bank Umum Syariah Di Indonesia Periode 2015 - 2019. </w:t>
      </w:r>
      <w:r w:rsidRPr="00926B75">
        <w:rPr>
          <w:i/>
          <w:iCs/>
          <w:noProof/>
          <w:sz w:val="22"/>
        </w:rPr>
        <w:t>Jurnal Ilmiah Mea</w:t>
      </w:r>
      <w:r w:rsidRPr="00926B75">
        <w:rPr>
          <w:noProof/>
          <w:sz w:val="22"/>
        </w:rPr>
        <w:t xml:space="preserve">, </w:t>
      </w:r>
      <w:r w:rsidRPr="00926B75">
        <w:rPr>
          <w:i/>
          <w:iCs/>
          <w:noProof/>
          <w:sz w:val="22"/>
        </w:rPr>
        <w:t>5</w:t>
      </w:r>
      <w:r w:rsidRPr="00926B75">
        <w:rPr>
          <w:noProof/>
          <w:sz w:val="22"/>
        </w:rPr>
        <w:t>(3), 909–92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imadhani, M., &amp; Erza, O. (2017). Analisis Variabel-Variabel Yang Mempengaruhi Pembiayaan Murabahah Pada Bank Syariah Mandiri Periode 2008.01-2011.12. </w:t>
      </w:r>
      <w:r w:rsidRPr="00926B75">
        <w:rPr>
          <w:i/>
          <w:iCs/>
          <w:noProof/>
          <w:sz w:val="22"/>
        </w:rPr>
        <w:t>Media Ekonomi</w:t>
      </w:r>
      <w:r w:rsidRPr="00926B75">
        <w:rPr>
          <w:noProof/>
          <w:sz w:val="22"/>
        </w:rPr>
        <w:t xml:space="preserve">, </w:t>
      </w:r>
      <w:r w:rsidRPr="00926B75">
        <w:rPr>
          <w:i/>
          <w:iCs/>
          <w:noProof/>
          <w:sz w:val="22"/>
        </w:rPr>
        <w:t>19</w:t>
      </w:r>
      <w:r w:rsidRPr="00926B75">
        <w:rPr>
          <w:noProof/>
          <w:sz w:val="22"/>
        </w:rPr>
        <w:t>(1), 27–52. https://doi.org/10.25105/me.v19i1.833</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iyadi, S., &amp; Rafii, R. M. (2018). Pengaruh Dana Pihak Ketiga, Capital Adequacy Ratio, Bi Rate, Dan Financing To Deposit Ratio Terhadap Pembiayaan Murabahah Pada Bank Syariah Di Indonesia. </w:t>
      </w:r>
      <w:r w:rsidRPr="00926B75">
        <w:rPr>
          <w:i/>
          <w:iCs/>
          <w:noProof/>
          <w:sz w:val="22"/>
        </w:rPr>
        <w:t>Perbanas</w:t>
      </w:r>
      <w:r w:rsidRPr="00926B75">
        <w:rPr>
          <w:noProof/>
          <w:sz w:val="22"/>
        </w:rPr>
        <w:t xml:space="preserve">, </w:t>
      </w:r>
      <w:r w:rsidRPr="00926B75">
        <w:rPr>
          <w:i/>
          <w:iCs/>
          <w:noProof/>
          <w:sz w:val="22"/>
        </w:rPr>
        <w:t>3</w:t>
      </w:r>
      <w:r w:rsidRPr="00926B75">
        <w:rPr>
          <w:noProof/>
          <w:sz w:val="22"/>
        </w:rPr>
        <w:t>(2), 65–82.</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Rosidah, E. (2017). Pengaruh Financing To Deposit Ratio Terhadap Non Performing Financing Perbankan Syariah di Indonesia. </w:t>
      </w:r>
      <w:r w:rsidRPr="00926B75">
        <w:rPr>
          <w:i/>
          <w:iCs/>
          <w:noProof/>
          <w:sz w:val="22"/>
        </w:rPr>
        <w:t>Jurnal Akuntansi</w:t>
      </w:r>
      <w:r w:rsidRPr="00926B75">
        <w:rPr>
          <w:noProof/>
          <w:sz w:val="22"/>
        </w:rPr>
        <w:t xml:space="preserve">, </w:t>
      </w:r>
      <w:r w:rsidRPr="00926B75">
        <w:rPr>
          <w:i/>
          <w:iCs/>
          <w:noProof/>
          <w:sz w:val="22"/>
        </w:rPr>
        <w:t>12</w:t>
      </w:r>
      <w:r w:rsidRPr="00926B75">
        <w:rPr>
          <w:noProof/>
          <w:sz w:val="22"/>
        </w:rPr>
        <w:t>(2), 128–13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Sa’diyah, Mahmudatus. (2019). Strategi Penanganan Non-Performing Finance (NPF) Pada Pembiayaan Murabahah Di BMT [Strategy for Handling Non-Performing Finance (NPF) in Murabahah Financing at BMT]. </w:t>
      </w:r>
      <w:r w:rsidRPr="00926B75">
        <w:rPr>
          <w:i/>
          <w:iCs/>
          <w:noProof/>
          <w:sz w:val="22"/>
        </w:rPr>
        <w:t>Conference on Islamic Management Accounting and Economics</w:t>
      </w:r>
      <w:r w:rsidRPr="00926B75">
        <w:rPr>
          <w:noProof/>
          <w:sz w:val="22"/>
        </w:rPr>
        <w:t xml:space="preserve">, </w:t>
      </w:r>
      <w:r w:rsidRPr="00926B75">
        <w:rPr>
          <w:i/>
          <w:iCs/>
          <w:noProof/>
          <w:sz w:val="22"/>
        </w:rPr>
        <w:t>2</w:t>
      </w:r>
      <w:r w:rsidRPr="00926B75">
        <w:rPr>
          <w:noProof/>
          <w:sz w:val="22"/>
        </w:rPr>
        <w:t>, 185.</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Sa’diyah, Muhamadatus. (2019). </w:t>
      </w:r>
      <w:r w:rsidRPr="00926B75">
        <w:rPr>
          <w:i/>
          <w:iCs/>
          <w:noProof/>
          <w:sz w:val="22"/>
        </w:rPr>
        <w:t>Fiqih Muamalah II: Teori dan Praktik</w:t>
      </w:r>
      <w:r w:rsidRPr="00926B75">
        <w:rPr>
          <w:noProof/>
          <w:sz w:val="22"/>
        </w:rPr>
        <w:t xml:space="preserve"> (P. A. Wibowo &amp; U. Amrina (eds.); 1st ed.). UNISNU PRESS.</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Setiawan, D., Febriansyah, M., &amp; Ardian. (2022). The Influence of NPF , CAR , and FDR on Financing Murabahah- Based with Third Party Fund as Moderator in Sharia Commercial. </w:t>
      </w:r>
      <w:r w:rsidRPr="00926B75">
        <w:rPr>
          <w:i/>
          <w:iCs/>
          <w:noProof/>
          <w:sz w:val="22"/>
        </w:rPr>
        <w:t>IKONOMIKA: Jurnal Ekonomi Dan Bisnis Islam</w:t>
      </w:r>
      <w:r w:rsidRPr="00926B75">
        <w:rPr>
          <w:noProof/>
          <w:sz w:val="22"/>
        </w:rPr>
        <w:t xml:space="preserve">, </w:t>
      </w:r>
      <w:r w:rsidRPr="00926B75">
        <w:rPr>
          <w:i/>
          <w:iCs/>
          <w:noProof/>
          <w:sz w:val="22"/>
        </w:rPr>
        <w:t>7</w:t>
      </w:r>
      <w:r w:rsidRPr="00926B75">
        <w:rPr>
          <w:noProof/>
          <w:sz w:val="22"/>
        </w:rPr>
        <w:t>(1), 1–24.</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Trimulato, T. (2021). Eksistensi Perbankan Syariah Melalui Dominasi Pembiayaan Profit And Loss Sharing. </w:t>
      </w:r>
      <w:r w:rsidRPr="00926B75">
        <w:rPr>
          <w:i/>
          <w:iCs/>
          <w:noProof/>
          <w:sz w:val="22"/>
        </w:rPr>
        <w:t>JPS (Jurnal Perbankan Syariah)</w:t>
      </w:r>
      <w:r w:rsidRPr="00926B75">
        <w:rPr>
          <w:noProof/>
          <w:sz w:val="22"/>
        </w:rPr>
        <w:t xml:space="preserve">, </w:t>
      </w:r>
      <w:r w:rsidRPr="00926B75">
        <w:rPr>
          <w:i/>
          <w:iCs/>
          <w:noProof/>
          <w:sz w:val="22"/>
        </w:rPr>
        <w:t>2</w:t>
      </w:r>
      <w:r w:rsidRPr="00926B75">
        <w:rPr>
          <w:noProof/>
          <w:sz w:val="22"/>
        </w:rPr>
        <w:t>(1), 29–41. https://doi.org/10.46367/jps.v2i1.287</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Yulyani, E., &amp; Diana, N. (2021). Pengaruh CAR Dan FDR Terhadap Pembiayaan Murabahah Dengan Npf Sebagai Variabel Moderating. </w:t>
      </w:r>
      <w:r w:rsidRPr="00926B75">
        <w:rPr>
          <w:i/>
          <w:iCs/>
          <w:noProof/>
          <w:sz w:val="22"/>
        </w:rPr>
        <w:t>Al Intaj Jurnal Ekonomi Dan Perbankan Syariah</w:t>
      </w:r>
      <w:r w:rsidRPr="00926B75">
        <w:rPr>
          <w:noProof/>
          <w:sz w:val="22"/>
        </w:rPr>
        <w:t xml:space="preserve">, </w:t>
      </w:r>
      <w:r w:rsidRPr="00926B75">
        <w:rPr>
          <w:i/>
          <w:iCs/>
          <w:noProof/>
          <w:sz w:val="22"/>
        </w:rPr>
        <w:t>7</w:t>
      </w:r>
      <w:r w:rsidRPr="00926B75">
        <w:rPr>
          <w:noProof/>
          <w:sz w:val="22"/>
        </w:rPr>
        <w:t>(1), 21–32.</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Zs, N. Y., Astuti, B., &amp; Ranidiah, F. (2022). Faktor-Faktor yang Mempengaruhi Non Performing Financing (NPF) pada Bank Umum Syariah yang Terdaftar di Otoritas Jasa Keuangan (OJK) Periode 2015-2019. </w:t>
      </w:r>
      <w:r w:rsidRPr="00926B75">
        <w:rPr>
          <w:i/>
          <w:iCs/>
          <w:noProof/>
          <w:sz w:val="22"/>
        </w:rPr>
        <w:t>EKOMBIS REVIEW: Jurnal Ilmiah Ekonomi Dan Bisnis</w:t>
      </w:r>
      <w:r w:rsidRPr="00926B75">
        <w:rPr>
          <w:noProof/>
          <w:sz w:val="22"/>
        </w:rPr>
        <w:t xml:space="preserve">, </w:t>
      </w:r>
      <w:r w:rsidRPr="00926B75">
        <w:rPr>
          <w:i/>
          <w:iCs/>
          <w:noProof/>
          <w:sz w:val="22"/>
        </w:rPr>
        <w:t>10</w:t>
      </w:r>
      <w:r w:rsidRPr="00926B75">
        <w:rPr>
          <w:noProof/>
          <w:sz w:val="22"/>
        </w:rPr>
        <w:t>(1), 384–396. https://doi.org/10.37676/ekombis.v10i1.1531</w:t>
      </w:r>
    </w:p>
    <w:p w:rsidR="00926B75" w:rsidRPr="00926B75" w:rsidRDefault="00926B75" w:rsidP="00F41F15">
      <w:pPr>
        <w:widowControl w:val="0"/>
        <w:autoSpaceDE w:val="0"/>
        <w:autoSpaceDN w:val="0"/>
        <w:adjustRightInd w:val="0"/>
        <w:ind w:left="480" w:hanging="480"/>
        <w:jc w:val="both"/>
        <w:rPr>
          <w:noProof/>
          <w:sz w:val="22"/>
        </w:rPr>
      </w:pPr>
      <w:r w:rsidRPr="00926B75">
        <w:rPr>
          <w:noProof/>
          <w:sz w:val="22"/>
        </w:rPr>
        <w:t xml:space="preserve">Zulaecha, Hesty Erviani ; Yulistiana, F. (2018). Pengaruh Capital Adequacy Ratio, Dana Pihak Ketiga, Financing To Deposit Ratio dan Non Performing Financing Terhadap Pembiayaan Murabahah (Pada Bank Umum Syariah Periode 2013 – 2018). </w:t>
      </w:r>
      <w:r w:rsidRPr="00926B75">
        <w:rPr>
          <w:i/>
          <w:iCs/>
          <w:noProof/>
          <w:sz w:val="22"/>
        </w:rPr>
        <w:t>Competitive Jurnal Akuntansi Dan Keuangan, Vol. 4 (No.1),E-ISSN 2549-79IX</w:t>
      </w:r>
      <w:r w:rsidRPr="00926B75">
        <w:rPr>
          <w:noProof/>
          <w:sz w:val="22"/>
        </w:rPr>
        <w:t xml:space="preserve">, </w:t>
      </w:r>
      <w:r w:rsidRPr="00926B75">
        <w:rPr>
          <w:i/>
          <w:iCs/>
          <w:noProof/>
          <w:sz w:val="22"/>
        </w:rPr>
        <w:t>4</w:t>
      </w:r>
      <w:r w:rsidRPr="00926B75">
        <w:rPr>
          <w:noProof/>
          <w:sz w:val="22"/>
        </w:rPr>
        <w:t>(1), 56–65.</w:t>
      </w:r>
    </w:p>
    <w:p w:rsidR="00A057A9" w:rsidRPr="005C4DC6" w:rsidRDefault="0007513C" w:rsidP="00F41F15">
      <w:pPr>
        <w:widowControl w:val="0"/>
        <w:autoSpaceDE w:val="0"/>
        <w:autoSpaceDN w:val="0"/>
        <w:adjustRightInd w:val="0"/>
        <w:ind w:left="480" w:hanging="480"/>
        <w:jc w:val="both"/>
        <w:rPr>
          <w:sz w:val="22"/>
          <w:szCs w:val="22"/>
          <w:lang w:val="id-ID"/>
        </w:rPr>
        <w:sectPr w:rsidR="00A057A9" w:rsidRPr="005C4DC6">
          <w:type w:val="continuous"/>
          <w:pgSz w:w="11907" w:h="16840"/>
          <w:pgMar w:top="1701" w:right="1134" w:bottom="1418" w:left="1418" w:header="709" w:footer="709" w:gutter="0"/>
          <w:cols w:num="2" w:space="720" w:equalWidth="0">
            <w:col w:w="4535" w:space="284"/>
            <w:col w:w="4535" w:space="0"/>
          </w:cols>
        </w:sectPr>
      </w:pPr>
      <w:r>
        <w:rPr>
          <w:sz w:val="22"/>
          <w:szCs w:val="22"/>
          <w:lang w:val="id-ID"/>
        </w:rPr>
        <w:fldChar w:fldCharType="end"/>
      </w:r>
    </w:p>
    <w:p w:rsidR="00B063B6" w:rsidRDefault="00B063B6" w:rsidP="00F41F15">
      <w:pPr>
        <w:jc w:val="both"/>
        <w:rPr>
          <w:sz w:val="22"/>
          <w:szCs w:val="22"/>
          <w:lang w:val="id-ID"/>
        </w:rPr>
      </w:pPr>
    </w:p>
    <w:sectPr w:rsidR="00B063B6">
      <w:type w:val="continuous"/>
      <w:pgSz w:w="11907" w:h="16840"/>
      <w:pgMar w:top="1701" w:right="1134" w:bottom="1418" w:left="141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7A8" w:rsidRDefault="005717A8">
      <w:r>
        <w:separator/>
      </w:r>
    </w:p>
  </w:endnote>
  <w:endnote w:type="continuationSeparator" w:id="0">
    <w:p w:rsidR="005717A8" w:rsidRDefault="00571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5C74" w:rsidRDefault="00C35C74">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p w:rsidR="00C35C74" w:rsidRDefault="00C35C74">
    <w:pPr>
      <w:pBdr>
        <w:top w:val="nil"/>
        <w:left w:val="nil"/>
        <w:bottom w:val="nil"/>
        <w:right w:val="nil"/>
        <w:between w:val="nil"/>
      </w:pBdr>
      <w:tabs>
        <w:tab w:val="center" w:pos="4320"/>
        <w:tab w:val="right" w:pos="8640"/>
      </w:tabs>
      <w:ind w:right="360" w:firstLine="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5C74" w:rsidRDefault="00C35C74">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5717A8">
      <w:rPr>
        <w:noProof/>
        <w:color w:val="000000"/>
      </w:rPr>
      <w:t>1</w:t>
    </w:r>
    <w:r>
      <w:rPr>
        <w:color w:val="000000"/>
      </w:rPr>
      <w:fldChar w:fldCharType="end"/>
    </w:r>
  </w:p>
  <w:p w:rsidR="00C35C74" w:rsidRDefault="00C35C74">
    <w:pPr>
      <w:pBdr>
        <w:top w:val="nil"/>
        <w:left w:val="nil"/>
        <w:bottom w:val="nil"/>
        <w:right w:val="nil"/>
        <w:between w:val="nil"/>
      </w:pBdr>
      <w:tabs>
        <w:tab w:val="center" w:pos="4320"/>
        <w:tab w:val="right" w:pos="8640"/>
      </w:tabs>
      <w:ind w:right="360" w:firstLine="360"/>
      <w:rPr>
        <w:color w:val="000000"/>
        <w:sz w:val="28"/>
        <w:szCs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7A8" w:rsidRDefault="005717A8">
      <w:r>
        <w:separator/>
      </w:r>
    </w:p>
  </w:footnote>
  <w:footnote w:type="continuationSeparator" w:id="0">
    <w:p w:rsidR="005717A8" w:rsidRDefault="005717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1AE2"/>
    <w:multiLevelType w:val="hybridMultilevel"/>
    <w:tmpl w:val="154680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FC4843"/>
    <w:multiLevelType w:val="hybridMultilevel"/>
    <w:tmpl w:val="CFA6CFD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057A9"/>
    <w:rsid w:val="00037696"/>
    <w:rsid w:val="000451E6"/>
    <w:rsid w:val="00060125"/>
    <w:rsid w:val="0007513C"/>
    <w:rsid w:val="00076912"/>
    <w:rsid w:val="000A1991"/>
    <w:rsid w:val="000A1BE3"/>
    <w:rsid w:val="000A52F6"/>
    <w:rsid w:val="000F1481"/>
    <w:rsid w:val="00100E74"/>
    <w:rsid w:val="00102777"/>
    <w:rsid w:val="0011081A"/>
    <w:rsid w:val="00146E88"/>
    <w:rsid w:val="0017568C"/>
    <w:rsid w:val="001A1B20"/>
    <w:rsid w:val="001A76BD"/>
    <w:rsid w:val="001E2659"/>
    <w:rsid w:val="001F7F6D"/>
    <w:rsid w:val="00207663"/>
    <w:rsid w:val="00224E09"/>
    <w:rsid w:val="00230154"/>
    <w:rsid w:val="00237553"/>
    <w:rsid w:val="00254133"/>
    <w:rsid w:val="00270DF3"/>
    <w:rsid w:val="00271AC1"/>
    <w:rsid w:val="00290871"/>
    <w:rsid w:val="00290D21"/>
    <w:rsid w:val="002A3AAC"/>
    <w:rsid w:val="002F151A"/>
    <w:rsid w:val="002F22C2"/>
    <w:rsid w:val="003030ED"/>
    <w:rsid w:val="0033470F"/>
    <w:rsid w:val="00342965"/>
    <w:rsid w:val="003478EF"/>
    <w:rsid w:val="00372CF8"/>
    <w:rsid w:val="003C4203"/>
    <w:rsid w:val="00426402"/>
    <w:rsid w:val="004453EA"/>
    <w:rsid w:val="00461A9C"/>
    <w:rsid w:val="00471853"/>
    <w:rsid w:val="004841E4"/>
    <w:rsid w:val="004D4135"/>
    <w:rsid w:val="004F0ADD"/>
    <w:rsid w:val="00527BAC"/>
    <w:rsid w:val="0053506D"/>
    <w:rsid w:val="005717A8"/>
    <w:rsid w:val="0057755D"/>
    <w:rsid w:val="00586C40"/>
    <w:rsid w:val="00590DC5"/>
    <w:rsid w:val="00591DAF"/>
    <w:rsid w:val="005C4DC6"/>
    <w:rsid w:val="005D25C3"/>
    <w:rsid w:val="005D3302"/>
    <w:rsid w:val="006035BA"/>
    <w:rsid w:val="00605C4B"/>
    <w:rsid w:val="006422DF"/>
    <w:rsid w:val="00682906"/>
    <w:rsid w:val="006A70AC"/>
    <w:rsid w:val="006A7F84"/>
    <w:rsid w:val="006B2111"/>
    <w:rsid w:val="006B717C"/>
    <w:rsid w:val="006C2E8C"/>
    <w:rsid w:val="006C773F"/>
    <w:rsid w:val="006D5366"/>
    <w:rsid w:val="006E5C3A"/>
    <w:rsid w:val="00707B96"/>
    <w:rsid w:val="007248FE"/>
    <w:rsid w:val="007732E4"/>
    <w:rsid w:val="00794556"/>
    <w:rsid w:val="007C0766"/>
    <w:rsid w:val="007E482E"/>
    <w:rsid w:val="007E5CB7"/>
    <w:rsid w:val="00800D57"/>
    <w:rsid w:val="00801DF6"/>
    <w:rsid w:val="00851D2C"/>
    <w:rsid w:val="008B1FDB"/>
    <w:rsid w:val="008E2C26"/>
    <w:rsid w:val="00926B75"/>
    <w:rsid w:val="0094163C"/>
    <w:rsid w:val="00966827"/>
    <w:rsid w:val="0099453C"/>
    <w:rsid w:val="00996598"/>
    <w:rsid w:val="009D09AE"/>
    <w:rsid w:val="009E2641"/>
    <w:rsid w:val="00A057A9"/>
    <w:rsid w:val="00A177EB"/>
    <w:rsid w:val="00A377C5"/>
    <w:rsid w:val="00AB18C2"/>
    <w:rsid w:val="00AE3145"/>
    <w:rsid w:val="00B063B6"/>
    <w:rsid w:val="00B2231A"/>
    <w:rsid w:val="00B7630A"/>
    <w:rsid w:val="00B8325B"/>
    <w:rsid w:val="00B87F64"/>
    <w:rsid w:val="00BB2CE8"/>
    <w:rsid w:val="00BD7713"/>
    <w:rsid w:val="00BF1009"/>
    <w:rsid w:val="00BF282F"/>
    <w:rsid w:val="00C34B91"/>
    <w:rsid w:val="00C35C74"/>
    <w:rsid w:val="00C578C3"/>
    <w:rsid w:val="00C81DAF"/>
    <w:rsid w:val="00C97DDA"/>
    <w:rsid w:val="00CE2D1E"/>
    <w:rsid w:val="00D1263E"/>
    <w:rsid w:val="00D30CAF"/>
    <w:rsid w:val="00D619B1"/>
    <w:rsid w:val="00D82F3C"/>
    <w:rsid w:val="00D9156B"/>
    <w:rsid w:val="00DA3B76"/>
    <w:rsid w:val="00E13D02"/>
    <w:rsid w:val="00E42751"/>
    <w:rsid w:val="00E43EC9"/>
    <w:rsid w:val="00E83B4A"/>
    <w:rsid w:val="00E851E3"/>
    <w:rsid w:val="00E93B03"/>
    <w:rsid w:val="00EB1517"/>
    <w:rsid w:val="00EB39BB"/>
    <w:rsid w:val="00EC3BEC"/>
    <w:rsid w:val="00EC490F"/>
    <w:rsid w:val="00EC69FF"/>
    <w:rsid w:val="00ED5552"/>
    <w:rsid w:val="00F315C3"/>
    <w:rsid w:val="00F41F15"/>
    <w:rsid w:val="00F444A9"/>
    <w:rsid w:val="00F47B56"/>
    <w:rsid w:val="00F52B8F"/>
    <w:rsid w:val="00F6642C"/>
    <w:rsid w:val="00F72EAB"/>
    <w:rsid w:val="00FA4912"/>
    <w:rsid w:val="00FD0CAA"/>
    <w:rsid w:val="00FD17A2"/>
    <w:rsid w:val="00FD1C66"/>
    <w:rsid w:val="00FD1D58"/>
    <w:rsid w:val="00FD28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F151A"/>
    <w:rPr>
      <w:rFonts w:ascii="Tahoma" w:hAnsi="Tahoma" w:cs="Tahoma"/>
      <w:sz w:val="16"/>
      <w:szCs w:val="16"/>
    </w:rPr>
  </w:style>
  <w:style w:type="character" w:customStyle="1" w:styleId="BalloonTextChar">
    <w:name w:val="Balloon Text Char"/>
    <w:basedOn w:val="DefaultParagraphFont"/>
    <w:link w:val="BalloonText"/>
    <w:uiPriority w:val="99"/>
    <w:semiHidden/>
    <w:rsid w:val="002F151A"/>
    <w:rPr>
      <w:rFonts w:ascii="Tahoma" w:hAnsi="Tahoma" w:cs="Tahoma"/>
      <w:sz w:val="16"/>
      <w:szCs w:val="16"/>
    </w:rPr>
  </w:style>
  <w:style w:type="paragraph" w:styleId="ListParagraph">
    <w:name w:val="List Paragraph"/>
    <w:basedOn w:val="Normal"/>
    <w:link w:val="ListParagraphChar"/>
    <w:uiPriority w:val="34"/>
    <w:qFormat/>
    <w:rsid w:val="0011081A"/>
    <w:pPr>
      <w:spacing w:after="-1" w:line="276" w:lineRule="auto"/>
      <w:ind w:left="720"/>
      <w:contextualSpacing/>
    </w:pPr>
    <w:rPr>
      <w:rFonts w:ascii="Calibri" w:eastAsia="Calibri" w:hAnsi="Calibri"/>
      <w:sz w:val="22"/>
      <w:szCs w:val="22"/>
      <w:lang w:val="en-US"/>
    </w:rPr>
  </w:style>
  <w:style w:type="character" w:customStyle="1" w:styleId="ListParagraphChar">
    <w:name w:val="List Paragraph Char"/>
    <w:link w:val="ListParagraph"/>
    <w:uiPriority w:val="34"/>
    <w:rsid w:val="0011081A"/>
    <w:rPr>
      <w:rFonts w:ascii="Calibri" w:eastAsia="Calibri" w:hAnsi="Calibri"/>
      <w:sz w:val="22"/>
      <w:szCs w:val="22"/>
      <w:lang w:val="en-US"/>
    </w:rPr>
  </w:style>
  <w:style w:type="character" w:styleId="Hyperlink">
    <w:name w:val="Hyperlink"/>
    <w:basedOn w:val="DefaultParagraphFont"/>
    <w:uiPriority w:val="99"/>
    <w:unhideWhenUsed/>
    <w:rsid w:val="0042640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F151A"/>
    <w:rPr>
      <w:rFonts w:ascii="Tahoma" w:hAnsi="Tahoma" w:cs="Tahoma"/>
      <w:sz w:val="16"/>
      <w:szCs w:val="16"/>
    </w:rPr>
  </w:style>
  <w:style w:type="character" w:customStyle="1" w:styleId="BalloonTextChar">
    <w:name w:val="Balloon Text Char"/>
    <w:basedOn w:val="DefaultParagraphFont"/>
    <w:link w:val="BalloonText"/>
    <w:uiPriority w:val="99"/>
    <w:semiHidden/>
    <w:rsid w:val="002F151A"/>
    <w:rPr>
      <w:rFonts w:ascii="Tahoma" w:hAnsi="Tahoma" w:cs="Tahoma"/>
      <w:sz w:val="16"/>
      <w:szCs w:val="16"/>
    </w:rPr>
  </w:style>
  <w:style w:type="paragraph" w:styleId="ListParagraph">
    <w:name w:val="List Paragraph"/>
    <w:basedOn w:val="Normal"/>
    <w:link w:val="ListParagraphChar"/>
    <w:uiPriority w:val="34"/>
    <w:qFormat/>
    <w:rsid w:val="0011081A"/>
    <w:pPr>
      <w:spacing w:after="-1" w:line="276" w:lineRule="auto"/>
      <w:ind w:left="720"/>
      <w:contextualSpacing/>
    </w:pPr>
    <w:rPr>
      <w:rFonts w:ascii="Calibri" w:eastAsia="Calibri" w:hAnsi="Calibri"/>
      <w:sz w:val="22"/>
      <w:szCs w:val="22"/>
      <w:lang w:val="en-US"/>
    </w:rPr>
  </w:style>
  <w:style w:type="character" w:customStyle="1" w:styleId="ListParagraphChar">
    <w:name w:val="List Paragraph Char"/>
    <w:link w:val="ListParagraph"/>
    <w:uiPriority w:val="34"/>
    <w:rsid w:val="0011081A"/>
    <w:rPr>
      <w:rFonts w:ascii="Calibri" w:eastAsia="Calibri" w:hAnsi="Calibri"/>
      <w:sz w:val="22"/>
      <w:szCs w:val="22"/>
      <w:lang w:val="en-US"/>
    </w:rPr>
  </w:style>
  <w:style w:type="character" w:styleId="Hyperlink">
    <w:name w:val="Hyperlink"/>
    <w:basedOn w:val="DefaultParagraphFont"/>
    <w:uiPriority w:val="99"/>
    <w:unhideWhenUsed/>
    <w:rsid w:val="004264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www.ojk.go.id"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www.ojk.go.id"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www.ojk.go.id" TargetMode="External"/><Relationship Id="rId20" Type="http://schemas.openxmlformats.org/officeDocument/2006/relationships/hyperlink" Target="http://www.ojk.go.id"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mailto:setiyo@unikama.ac.id"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sikedila@gmail.com" TargetMode="Externa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7CAAF-CBCD-4B5B-8882-E51C20BF1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1388</Words>
  <Characters>178917</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2</cp:revision>
  <dcterms:created xsi:type="dcterms:W3CDTF">2023-07-19T09:23:00Z</dcterms:created>
  <dcterms:modified xsi:type="dcterms:W3CDTF">2023-07-1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1e2bac-5c83-34aa-9ed7-285abe723e6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